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053C8" w14:textId="77777777" w:rsidR="00415077" w:rsidRDefault="00415077"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0830929"/>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0830930"/>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0830931"/>
      <w:proofErr w:type="gramStart"/>
      <w:r>
        <w:rPr>
          <w:rFonts w:hint="eastAsia"/>
          <w:b/>
          <w:sz w:val="32"/>
          <w:szCs w:val="32"/>
        </w:rPr>
        <w:lastRenderedPageBreak/>
        <w:t>誌</w:t>
      </w:r>
      <w:proofErr w:type="gramEnd"/>
      <w:r>
        <w:rPr>
          <w:rFonts w:hint="eastAsia"/>
          <w:b/>
          <w:sz w:val="32"/>
          <w:szCs w:val="32"/>
        </w:rPr>
        <w:t>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200830932"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5517F51E" w14:textId="3AF775D6" w:rsidR="00726A0B"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0830929" w:history="1">
            <w:r w:rsidR="00726A0B" w:rsidRPr="00C86954">
              <w:rPr>
                <w:rStyle w:val="a5"/>
                <w:rFonts w:hint="eastAsia"/>
              </w:rPr>
              <w:t>摘要</w:t>
            </w:r>
            <w:r w:rsidR="00726A0B">
              <w:rPr>
                <w:webHidden/>
              </w:rPr>
              <w:tab/>
            </w:r>
            <w:r w:rsidR="00726A0B">
              <w:rPr>
                <w:webHidden/>
              </w:rPr>
              <w:fldChar w:fldCharType="begin"/>
            </w:r>
            <w:r w:rsidR="00726A0B">
              <w:rPr>
                <w:webHidden/>
              </w:rPr>
              <w:instrText xml:space="preserve"> PAGEREF _Toc200830929 \h </w:instrText>
            </w:r>
            <w:r w:rsidR="00726A0B">
              <w:rPr>
                <w:webHidden/>
              </w:rPr>
            </w:r>
            <w:r w:rsidR="00726A0B">
              <w:rPr>
                <w:webHidden/>
              </w:rPr>
              <w:fldChar w:fldCharType="separate"/>
            </w:r>
            <w:r w:rsidR="00726A0B">
              <w:rPr>
                <w:webHidden/>
              </w:rPr>
              <w:t>i</w:t>
            </w:r>
            <w:r w:rsidR="00726A0B">
              <w:rPr>
                <w:webHidden/>
              </w:rPr>
              <w:fldChar w:fldCharType="end"/>
            </w:r>
          </w:hyperlink>
        </w:p>
        <w:p w14:paraId="132367AD" w14:textId="059D133A" w:rsidR="00726A0B" w:rsidRDefault="00726A0B">
          <w:pPr>
            <w:pStyle w:val="11"/>
            <w:rPr>
              <w:rFonts w:asciiTheme="minorHAnsi" w:eastAsiaTheme="minorEastAsia" w:hAnsiTheme="minorHAnsi"/>
              <w:b w:val="0"/>
            </w:rPr>
          </w:pPr>
          <w:hyperlink w:anchor="_Toc200830930" w:history="1">
            <w:r w:rsidRPr="00C86954">
              <w:rPr>
                <w:rStyle w:val="a5"/>
                <w:rFonts w:cs="Times New Roman"/>
              </w:rPr>
              <w:t>Abstract</w:t>
            </w:r>
            <w:r>
              <w:rPr>
                <w:webHidden/>
              </w:rPr>
              <w:tab/>
            </w:r>
            <w:r>
              <w:rPr>
                <w:webHidden/>
              </w:rPr>
              <w:fldChar w:fldCharType="begin"/>
            </w:r>
            <w:r>
              <w:rPr>
                <w:webHidden/>
              </w:rPr>
              <w:instrText xml:space="preserve"> PAGEREF _Toc200830930 \h </w:instrText>
            </w:r>
            <w:r>
              <w:rPr>
                <w:webHidden/>
              </w:rPr>
            </w:r>
            <w:r>
              <w:rPr>
                <w:webHidden/>
              </w:rPr>
              <w:fldChar w:fldCharType="separate"/>
            </w:r>
            <w:r>
              <w:rPr>
                <w:webHidden/>
              </w:rPr>
              <w:t>ii</w:t>
            </w:r>
            <w:r>
              <w:rPr>
                <w:webHidden/>
              </w:rPr>
              <w:fldChar w:fldCharType="end"/>
            </w:r>
          </w:hyperlink>
        </w:p>
        <w:p w14:paraId="504D2147" w14:textId="6030E211" w:rsidR="00726A0B" w:rsidRDefault="00726A0B">
          <w:pPr>
            <w:pStyle w:val="11"/>
            <w:rPr>
              <w:rFonts w:asciiTheme="minorHAnsi" w:eastAsiaTheme="minorEastAsia" w:hAnsiTheme="minorHAnsi"/>
              <w:b w:val="0"/>
            </w:rPr>
          </w:pPr>
          <w:hyperlink w:anchor="_Toc200830931" w:history="1">
            <w:r w:rsidRPr="00C86954">
              <w:rPr>
                <w:rStyle w:val="a5"/>
                <w:rFonts w:hint="eastAsia"/>
              </w:rPr>
              <w:t>誌謝</w:t>
            </w:r>
            <w:r>
              <w:rPr>
                <w:webHidden/>
              </w:rPr>
              <w:tab/>
            </w:r>
            <w:r>
              <w:rPr>
                <w:webHidden/>
              </w:rPr>
              <w:fldChar w:fldCharType="begin"/>
            </w:r>
            <w:r>
              <w:rPr>
                <w:webHidden/>
              </w:rPr>
              <w:instrText xml:space="preserve"> PAGEREF _Toc200830931 \h </w:instrText>
            </w:r>
            <w:r>
              <w:rPr>
                <w:webHidden/>
              </w:rPr>
            </w:r>
            <w:r>
              <w:rPr>
                <w:webHidden/>
              </w:rPr>
              <w:fldChar w:fldCharType="separate"/>
            </w:r>
            <w:r>
              <w:rPr>
                <w:webHidden/>
              </w:rPr>
              <w:t>iii</w:t>
            </w:r>
            <w:r>
              <w:rPr>
                <w:webHidden/>
              </w:rPr>
              <w:fldChar w:fldCharType="end"/>
            </w:r>
          </w:hyperlink>
        </w:p>
        <w:p w14:paraId="3A027AEF" w14:textId="2703ED9B" w:rsidR="00726A0B" w:rsidRDefault="00726A0B">
          <w:pPr>
            <w:pStyle w:val="11"/>
            <w:rPr>
              <w:rFonts w:asciiTheme="minorHAnsi" w:eastAsiaTheme="minorEastAsia" w:hAnsiTheme="minorHAnsi"/>
              <w:b w:val="0"/>
            </w:rPr>
          </w:pPr>
          <w:hyperlink w:anchor="_Toc200830932" w:history="1">
            <w:r w:rsidRPr="00C86954">
              <w:rPr>
                <w:rStyle w:val="a5"/>
                <w:rFonts w:hint="eastAsia"/>
                <w:lang w:val="zh-TW"/>
              </w:rPr>
              <w:t>目錄</w:t>
            </w:r>
            <w:r>
              <w:rPr>
                <w:webHidden/>
              </w:rPr>
              <w:tab/>
            </w:r>
            <w:r>
              <w:rPr>
                <w:webHidden/>
              </w:rPr>
              <w:fldChar w:fldCharType="begin"/>
            </w:r>
            <w:r>
              <w:rPr>
                <w:webHidden/>
              </w:rPr>
              <w:instrText xml:space="preserve"> PAGEREF _Toc200830932 \h </w:instrText>
            </w:r>
            <w:r>
              <w:rPr>
                <w:webHidden/>
              </w:rPr>
            </w:r>
            <w:r>
              <w:rPr>
                <w:webHidden/>
              </w:rPr>
              <w:fldChar w:fldCharType="separate"/>
            </w:r>
            <w:r>
              <w:rPr>
                <w:webHidden/>
              </w:rPr>
              <w:t>iv</w:t>
            </w:r>
            <w:r>
              <w:rPr>
                <w:webHidden/>
              </w:rPr>
              <w:fldChar w:fldCharType="end"/>
            </w:r>
          </w:hyperlink>
        </w:p>
        <w:p w14:paraId="0C32EA02" w14:textId="115E8BAC" w:rsidR="00726A0B" w:rsidRDefault="00726A0B">
          <w:pPr>
            <w:pStyle w:val="11"/>
            <w:rPr>
              <w:rFonts w:asciiTheme="minorHAnsi" w:eastAsiaTheme="minorEastAsia" w:hAnsiTheme="minorHAnsi"/>
              <w:b w:val="0"/>
            </w:rPr>
          </w:pPr>
          <w:hyperlink w:anchor="_Toc200830933" w:history="1">
            <w:r w:rsidRPr="00C86954">
              <w:rPr>
                <w:rStyle w:val="a5"/>
                <w:rFonts w:hint="eastAsia"/>
              </w:rPr>
              <w:t>表目錄</w:t>
            </w:r>
            <w:r>
              <w:rPr>
                <w:webHidden/>
              </w:rPr>
              <w:tab/>
            </w:r>
            <w:r>
              <w:rPr>
                <w:webHidden/>
              </w:rPr>
              <w:fldChar w:fldCharType="begin"/>
            </w:r>
            <w:r>
              <w:rPr>
                <w:webHidden/>
              </w:rPr>
              <w:instrText xml:space="preserve"> PAGEREF _Toc200830933 \h </w:instrText>
            </w:r>
            <w:r>
              <w:rPr>
                <w:webHidden/>
              </w:rPr>
            </w:r>
            <w:r>
              <w:rPr>
                <w:webHidden/>
              </w:rPr>
              <w:fldChar w:fldCharType="separate"/>
            </w:r>
            <w:r>
              <w:rPr>
                <w:webHidden/>
              </w:rPr>
              <w:t>v</w:t>
            </w:r>
            <w:r>
              <w:rPr>
                <w:webHidden/>
              </w:rPr>
              <w:fldChar w:fldCharType="end"/>
            </w:r>
          </w:hyperlink>
        </w:p>
        <w:p w14:paraId="184817A2" w14:textId="6770041E" w:rsidR="00726A0B" w:rsidRDefault="00726A0B">
          <w:pPr>
            <w:pStyle w:val="11"/>
            <w:rPr>
              <w:rFonts w:asciiTheme="minorHAnsi" w:eastAsiaTheme="minorEastAsia" w:hAnsiTheme="minorHAnsi"/>
              <w:b w:val="0"/>
            </w:rPr>
          </w:pPr>
          <w:hyperlink w:anchor="_Toc200830934" w:history="1">
            <w:r w:rsidRPr="00C86954">
              <w:rPr>
                <w:rStyle w:val="a5"/>
                <w:rFonts w:hint="eastAsia"/>
              </w:rPr>
              <w:t>圖目錄</w:t>
            </w:r>
            <w:r>
              <w:rPr>
                <w:webHidden/>
              </w:rPr>
              <w:tab/>
            </w:r>
            <w:r>
              <w:rPr>
                <w:webHidden/>
              </w:rPr>
              <w:fldChar w:fldCharType="begin"/>
            </w:r>
            <w:r>
              <w:rPr>
                <w:webHidden/>
              </w:rPr>
              <w:instrText xml:space="preserve"> PAGEREF _Toc200830934 \h </w:instrText>
            </w:r>
            <w:r>
              <w:rPr>
                <w:webHidden/>
              </w:rPr>
            </w:r>
            <w:r>
              <w:rPr>
                <w:webHidden/>
              </w:rPr>
              <w:fldChar w:fldCharType="separate"/>
            </w:r>
            <w:r>
              <w:rPr>
                <w:webHidden/>
              </w:rPr>
              <w:t>vi</w:t>
            </w:r>
            <w:r>
              <w:rPr>
                <w:webHidden/>
              </w:rPr>
              <w:fldChar w:fldCharType="end"/>
            </w:r>
          </w:hyperlink>
        </w:p>
        <w:p w14:paraId="20BF7194" w14:textId="4936A32E" w:rsidR="00726A0B" w:rsidRDefault="00726A0B">
          <w:pPr>
            <w:pStyle w:val="11"/>
            <w:tabs>
              <w:tab w:val="left" w:pos="1200"/>
            </w:tabs>
            <w:rPr>
              <w:rFonts w:asciiTheme="minorHAnsi" w:eastAsiaTheme="minorEastAsia" w:hAnsiTheme="minorHAnsi"/>
              <w:b w:val="0"/>
            </w:rPr>
          </w:pPr>
          <w:hyperlink w:anchor="_Toc200830935" w:history="1">
            <w:r>
              <w:rPr>
                <w:rFonts w:asciiTheme="minorHAnsi" w:eastAsiaTheme="minorEastAsia" w:hAnsiTheme="minorHAnsi"/>
                <w:b w:val="0"/>
              </w:rPr>
              <w:tab/>
            </w:r>
            <w:r w:rsidRPr="00C86954">
              <w:rPr>
                <w:rStyle w:val="a5"/>
                <w:rFonts w:hint="eastAsia"/>
              </w:rPr>
              <w:t>第一章　緒論</w:t>
            </w:r>
            <w:r>
              <w:rPr>
                <w:webHidden/>
              </w:rPr>
              <w:tab/>
            </w:r>
            <w:r>
              <w:rPr>
                <w:webHidden/>
              </w:rPr>
              <w:fldChar w:fldCharType="begin"/>
            </w:r>
            <w:r>
              <w:rPr>
                <w:webHidden/>
              </w:rPr>
              <w:instrText xml:space="preserve"> PAGEREF _Toc200830935 \h </w:instrText>
            </w:r>
            <w:r>
              <w:rPr>
                <w:webHidden/>
              </w:rPr>
            </w:r>
            <w:r>
              <w:rPr>
                <w:webHidden/>
              </w:rPr>
              <w:fldChar w:fldCharType="separate"/>
            </w:r>
            <w:r>
              <w:rPr>
                <w:webHidden/>
              </w:rPr>
              <w:t>1</w:t>
            </w:r>
            <w:r>
              <w:rPr>
                <w:webHidden/>
              </w:rPr>
              <w:fldChar w:fldCharType="end"/>
            </w:r>
          </w:hyperlink>
        </w:p>
        <w:p w14:paraId="6B74F86E" w14:textId="3AE699E5" w:rsidR="00726A0B" w:rsidRDefault="00726A0B">
          <w:pPr>
            <w:pStyle w:val="21"/>
            <w:ind w:right="240" w:firstLine="480"/>
            <w:rPr>
              <w:rFonts w:asciiTheme="minorHAnsi" w:eastAsiaTheme="minorEastAsia" w:hAnsiTheme="minorHAnsi"/>
              <w:noProof/>
            </w:rPr>
          </w:pPr>
          <w:hyperlink w:anchor="_Toc200830936" w:history="1">
            <w:r w:rsidRPr="00C86954">
              <w:rPr>
                <w:rStyle w:val="a5"/>
                <w:noProof/>
              </w:rPr>
              <w:t>1.1</w:t>
            </w:r>
            <w:r>
              <w:rPr>
                <w:rFonts w:asciiTheme="minorHAnsi" w:eastAsiaTheme="minorEastAsia" w:hAnsiTheme="minorHAnsi"/>
                <w:noProof/>
              </w:rPr>
              <w:tab/>
            </w:r>
            <w:r w:rsidRPr="00C86954">
              <w:rPr>
                <w:rStyle w:val="a5"/>
                <w:rFonts w:hint="eastAsia"/>
                <w:noProof/>
              </w:rPr>
              <w:t>研究背景與動機</w:t>
            </w:r>
            <w:r>
              <w:rPr>
                <w:noProof/>
                <w:webHidden/>
              </w:rPr>
              <w:tab/>
            </w:r>
            <w:r>
              <w:rPr>
                <w:noProof/>
                <w:webHidden/>
              </w:rPr>
              <w:fldChar w:fldCharType="begin"/>
            </w:r>
            <w:r>
              <w:rPr>
                <w:noProof/>
                <w:webHidden/>
              </w:rPr>
              <w:instrText xml:space="preserve"> PAGEREF _Toc200830936 \h </w:instrText>
            </w:r>
            <w:r>
              <w:rPr>
                <w:noProof/>
                <w:webHidden/>
              </w:rPr>
            </w:r>
            <w:r>
              <w:rPr>
                <w:noProof/>
                <w:webHidden/>
              </w:rPr>
              <w:fldChar w:fldCharType="separate"/>
            </w:r>
            <w:r>
              <w:rPr>
                <w:noProof/>
                <w:webHidden/>
              </w:rPr>
              <w:t>1</w:t>
            </w:r>
            <w:r>
              <w:rPr>
                <w:noProof/>
                <w:webHidden/>
              </w:rPr>
              <w:fldChar w:fldCharType="end"/>
            </w:r>
          </w:hyperlink>
        </w:p>
        <w:p w14:paraId="016B809C" w14:textId="63C26A36" w:rsidR="00726A0B" w:rsidRDefault="00726A0B">
          <w:pPr>
            <w:pStyle w:val="21"/>
            <w:ind w:right="240" w:firstLine="480"/>
            <w:rPr>
              <w:rFonts w:asciiTheme="minorHAnsi" w:eastAsiaTheme="minorEastAsia" w:hAnsiTheme="minorHAnsi"/>
              <w:noProof/>
            </w:rPr>
          </w:pPr>
          <w:hyperlink w:anchor="_Toc200830937" w:history="1">
            <w:r w:rsidRPr="00C86954">
              <w:rPr>
                <w:rStyle w:val="a5"/>
                <w:noProof/>
              </w:rPr>
              <w:t>1.2</w:t>
            </w:r>
            <w:r>
              <w:rPr>
                <w:rFonts w:asciiTheme="minorHAnsi" w:eastAsiaTheme="minorEastAsia" w:hAnsiTheme="minorHAnsi"/>
                <w:noProof/>
              </w:rPr>
              <w:tab/>
            </w:r>
            <w:r w:rsidRPr="00C86954">
              <w:rPr>
                <w:rStyle w:val="a5"/>
                <w:rFonts w:hint="eastAsia"/>
                <w:noProof/>
              </w:rPr>
              <w:t>研究目的</w:t>
            </w:r>
            <w:r>
              <w:rPr>
                <w:noProof/>
                <w:webHidden/>
              </w:rPr>
              <w:tab/>
            </w:r>
            <w:r>
              <w:rPr>
                <w:noProof/>
                <w:webHidden/>
              </w:rPr>
              <w:fldChar w:fldCharType="begin"/>
            </w:r>
            <w:r>
              <w:rPr>
                <w:noProof/>
                <w:webHidden/>
              </w:rPr>
              <w:instrText xml:space="preserve"> PAGEREF _Toc200830937 \h </w:instrText>
            </w:r>
            <w:r>
              <w:rPr>
                <w:noProof/>
                <w:webHidden/>
              </w:rPr>
            </w:r>
            <w:r>
              <w:rPr>
                <w:noProof/>
                <w:webHidden/>
              </w:rPr>
              <w:fldChar w:fldCharType="separate"/>
            </w:r>
            <w:r>
              <w:rPr>
                <w:noProof/>
                <w:webHidden/>
              </w:rPr>
              <w:t>2</w:t>
            </w:r>
            <w:r>
              <w:rPr>
                <w:noProof/>
                <w:webHidden/>
              </w:rPr>
              <w:fldChar w:fldCharType="end"/>
            </w:r>
          </w:hyperlink>
        </w:p>
        <w:p w14:paraId="1431A2D6" w14:textId="346D2810" w:rsidR="00726A0B" w:rsidRDefault="00726A0B">
          <w:pPr>
            <w:pStyle w:val="21"/>
            <w:ind w:right="240" w:firstLine="480"/>
            <w:rPr>
              <w:rFonts w:asciiTheme="minorHAnsi" w:eastAsiaTheme="minorEastAsia" w:hAnsiTheme="minorHAnsi"/>
              <w:noProof/>
            </w:rPr>
          </w:pPr>
          <w:hyperlink w:anchor="_Toc200830938" w:history="1">
            <w:r w:rsidRPr="00C86954">
              <w:rPr>
                <w:rStyle w:val="a5"/>
                <w:noProof/>
              </w:rPr>
              <w:t>1.3</w:t>
            </w:r>
            <w:r>
              <w:rPr>
                <w:rFonts w:asciiTheme="minorHAnsi" w:eastAsiaTheme="minorEastAsia" w:hAnsiTheme="minorHAnsi"/>
                <w:noProof/>
              </w:rPr>
              <w:tab/>
            </w:r>
            <w:r w:rsidRPr="00C86954">
              <w:rPr>
                <w:rStyle w:val="a5"/>
                <w:rFonts w:hint="eastAsia"/>
                <w:noProof/>
              </w:rPr>
              <w:t>研究架構</w:t>
            </w:r>
            <w:r>
              <w:rPr>
                <w:noProof/>
                <w:webHidden/>
              </w:rPr>
              <w:tab/>
            </w:r>
            <w:r>
              <w:rPr>
                <w:noProof/>
                <w:webHidden/>
              </w:rPr>
              <w:fldChar w:fldCharType="begin"/>
            </w:r>
            <w:r>
              <w:rPr>
                <w:noProof/>
                <w:webHidden/>
              </w:rPr>
              <w:instrText xml:space="preserve"> PAGEREF _Toc200830938 \h </w:instrText>
            </w:r>
            <w:r>
              <w:rPr>
                <w:noProof/>
                <w:webHidden/>
              </w:rPr>
            </w:r>
            <w:r>
              <w:rPr>
                <w:noProof/>
                <w:webHidden/>
              </w:rPr>
              <w:fldChar w:fldCharType="separate"/>
            </w:r>
            <w:r>
              <w:rPr>
                <w:noProof/>
                <w:webHidden/>
              </w:rPr>
              <w:t>3</w:t>
            </w:r>
            <w:r>
              <w:rPr>
                <w:noProof/>
                <w:webHidden/>
              </w:rPr>
              <w:fldChar w:fldCharType="end"/>
            </w:r>
          </w:hyperlink>
        </w:p>
        <w:p w14:paraId="4F40AE21" w14:textId="1B5EFCEC" w:rsidR="00726A0B" w:rsidRDefault="00726A0B">
          <w:pPr>
            <w:pStyle w:val="21"/>
            <w:ind w:right="240" w:firstLine="480"/>
            <w:rPr>
              <w:rFonts w:asciiTheme="minorHAnsi" w:eastAsiaTheme="minorEastAsia" w:hAnsiTheme="minorHAnsi"/>
              <w:noProof/>
            </w:rPr>
          </w:pPr>
          <w:hyperlink w:anchor="_Toc200830939" w:history="1">
            <w:r w:rsidRPr="00C86954">
              <w:rPr>
                <w:rStyle w:val="a5"/>
                <w:noProof/>
              </w:rPr>
              <w:t>1.4</w:t>
            </w:r>
            <w:r>
              <w:rPr>
                <w:rFonts w:asciiTheme="minorHAnsi" w:eastAsiaTheme="minorEastAsia" w:hAnsiTheme="minorHAnsi"/>
                <w:noProof/>
              </w:rPr>
              <w:tab/>
            </w:r>
            <w:r w:rsidRPr="00C86954">
              <w:rPr>
                <w:rStyle w:val="a5"/>
                <w:rFonts w:hint="eastAsia"/>
                <w:noProof/>
              </w:rPr>
              <w:t>研究流程</w:t>
            </w:r>
            <w:r>
              <w:rPr>
                <w:noProof/>
                <w:webHidden/>
              </w:rPr>
              <w:tab/>
            </w:r>
            <w:r>
              <w:rPr>
                <w:noProof/>
                <w:webHidden/>
              </w:rPr>
              <w:fldChar w:fldCharType="begin"/>
            </w:r>
            <w:r>
              <w:rPr>
                <w:noProof/>
                <w:webHidden/>
              </w:rPr>
              <w:instrText xml:space="preserve"> PAGEREF _Toc200830939 \h </w:instrText>
            </w:r>
            <w:r>
              <w:rPr>
                <w:noProof/>
                <w:webHidden/>
              </w:rPr>
            </w:r>
            <w:r>
              <w:rPr>
                <w:noProof/>
                <w:webHidden/>
              </w:rPr>
              <w:fldChar w:fldCharType="separate"/>
            </w:r>
            <w:r>
              <w:rPr>
                <w:noProof/>
                <w:webHidden/>
              </w:rPr>
              <w:t>4</w:t>
            </w:r>
            <w:r>
              <w:rPr>
                <w:noProof/>
                <w:webHidden/>
              </w:rPr>
              <w:fldChar w:fldCharType="end"/>
            </w:r>
          </w:hyperlink>
        </w:p>
        <w:p w14:paraId="7F650AC7" w14:textId="1DE30DF4" w:rsidR="00726A0B" w:rsidRDefault="00726A0B">
          <w:pPr>
            <w:pStyle w:val="11"/>
            <w:tabs>
              <w:tab w:val="left" w:pos="1200"/>
            </w:tabs>
            <w:rPr>
              <w:rFonts w:asciiTheme="minorHAnsi" w:eastAsiaTheme="minorEastAsia" w:hAnsiTheme="minorHAnsi"/>
              <w:b w:val="0"/>
            </w:rPr>
          </w:pPr>
          <w:hyperlink w:anchor="_Toc200830940" w:history="1">
            <w:r>
              <w:rPr>
                <w:rFonts w:asciiTheme="minorHAnsi" w:eastAsiaTheme="minorEastAsia" w:hAnsiTheme="minorHAnsi"/>
                <w:b w:val="0"/>
              </w:rPr>
              <w:tab/>
            </w:r>
            <w:r w:rsidRPr="00C86954">
              <w:rPr>
                <w:rStyle w:val="a5"/>
                <w:rFonts w:hint="eastAsia"/>
              </w:rPr>
              <w:t>第二章　文獻回顧</w:t>
            </w:r>
            <w:r>
              <w:rPr>
                <w:webHidden/>
              </w:rPr>
              <w:tab/>
            </w:r>
            <w:r>
              <w:rPr>
                <w:webHidden/>
              </w:rPr>
              <w:fldChar w:fldCharType="begin"/>
            </w:r>
            <w:r>
              <w:rPr>
                <w:webHidden/>
              </w:rPr>
              <w:instrText xml:space="preserve"> PAGEREF _Toc200830940 \h </w:instrText>
            </w:r>
            <w:r>
              <w:rPr>
                <w:webHidden/>
              </w:rPr>
            </w:r>
            <w:r>
              <w:rPr>
                <w:webHidden/>
              </w:rPr>
              <w:fldChar w:fldCharType="separate"/>
            </w:r>
            <w:r>
              <w:rPr>
                <w:webHidden/>
              </w:rPr>
              <w:t>5</w:t>
            </w:r>
            <w:r>
              <w:rPr>
                <w:webHidden/>
              </w:rPr>
              <w:fldChar w:fldCharType="end"/>
            </w:r>
          </w:hyperlink>
        </w:p>
        <w:p w14:paraId="625B7445" w14:textId="2F00ACB4" w:rsidR="00726A0B" w:rsidRDefault="00726A0B">
          <w:pPr>
            <w:pStyle w:val="21"/>
            <w:ind w:right="240" w:firstLine="480"/>
            <w:rPr>
              <w:rFonts w:asciiTheme="minorHAnsi" w:eastAsiaTheme="minorEastAsia" w:hAnsiTheme="minorHAnsi"/>
              <w:noProof/>
            </w:rPr>
          </w:pPr>
          <w:hyperlink w:anchor="_Toc200830941" w:history="1">
            <w:r w:rsidRPr="00C86954">
              <w:rPr>
                <w:rStyle w:val="a5"/>
                <w:noProof/>
              </w:rPr>
              <w:t>2.1</w:t>
            </w:r>
            <w:r>
              <w:rPr>
                <w:rFonts w:asciiTheme="minorHAnsi" w:eastAsiaTheme="minorEastAsia" w:hAnsiTheme="minorHAnsi"/>
                <w:noProof/>
              </w:rPr>
              <w:tab/>
            </w:r>
            <w:r w:rsidRPr="00C86954">
              <w:rPr>
                <w:rStyle w:val="a5"/>
                <w:rFonts w:hint="eastAsia"/>
                <w:noProof/>
              </w:rPr>
              <w:t>資料前處理</w:t>
            </w:r>
            <w:r>
              <w:rPr>
                <w:noProof/>
                <w:webHidden/>
              </w:rPr>
              <w:tab/>
            </w:r>
            <w:r>
              <w:rPr>
                <w:noProof/>
                <w:webHidden/>
              </w:rPr>
              <w:fldChar w:fldCharType="begin"/>
            </w:r>
            <w:r>
              <w:rPr>
                <w:noProof/>
                <w:webHidden/>
              </w:rPr>
              <w:instrText xml:space="preserve"> PAGEREF _Toc200830941 \h </w:instrText>
            </w:r>
            <w:r>
              <w:rPr>
                <w:noProof/>
                <w:webHidden/>
              </w:rPr>
            </w:r>
            <w:r>
              <w:rPr>
                <w:noProof/>
                <w:webHidden/>
              </w:rPr>
              <w:fldChar w:fldCharType="separate"/>
            </w:r>
            <w:r>
              <w:rPr>
                <w:noProof/>
                <w:webHidden/>
              </w:rPr>
              <w:t>5</w:t>
            </w:r>
            <w:r>
              <w:rPr>
                <w:noProof/>
                <w:webHidden/>
              </w:rPr>
              <w:fldChar w:fldCharType="end"/>
            </w:r>
          </w:hyperlink>
        </w:p>
        <w:p w14:paraId="69885E32" w14:textId="2E205D64" w:rsidR="00726A0B" w:rsidRDefault="00726A0B">
          <w:pPr>
            <w:pStyle w:val="21"/>
            <w:ind w:right="240" w:firstLine="480"/>
            <w:rPr>
              <w:rFonts w:asciiTheme="minorHAnsi" w:eastAsiaTheme="minorEastAsia" w:hAnsiTheme="minorHAnsi"/>
              <w:noProof/>
            </w:rPr>
          </w:pPr>
          <w:hyperlink w:anchor="_Toc200830942" w:history="1">
            <w:r w:rsidRPr="00C86954">
              <w:rPr>
                <w:rStyle w:val="a5"/>
                <w:noProof/>
              </w:rPr>
              <w:t>2.2</w:t>
            </w:r>
            <w:r>
              <w:rPr>
                <w:rFonts w:asciiTheme="minorHAnsi" w:eastAsiaTheme="minorEastAsia" w:hAnsiTheme="minorHAnsi"/>
                <w:noProof/>
              </w:rPr>
              <w:tab/>
            </w:r>
            <w:r w:rsidRPr="00C86954">
              <w:rPr>
                <w:rStyle w:val="a5"/>
                <w:rFonts w:hint="eastAsia"/>
                <w:noProof/>
              </w:rPr>
              <w:t>資料探勘</w:t>
            </w:r>
            <w:r>
              <w:rPr>
                <w:noProof/>
                <w:webHidden/>
              </w:rPr>
              <w:tab/>
            </w:r>
            <w:r>
              <w:rPr>
                <w:noProof/>
                <w:webHidden/>
              </w:rPr>
              <w:fldChar w:fldCharType="begin"/>
            </w:r>
            <w:r>
              <w:rPr>
                <w:noProof/>
                <w:webHidden/>
              </w:rPr>
              <w:instrText xml:space="preserve"> PAGEREF _Toc200830942 \h </w:instrText>
            </w:r>
            <w:r>
              <w:rPr>
                <w:noProof/>
                <w:webHidden/>
              </w:rPr>
            </w:r>
            <w:r>
              <w:rPr>
                <w:noProof/>
                <w:webHidden/>
              </w:rPr>
              <w:fldChar w:fldCharType="separate"/>
            </w:r>
            <w:r>
              <w:rPr>
                <w:noProof/>
                <w:webHidden/>
              </w:rPr>
              <w:t>5</w:t>
            </w:r>
            <w:r>
              <w:rPr>
                <w:noProof/>
                <w:webHidden/>
              </w:rPr>
              <w:fldChar w:fldCharType="end"/>
            </w:r>
          </w:hyperlink>
        </w:p>
        <w:p w14:paraId="2F9289EB" w14:textId="3A80B1F4" w:rsidR="00726A0B" w:rsidRDefault="00726A0B">
          <w:pPr>
            <w:pStyle w:val="21"/>
            <w:ind w:right="240" w:firstLine="480"/>
            <w:rPr>
              <w:rFonts w:asciiTheme="minorHAnsi" w:eastAsiaTheme="minorEastAsia" w:hAnsiTheme="minorHAnsi"/>
              <w:noProof/>
            </w:rPr>
          </w:pPr>
          <w:hyperlink w:anchor="_Toc200830943" w:history="1">
            <w:r w:rsidRPr="00C86954">
              <w:rPr>
                <w:rStyle w:val="a5"/>
                <w:noProof/>
              </w:rPr>
              <w:t>2.3</w:t>
            </w:r>
            <w:r>
              <w:rPr>
                <w:rFonts w:asciiTheme="minorHAnsi" w:eastAsiaTheme="minorEastAsia" w:hAnsiTheme="minorHAnsi"/>
                <w:noProof/>
              </w:rPr>
              <w:tab/>
            </w:r>
            <w:r w:rsidRPr="00C86954">
              <w:rPr>
                <w:rStyle w:val="a5"/>
                <w:rFonts w:hint="eastAsia"/>
                <w:noProof/>
              </w:rPr>
              <w:t>停車管理</w:t>
            </w:r>
            <w:r>
              <w:rPr>
                <w:noProof/>
                <w:webHidden/>
              </w:rPr>
              <w:tab/>
            </w:r>
            <w:r>
              <w:rPr>
                <w:noProof/>
                <w:webHidden/>
              </w:rPr>
              <w:fldChar w:fldCharType="begin"/>
            </w:r>
            <w:r>
              <w:rPr>
                <w:noProof/>
                <w:webHidden/>
              </w:rPr>
              <w:instrText xml:space="preserve"> PAGEREF _Toc200830943 \h </w:instrText>
            </w:r>
            <w:r>
              <w:rPr>
                <w:noProof/>
                <w:webHidden/>
              </w:rPr>
            </w:r>
            <w:r>
              <w:rPr>
                <w:noProof/>
                <w:webHidden/>
              </w:rPr>
              <w:fldChar w:fldCharType="separate"/>
            </w:r>
            <w:r>
              <w:rPr>
                <w:noProof/>
                <w:webHidden/>
              </w:rPr>
              <w:t>6</w:t>
            </w:r>
            <w:r>
              <w:rPr>
                <w:noProof/>
                <w:webHidden/>
              </w:rPr>
              <w:fldChar w:fldCharType="end"/>
            </w:r>
          </w:hyperlink>
        </w:p>
        <w:p w14:paraId="23C1C979" w14:textId="0211BB39" w:rsidR="00726A0B" w:rsidRDefault="00726A0B">
          <w:pPr>
            <w:pStyle w:val="21"/>
            <w:ind w:right="240" w:firstLine="480"/>
            <w:rPr>
              <w:rFonts w:asciiTheme="minorHAnsi" w:eastAsiaTheme="minorEastAsia" w:hAnsiTheme="minorHAnsi"/>
              <w:noProof/>
            </w:rPr>
          </w:pPr>
          <w:hyperlink w:anchor="_Toc200830944" w:history="1">
            <w:r w:rsidRPr="00C86954">
              <w:rPr>
                <w:rStyle w:val="a5"/>
                <w:noProof/>
              </w:rPr>
              <w:t>2.4</w:t>
            </w:r>
            <w:r>
              <w:rPr>
                <w:rFonts w:asciiTheme="minorHAnsi" w:eastAsiaTheme="minorEastAsia" w:hAnsiTheme="minorHAnsi"/>
                <w:noProof/>
              </w:rPr>
              <w:tab/>
            </w:r>
            <w:r w:rsidRPr="00C86954">
              <w:rPr>
                <w:rStyle w:val="a5"/>
                <w:rFonts w:hint="eastAsia"/>
                <w:noProof/>
              </w:rPr>
              <w:t>校園停車議題</w:t>
            </w:r>
            <w:r>
              <w:rPr>
                <w:noProof/>
                <w:webHidden/>
              </w:rPr>
              <w:tab/>
            </w:r>
            <w:r>
              <w:rPr>
                <w:noProof/>
                <w:webHidden/>
              </w:rPr>
              <w:fldChar w:fldCharType="begin"/>
            </w:r>
            <w:r>
              <w:rPr>
                <w:noProof/>
                <w:webHidden/>
              </w:rPr>
              <w:instrText xml:space="preserve"> PAGEREF _Toc200830944 \h </w:instrText>
            </w:r>
            <w:r>
              <w:rPr>
                <w:noProof/>
                <w:webHidden/>
              </w:rPr>
            </w:r>
            <w:r>
              <w:rPr>
                <w:noProof/>
                <w:webHidden/>
              </w:rPr>
              <w:fldChar w:fldCharType="separate"/>
            </w:r>
            <w:r>
              <w:rPr>
                <w:noProof/>
                <w:webHidden/>
              </w:rPr>
              <w:t>6</w:t>
            </w:r>
            <w:r>
              <w:rPr>
                <w:noProof/>
                <w:webHidden/>
              </w:rPr>
              <w:fldChar w:fldCharType="end"/>
            </w:r>
          </w:hyperlink>
        </w:p>
        <w:p w14:paraId="5C5AFD46" w14:textId="0CE60B0C" w:rsidR="00726A0B" w:rsidRDefault="00726A0B">
          <w:pPr>
            <w:pStyle w:val="31"/>
            <w:rPr>
              <w:rFonts w:asciiTheme="minorHAnsi" w:eastAsiaTheme="minorEastAsia" w:hAnsiTheme="minorHAnsi"/>
              <w:noProof/>
            </w:rPr>
          </w:pPr>
          <w:hyperlink w:anchor="_Toc200830945" w:history="1">
            <w:r w:rsidRPr="00C86954">
              <w:rPr>
                <w:rStyle w:val="a5"/>
                <w:noProof/>
              </w:rPr>
              <w:t>2.4.1</w:t>
            </w:r>
            <w:r>
              <w:rPr>
                <w:rFonts w:asciiTheme="minorHAnsi" w:eastAsiaTheme="minorEastAsia" w:hAnsiTheme="minorHAnsi"/>
                <w:noProof/>
              </w:rPr>
              <w:tab/>
            </w:r>
            <w:r w:rsidRPr="00C86954">
              <w:rPr>
                <w:rStyle w:val="a5"/>
                <w:rFonts w:hint="eastAsia"/>
                <w:noProof/>
              </w:rPr>
              <w:t>現行校園管理制度</w:t>
            </w:r>
            <w:r>
              <w:rPr>
                <w:noProof/>
                <w:webHidden/>
              </w:rPr>
              <w:tab/>
            </w:r>
            <w:r>
              <w:rPr>
                <w:noProof/>
                <w:webHidden/>
              </w:rPr>
              <w:fldChar w:fldCharType="begin"/>
            </w:r>
            <w:r>
              <w:rPr>
                <w:noProof/>
                <w:webHidden/>
              </w:rPr>
              <w:instrText xml:space="preserve"> PAGEREF _Toc200830945 \h </w:instrText>
            </w:r>
            <w:r>
              <w:rPr>
                <w:noProof/>
                <w:webHidden/>
              </w:rPr>
            </w:r>
            <w:r>
              <w:rPr>
                <w:noProof/>
                <w:webHidden/>
              </w:rPr>
              <w:fldChar w:fldCharType="separate"/>
            </w:r>
            <w:r>
              <w:rPr>
                <w:noProof/>
                <w:webHidden/>
              </w:rPr>
              <w:t>6</w:t>
            </w:r>
            <w:r>
              <w:rPr>
                <w:noProof/>
                <w:webHidden/>
              </w:rPr>
              <w:fldChar w:fldCharType="end"/>
            </w:r>
          </w:hyperlink>
        </w:p>
        <w:p w14:paraId="29B349DC" w14:textId="4849F91B" w:rsidR="00726A0B" w:rsidRDefault="00726A0B">
          <w:pPr>
            <w:pStyle w:val="31"/>
            <w:rPr>
              <w:rFonts w:asciiTheme="minorHAnsi" w:eastAsiaTheme="minorEastAsia" w:hAnsiTheme="minorHAnsi"/>
              <w:noProof/>
            </w:rPr>
          </w:pPr>
          <w:hyperlink w:anchor="_Toc200830946" w:history="1">
            <w:r w:rsidRPr="00C86954">
              <w:rPr>
                <w:rStyle w:val="a5"/>
                <w:noProof/>
              </w:rPr>
              <w:t>2.4.2</w:t>
            </w:r>
            <w:r>
              <w:rPr>
                <w:rFonts w:asciiTheme="minorHAnsi" w:eastAsiaTheme="minorEastAsia" w:hAnsiTheme="minorHAnsi"/>
                <w:noProof/>
              </w:rPr>
              <w:tab/>
            </w:r>
            <w:r w:rsidRPr="00C86954">
              <w:rPr>
                <w:rStyle w:val="a5"/>
                <w:rFonts w:hint="eastAsia"/>
                <w:noProof/>
              </w:rPr>
              <w:t>其他校園停車管理議題</w:t>
            </w:r>
            <w:r>
              <w:rPr>
                <w:noProof/>
                <w:webHidden/>
              </w:rPr>
              <w:tab/>
            </w:r>
            <w:r>
              <w:rPr>
                <w:noProof/>
                <w:webHidden/>
              </w:rPr>
              <w:fldChar w:fldCharType="begin"/>
            </w:r>
            <w:r>
              <w:rPr>
                <w:noProof/>
                <w:webHidden/>
              </w:rPr>
              <w:instrText xml:space="preserve"> PAGEREF _Toc200830946 \h </w:instrText>
            </w:r>
            <w:r>
              <w:rPr>
                <w:noProof/>
                <w:webHidden/>
              </w:rPr>
            </w:r>
            <w:r>
              <w:rPr>
                <w:noProof/>
                <w:webHidden/>
              </w:rPr>
              <w:fldChar w:fldCharType="separate"/>
            </w:r>
            <w:r>
              <w:rPr>
                <w:noProof/>
                <w:webHidden/>
              </w:rPr>
              <w:t>12</w:t>
            </w:r>
            <w:r>
              <w:rPr>
                <w:noProof/>
                <w:webHidden/>
              </w:rPr>
              <w:fldChar w:fldCharType="end"/>
            </w:r>
          </w:hyperlink>
        </w:p>
        <w:p w14:paraId="5E25582F" w14:textId="48923267" w:rsidR="00726A0B" w:rsidRDefault="00726A0B">
          <w:pPr>
            <w:pStyle w:val="11"/>
            <w:tabs>
              <w:tab w:val="left" w:pos="1200"/>
            </w:tabs>
            <w:rPr>
              <w:rFonts w:asciiTheme="minorHAnsi" w:eastAsiaTheme="minorEastAsia" w:hAnsiTheme="minorHAnsi"/>
              <w:b w:val="0"/>
            </w:rPr>
          </w:pPr>
          <w:hyperlink w:anchor="_Toc200830947" w:history="1">
            <w:r>
              <w:rPr>
                <w:rFonts w:asciiTheme="minorHAnsi" w:eastAsiaTheme="minorEastAsia" w:hAnsiTheme="minorHAnsi"/>
                <w:b w:val="0"/>
              </w:rPr>
              <w:tab/>
            </w:r>
            <w:r w:rsidRPr="00C86954">
              <w:rPr>
                <w:rStyle w:val="a5"/>
                <w:rFonts w:hint="eastAsia"/>
              </w:rPr>
              <w:t>第三章　資料整理與前處理</w:t>
            </w:r>
            <w:r>
              <w:rPr>
                <w:webHidden/>
              </w:rPr>
              <w:tab/>
            </w:r>
            <w:r>
              <w:rPr>
                <w:webHidden/>
              </w:rPr>
              <w:fldChar w:fldCharType="begin"/>
            </w:r>
            <w:r>
              <w:rPr>
                <w:webHidden/>
              </w:rPr>
              <w:instrText xml:space="preserve"> PAGEREF _Toc200830947 \h </w:instrText>
            </w:r>
            <w:r>
              <w:rPr>
                <w:webHidden/>
              </w:rPr>
            </w:r>
            <w:r>
              <w:rPr>
                <w:webHidden/>
              </w:rPr>
              <w:fldChar w:fldCharType="separate"/>
            </w:r>
            <w:r>
              <w:rPr>
                <w:webHidden/>
              </w:rPr>
              <w:t>13</w:t>
            </w:r>
            <w:r>
              <w:rPr>
                <w:webHidden/>
              </w:rPr>
              <w:fldChar w:fldCharType="end"/>
            </w:r>
          </w:hyperlink>
        </w:p>
        <w:p w14:paraId="59B4E60E" w14:textId="0F436B7D" w:rsidR="00726A0B" w:rsidRDefault="00726A0B">
          <w:pPr>
            <w:pStyle w:val="21"/>
            <w:ind w:right="240" w:firstLine="480"/>
            <w:rPr>
              <w:rFonts w:asciiTheme="minorHAnsi" w:eastAsiaTheme="minorEastAsia" w:hAnsiTheme="minorHAnsi"/>
              <w:noProof/>
            </w:rPr>
          </w:pPr>
          <w:hyperlink w:anchor="_Toc200830948" w:history="1">
            <w:r w:rsidRPr="00C86954">
              <w:rPr>
                <w:rStyle w:val="a5"/>
                <w:noProof/>
              </w:rPr>
              <w:t>3.1</w:t>
            </w:r>
            <w:r>
              <w:rPr>
                <w:rFonts w:asciiTheme="minorHAnsi" w:eastAsiaTheme="minorEastAsia" w:hAnsiTheme="minorHAnsi"/>
                <w:noProof/>
              </w:rPr>
              <w:tab/>
            </w:r>
            <w:r w:rsidRPr="00C86954">
              <w:rPr>
                <w:rStyle w:val="a5"/>
                <w:rFonts w:hint="eastAsia"/>
                <w:noProof/>
              </w:rPr>
              <w:t>資料來源與欄位說明</w:t>
            </w:r>
            <w:r>
              <w:rPr>
                <w:noProof/>
                <w:webHidden/>
              </w:rPr>
              <w:tab/>
            </w:r>
            <w:r>
              <w:rPr>
                <w:noProof/>
                <w:webHidden/>
              </w:rPr>
              <w:fldChar w:fldCharType="begin"/>
            </w:r>
            <w:r>
              <w:rPr>
                <w:noProof/>
                <w:webHidden/>
              </w:rPr>
              <w:instrText xml:space="preserve"> PAGEREF _Toc200830948 \h </w:instrText>
            </w:r>
            <w:r>
              <w:rPr>
                <w:noProof/>
                <w:webHidden/>
              </w:rPr>
            </w:r>
            <w:r>
              <w:rPr>
                <w:noProof/>
                <w:webHidden/>
              </w:rPr>
              <w:fldChar w:fldCharType="separate"/>
            </w:r>
            <w:r>
              <w:rPr>
                <w:noProof/>
                <w:webHidden/>
              </w:rPr>
              <w:t>13</w:t>
            </w:r>
            <w:r>
              <w:rPr>
                <w:noProof/>
                <w:webHidden/>
              </w:rPr>
              <w:fldChar w:fldCharType="end"/>
            </w:r>
          </w:hyperlink>
        </w:p>
        <w:p w14:paraId="0BEA7EE8" w14:textId="7D8D6AE0" w:rsidR="00726A0B" w:rsidRDefault="00726A0B">
          <w:pPr>
            <w:pStyle w:val="21"/>
            <w:ind w:right="240" w:firstLine="480"/>
            <w:rPr>
              <w:rFonts w:asciiTheme="minorHAnsi" w:eastAsiaTheme="minorEastAsia" w:hAnsiTheme="minorHAnsi"/>
              <w:noProof/>
            </w:rPr>
          </w:pPr>
          <w:hyperlink w:anchor="_Toc200830949" w:history="1">
            <w:r w:rsidRPr="00C86954">
              <w:rPr>
                <w:rStyle w:val="a5"/>
                <w:noProof/>
              </w:rPr>
              <w:t>3.2</w:t>
            </w:r>
            <w:r>
              <w:rPr>
                <w:rFonts w:asciiTheme="minorHAnsi" w:eastAsiaTheme="minorEastAsia" w:hAnsiTheme="minorHAnsi"/>
                <w:noProof/>
              </w:rPr>
              <w:tab/>
            </w:r>
            <w:r w:rsidRPr="00C86954">
              <w:rPr>
                <w:rStyle w:val="a5"/>
                <w:rFonts w:hint="eastAsia"/>
                <w:noProof/>
              </w:rPr>
              <w:t>清洗資料流程</w:t>
            </w:r>
            <w:r>
              <w:rPr>
                <w:noProof/>
                <w:webHidden/>
              </w:rPr>
              <w:tab/>
            </w:r>
            <w:r>
              <w:rPr>
                <w:noProof/>
                <w:webHidden/>
              </w:rPr>
              <w:fldChar w:fldCharType="begin"/>
            </w:r>
            <w:r>
              <w:rPr>
                <w:noProof/>
                <w:webHidden/>
              </w:rPr>
              <w:instrText xml:space="preserve"> PAGEREF _Toc200830949 \h </w:instrText>
            </w:r>
            <w:r>
              <w:rPr>
                <w:noProof/>
                <w:webHidden/>
              </w:rPr>
            </w:r>
            <w:r>
              <w:rPr>
                <w:noProof/>
                <w:webHidden/>
              </w:rPr>
              <w:fldChar w:fldCharType="separate"/>
            </w:r>
            <w:r>
              <w:rPr>
                <w:noProof/>
                <w:webHidden/>
              </w:rPr>
              <w:t>14</w:t>
            </w:r>
            <w:r>
              <w:rPr>
                <w:noProof/>
                <w:webHidden/>
              </w:rPr>
              <w:fldChar w:fldCharType="end"/>
            </w:r>
          </w:hyperlink>
        </w:p>
        <w:p w14:paraId="3E133943" w14:textId="346236EC" w:rsidR="00726A0B" w:rsidRDefault="00726A0B">
          <w:pPr>
            <w:pStyle w:val="31"/>
            <w:rPr>
              <w:rFonts w:asciiTheme="minorHAnsi" w:eastAsiaTheme="minorEastAsia" w:hAnsiTheme="minorHAnsi"/>
              <w:noProof/>
            </w:rPr>
          </w:pPr>
          <w:hyperlink w:anchor="_Toc200830950" w:history="1">
            <w:r w:rsidRPr="00C86954">
              <w:rPr>
                <w:rStyle w:val="a5"/>
                <w:noProof/>
              </w:rPr>
              <w:t>3.2.1</w:t>
            </w:r>
            <w:r>
              <w:rPr>
                <w:rFonts w:asciiTheme="minorHAnsi" w:eastAsiaTheme="minorEastAsia" w:hAnsiTheme="minorHAnsi"/>
                <w:noProof/>
              </w:rPr>
              <w:tab/>
            </w:r>
            <w:r w:rsidRPr="00C86954">
              <w:rPr>
                <w:rStyle w:val="a5"/>
                <w:rFonts w:hint="eastAsia"/>
                <w:noProof/>
              </w:rPr>
              <w:t>資料拼接與整合</w:t>
            </w:r>
            <w:r>
              <w:rPr>
                <w:noProof/>
                <w:webHidden/>
              </w:rPr>
              <w:tab/>
            </w:r>
            <w:r>
              <w:rPr>
                <w:noProof/>
                <w:webHidden/>
              </w:rPr>
              <w:fldChar w:fldCharType="begin"/>
            </w:r>
            <w:r>
              <w:rPr>
                <w:noProof/>
                <w:webHidden/>
              </w:rPr>
              <w:instrText xml:space="preserve"> PAGEREF _Toc200830950 \h </w:instrText>
            </w:r>
            <w:r>
              <w:rPr>
                <w:noProof/>
                <w:webHidden/>
              </w:rPr>
            </w:r>
            <w:r>
              <w:rPr>
                <w:noProof/>
                <w:webHidden/>
              </w:rPr>
              <w:fldChar w:fldCharType="separate"/>
            </w:r>
            <w:r>
              <w:rPr>
                <w:noProof/>
                <w:webHidden/>
              </w:rPr>
              <w:t>14</w:t>
            </w:r>
            <w:r>
              <w:rPr>
                <w:noProof/>
                <w:webHidden/>
              </w:rPr>
              <w:fldChar w:fldCharType="end"/>
            </w:r>
          </w:hyperlink>
        </w:p>
        <w:p w14:paraId="028894E9" w14:textId="1BE1E8A6" w:rsidR="00726A0B" w:rsidRDefault="00726A0B">
          <w:pPr>
            <w:pStyle w:val="31"/>
            <w:rPr>
              <w:rFonts w:asciiTheme="minorHAnsi" w:eastAsiaTheme="minorEastAsia" w:hAnsiTheme="minorHAnsi"/>
              <w:noProof/>
            </w:rPr>
          </w:pPr>
          <w:hyperlink w:anchor="_Toc200830951" w:history="1">
            <w:r w:rsidRPr="00C86954">
              <w:rPr>
                <w:rStyle w:val="a5"/>
                <w:noProof/>
              </w:rPr>
              <w:t>3.2.2</w:t>
            </w:r>
            <w:r>
              <w:rPr>
                <w:rFonts w:asciiTheme="minorHAnsi" w:eastAsiaTheme="minorEastAsia" w:hAnsiTheme="minorHAnsi"/>
                <w:noProof/>
              </w:rPr>
              <w:tab/>
            </w:r>
            <w:r w:rsidRPr="00C86954">
              <w:rPr>
                <w:rStyle w:val="a5"/>
                <w:rFonts w:hint="eastAsia"/>
                <w:noProof/>
              </w:rPr>
              <w:t>異常資料定義處理</w:t>
            </w:r>
            <w:r>
              <w:rPr>
                <w:noProof/>
                <w:webHidden/>
              </w:rPr>
              <w:tab/>
            </w:r>
            <w:r>
              <w:rPr>
                <w:noProof/>
                <w:webHidden/>
              </w:rPr>
              <w:fldChar w:fldCharType="begin"/>
            </w:r>
            <w:r>
              <w:rPr>
                <w:noProof/>
                <w:webHidden/>
              </w:rPr>
              <w:instrText xml:space="preserve"> PAGEREF _Toc200830951 \h </w:instrText>
            </w:r>
            <w:r>
              <w:rPr>
                <w:noProof/>
                <w:webHidden/>
              </w:rPr>
            </w:r>
            <w:r>
              <w:rPr>
                <w:noProof/>
                <w:webHidden/>
              </w:rPr>
              <w:fldChar w:fldCharType="separate"/>
            </w:r>
            <w:r>
              <w:rPr>
                <w:noProof/>
                <w:webHidden/>
              </w:rPr>
              <w:t>15</w:t>
            </w:r>
            <w:r>
              <w:rPr>
                <w:noProof/>
                <w:webHidden/>
              </w:rPr>
              <w:fldChar w:fldCharType="end"/>
            </w:r>
          </w:hyperlink>
        </w:p>
        <w:p w14:paraId="4CC572C1" w14:textId="2FE2D755" w:rsidR="00726A0B" w:rsidRDefault="00726A0B">
          <w:pPr>
            <w:pStyle w:val="31"/>
            <w:rPr>
              <w:rFonts w:asciiTheme="minorHAnsi" w:eastAsiaTheme="minorEastAsia" w:hAnsiTheme="minorHAnsi"/>
              <w:noProof/>
            </w:rPr>
          </w:pPr>
          <w:hyperlink w:anchor="_Toc200830952" w:history="1">
            <w:r w:rsidRPr="00C86954">
              <w:rPr>
                <w:rStyle w:val="a5"/>
                <w:noProof/>
              </w:rPr>
              <w:t>3.2.3</w:t>
            </w:r>
            <w:r>
              <w:rPr>
                <w:rFonts w:asciiTheme="minorHAnsi" w:eastAsiaTheme="minorEastAsia" w:hAnsiTheme="minorHAnsi"/>
                <w:noProof/>
              </w:rPr>
              <w:tab/>
            </w:r>
            <w:r w:rsidRPr="00C86954">
              <w:rPr>
                <w:rStyle w:val="a5"/>
                <w:rFonts w:hint="eastAsia"/>
                <w:noProof/>
              </w:rPr>
              <w:t>欄位標準化與格式轉換</w:t>
            </w:r>
            <w:r>
              <w:rPr>
                <w:noProof/>
                <w:webHidden/>
              </w:rPr>
              <w:tab/>
            </w:r>
            <w:r>
              <w:rPr>
                <w:noProof/>
                <w:webHidden/>
              </w:rPr>
              <w:fldChar w:fldCharType="begin"/>
            </w:r>
            <w:r>
              <w:rPr>
                <w:noProof/>
                <w:webHidden/>
              </w:rPr>
              <w:instrText xml:space="preserve"> PAGEREF _Toc200830952 \h </w:instrText>
            </w:r>
            <w:r>
              <w:rPr>
                <w:noProof/>
                <w:webHidden/>
              </w:rPr>
            </w:r>
            <w:r>
              <w:rPr>
                <w:noProof/>
                <w:webHidden/>
              </w:rPr>
              <w:fldChar w:fldCharType="separate"/>
            </w:r>
            <w:r>
              <w:rPr>
                <w:noProof/>
                <w:webHidden/>
              </w:rPr>
              <w:t>21</w:t>
            </w:r>
            <w:r>
              <w:rPr>
                <w:noProof/>
                <w:webHidden/>
              </w:rPr>
              <w:fldChar w:fldCharType="end"/>
            </w:r>
          </w:hyperlink>
        </w:p>
        <w:p w14:paraId="4DD0343A" w14:textId="7B8E2462" w:rsidR="00726A0B" w:rsidRDefault="00726A0B">
          <w:pPr>
            <w:pStyle w:val="11"/>
            <w:tabs>
              <w:tab w:val="left" w:pos="1200"/>
            </w:tabs>
            <w:rPr>
              <w:rFonts w:asciiTheme="minorHAnsi" w:eastAsiaTheme="minorEastAsia" w:hAnsiTheme="minorHAnsi"/>
              <w:b w:val="0"/>
            </w:rPr>
          </w:pPr>
          <w:hyperlink w:anchor="_Toc200830953" w:history="1">
            <w:r>
              <w:rPr>
                <w:rFonts w:asciiTheme="minorHAnsi" w:eastAsiaTheme="minorEastAsia" w:hAnsiTheme="minorHAnsi"/>
                <w:b w:val="0"/>
              </w:rPr>
              <w:tab/>
            </w:r>
            <w:r w:rsidRPr="00C86954">
              <w:rPr>
                <w:rStyle w:val="a5"/>
                <w:rFonts w:hint="eastAsia"/>
              </w:rPr>
              <w:t>第四章　停車行為分析</w:t>
            </w:r>
            <w:r>
              <w:rPr>
                <w:webHidden/>
              </w:rPr>
              <w:tab/>
            </w:r>
            <w:r>
              <w:rPr>
                <w:webHidden/>
              </w:rPr>
              <w:fldChar w:fldCharType="begin"/>
            </w:r>
            <w:r>
              <w:rPr>
                <w:webHidden/>
              </w:rPr>
              <w:instrText xml:space="preserve"> PAGEREF _Toc200830953 \h </w:instrText>
            </w:r>
            <w:r>
              <w:rPr>
                <w:webHidden/>
              </w:rPr>
            </w:r>
            <w:r>
              <w:rPr>
                <w:webHidden/>
              </w:rPr>
              <w:fldChar w:fldCharType="separate"/>
            </w:r>
            <w:r>
              <w:rPr>
                <w:webHidden/>
              </w:rPr>
              <w:t>22</w:t>
            </w:r>
            <w:r>
              <w:rPr>
                <w:webHidden/>
              </w:rPr>
              <w:fldChar w:fldCharType="end"/>
            </w:r>
          </w:hyperlink>
        </w:p>
        <w:p w14:paraId="477064F2" w14:textId="5A6D98A8" w:rsidR="00726A0B" w:rsidRDefault="00726A0B">
          <w:pPr>
            <w:pStyle w:val="21"/>
            <w:ind w:right="240" w:firstLine="480"/>
            <w:rPr>
              <w:rFonts w:asciiTheme="minorHAnsi" w:eastAsiaTheme="minorEastAsia" w:hAnsiTheme="minorHAnsi"/>
              <w:noProof/>
            </w:rPr>
          </w:pPr>
          <w:hyperlink w:anchor="_Toc200830954" w:history="1">
            <w:r w:rsidRPr="00C86954">
              <w:rPr>
                <w:rStyle w:val="a5"/>
                <w:noProof/>
              </w:rPr>
              <w:t>4.1</w:t>
            </w:r>
            <w:r>
              <w:rPr>
                <w:rFonts w:asciiTheme="minorHAnsi" w:eastAsiaTheme="minorEastAsia" w:hAnsiTheme="minorHAnsi"/>
                <w:noProof/>
              </w:rPr>
              <w:tab/>
            </w:r>
            <w:r w:rsidRPr="00C86954">
              <w:rPr>
                <w:rStyle w:val="a5"/>
                <w:rFonts w:hint="eastAsia"/>
                <w:noProof/>
              </w:rPr>
              <w:t>分析程式架構</w:t>
            </w:r>
            <w:r>
              <w:rPr>
                <w:noProof/>
                <w:webHidden/>
              </w:rPr>
              <w:tab/>
            </w:r>
            <w:r>
              <w:rPr>
                <w:noProof/>
                <w:webHidden/>
              </w:rPr>
              <w:fldChar w:fldCharType="begin"/>
            </w:r>
            <w:r>
              <w:rPr>
                <w:noProof/>
                <w:webHidden/>
              </w:rPr>
              <w:instrText xml:space="preserve"> PAGEREF _Toc200830954 \h </w:instrText>
            </w:r>
            <w:r>
              <w:rPr>
                <w:noProof/>
                <w:webHidden/>
              </w:rPr>
            </w:r>
            <w:r>
              <w:rPr>
                <w:noProof/>
                <w:webHidden/>
              </w:rPr>
              <w:fldChar w:fldCharType="separate"/>
            </w:r>
            <w:r>
              <w:rPr>
                <w:noProof/>
                <w:webHidden/>
              </w:rPr>
              <w:t>22</w:t>
            </w:r>
            <w:r>
              <w:rPr>
                <w:noProof/>
                <w:webHidden/>
              </w:rPr>
              <w:fldChar w:fldCharType="end"/>
            </w:r>
          </w:hyperlink>
        </w:p>
        <w:p w14:paraId="3DDD6384" w14:textId="40CB585E" w:rsidR="00726A0B" w:rsidRDefault="00726A0B">
          <w:pPr>
            <w:pStyle w:val="31"/>
            <w:rPr>
              <w:rFonts w:asciiTheme="minorHAnsi" w:eastAsiaTheme="minorEastAsia" w:hAnsiTheme="minorHAnsi"/>
              <w:noProof/>
            </w:rPr>
          </w:pPr>
          <w:hyperlink w:anchor="_Toc200830955" w:history="1">
            <w:r w:rsidRPr="00C86954">
              <w:rPr>
                <w:rStyle w:val="a5"/>
                <w:noProof/>
              </w:rPr>
              <w:t>4.1.1</w:t>
            </w:r>
            <w:r>
              <w:rPr>
                <w:rFonts w:asciiTheme="minorHAnsi" w:eastAsiaTheme="minorEastAsia" w:hAnsiTheme="minorHAnsi"/>
                <w:noProof/>
              </w:rPr>
              <w:tab/>
            </w:r>
            <w:r w:rsidRPr="00C86954">
              <w:rPr>
                <w:rStyle w:val="a5"/>
                <w:rFonts w:hint="eastAsia"/>
                <w:noProof/>
              </w:rPr>
              <w:t>每日在場車輛變化與補正計算</w:t>
            </w:r>
            <w:r>
              <w:rPr>
                <w:noProof/>
                <w:webHidden/>
              </w:rPr>
              <w:tab/>
            </w:r>
            <w:r>
              <w:rPr>
                <w:noProof/>
                <w:webHidden/>
              </w:rPr>
              <w:fldChar w:fldCharType="begin"/>
            </w:r>
            <w:r>
              <w:rPr>
                <w:noProof/>
                <w:webHidden/>
              </w:rPr>
              <w:instrText xml:space="preserve"> PAGEREF _Toc200830955 \h </w:instrText>
            </w:r>
            <w:r>
              <w:rPr>
                <w:noProof/>
                <w:webHidden/>
              </w:rPr>
            </w:r>
            <w:r>
              <w:rPr>
                <w:noProof/>
                <w:webHidden/>
              </w:rPr>
              <w:fldChar w:fldCharType="separate"/>
            </w:r>
            <w:r>
              <w:rPr>
                <w:noProof/>
                <w:webHidden/>
              </w:rPr>
              <w:t>22</w:t>
            </w:r>
            <w:r>
              <w:rPr>
                <w:noProof/>
                <w:webHidden/>
              </w:rPr>
              <w:fldChar w:fldCharType="end"/>
            </w:r>
          </w:hyperlink>
        </w:p>
        <w:p w14:paraId="713FA35B" w14:textId="17642D40" w:rsidR="00726A0B" w:rsidRDefault="00726A0B">
          <w:pPr>
            <w:pStyle w:val="31"/>
            <w:rPr>
              <w:rFonts w:asciiTheme="minorHAnsi" w:eastAsiaTheme="minorEastAsia" w:hAnsiTheme="minorHAnsi"/>
              <w:noProof/>
            </w:rPr>
          </w:pPr>
          <w:hyperlink w:anchor="_Toc200830956" w:history="1">
            <w:r w:rsidRPr="00C86954">
              <w:rPr>
                <w:rStyle w:val="a5"/>
                <w:noProof/>
              </w:rPr>
              <w:t>4.1.2</w:t>
            </w:r>
            <w:r>
              <w:rPr>
                <w:rFonts w:asciiTheme="minorHAnsi" w:eastAsiaTheme="minorEastAsia" w:hAnsiTheme="minorHAnsi"/>
                <w:noProof/>
              </w:rPr>
              <w:tab/>
            </w:r>
            <w:r w:rsidRPr="00C86954">
              <w:rPr>
                <w:rStyle w:val="a5"/>
                <w:rFonts w:hint="eastAsia"/>
                <w:noProof/>
              </w:rPr>
              <w:t>停車週期性與時段行為分析</w:t>
            </w:r>
            <w:r>
              <w:rPr>
                <w:noProof/>
                <w:webHidden/>
              </w:rPr>
              <w:tab/>
            </w:r>
            <w:r>
              <w:rPr>
                <w:noProof/>
                <w:webHidden/>
              </w:rPr>
              <w:fldChar w:fldCharType="begin"/>
            </w:r>
            <w:r>
              <w:rPr>
                <w:noProof/>
                <w:webHidden/>
              </w:rPr>
              <w:instrText xml:space="preserve"> PAGEREF _Toc200830956 \h </w:instrText>
            </w:r>
            <w:r>
              <w:rPr>
                <w:noProof/>
                <w:webHidden/>
              </w:rPr>
            </w:r>
            <w:r>
              <w:rPr>
                <w:noProof/>
                <w:webHidden/>
              </w:rPr>
              <w:fldChar w:fldCharType="separate"/>
            </w:r>
            <w:r>
              <w:rPr>
                <w:noProof/>
                <w:webHidden/>
              </w:rPr>
              <w:t>22</w:t>
            </w:r>
            <w:r>
              <w:rPr>
                <w:noProof/>
                <w:webHidden/>
              </w:rPr>
              <w:fldChar w:fldCharType="end"/>
            </w:r>
          </w:hyperlink>
        </w:p>
        <w:p w14:paraId="316AC32F" w14:textId="0E504A3E" w:rsidR="00726A0B" w:rsidRDefault="00726A0B">
          <w:pPr>
            <w:pStyle w:val="31"/>
            <w:rPr>
              <w:rFonts w:asciiTheme="minorHAnsi" w:eastAsiaTheme="minorEastAsia" w:hAnsiTheme="minorHAnsi"/>
              <w:noProof/>
            </w:rPr>
          </w:pPr>
          <w:hyperlink w:anchor="_Toc200830957" w:history="1">
            <w:r w:rsidRPr="00C86954">
              <w:rPr>
                <w:rStyle w:val="a5"/>
                <w:noProof/>
              </w:rPr>
              <w:t>4.1.3</w:t>
            </w:r>
            <w:r>
              <w:rPr>
                <w:rFonts w:asciiTheme="minorHAnsi" w:eastAsiaTheme="minorEastAsia" w:hAnsiTheme="minorHAnsi"/>
                <w:noProof/>
              </w:rPr>
              <w:tab/>
            </w:r>
            <w:r w:rsidRPr="00C86954">
              <w:rPr>
                <w:rStyle w:val="a5"/>
                <w:rFonts w:hint="eastAsia"/>
                <w:noProof/>
              </w:rPr>
              <w:t>各票種停留時間分布分析</w:t>
            </w:r>
            <w:r>
              <w:rPr>
                <w:noProof/>
                <w:webHidden/>
              </w:rPr>
              <w:tab/>
            </w:r>
            <w:r>
              <w:rPr>
                <w:noProof/>
                <w:webHidden/>
              </w:rPr>
              <w:fldChar w:fldCharType="begin"/>
            </w:r>
            <w:r>
              <w:rPr>
                <w:noProof/>
                <w:webHidden/>
              </w:rPr>
              <w:instrText xml:space="preserve"> PAGEREF _Toc200830957 \h </w:instrText>
            </w:r>
            <w:r>
              <w:rPr>
                <w:noProof/>
                <w:webHidden/>
              </w:rPr>
            </w:r>
            <w:r>
              <w:rPr>
                <w:noProof/>
                <w:webHidden/>
              </w:rPr>
              <w:fldChar w:fldCharType="separate"/>
            </w:r>
            <w:r>
              <w:rPr>
                <w:noProof/>
                <w:webHidden/>
              </w:rPr>
              <w:t>23</w:t>
            </w:r>
            <w:r>
              <w:rPr>
                <w:noProof/>
                <w:webHidden/>
              </w:rPr>
              <w:fldChar w:fldCharType="end"/>
            </w:r>
          </w:hyperlink>
        </w:p>
        <w:p w14:paraId="67CEB5EB" w14:textId="77EE892B" w:rsidR="00726A0B" w:rsidRDefault="00726A0B">
          <w:pPr>
            <w:pStyle w:val="31"/>
            <w:rPr>
              <w:rFonts w:asciiTheme="minorHAnsi" w:eastAsiaTheme="minorEastAsia" w:hAnsiTheme="minorHAnsi"/>
              <w:noProof/>
            </w:rPr>
          </w:pPr>
          <w:hyperlink w:anchor="_Toc200830958" w:history="1">
            <w:r w:rsidRPr="00C86954">
              <w:rPr>
                <w:rStyle w:val="a5"/>
                <w:noProof/>
              </w:rPr>
              <w:t>4.1.4</w:t>
            </w:r>
            <w:r>
              <w:rPr>
                <w:rFonts w:asciiTheme="minorHAnsi" w:eastAsiaTheme="minorEastAsia" w:hAnsiTheme="minorHAnsi"/>
                <w:noProof/>
              </w:rPr>
              <w:tab/>
            </w:r>
            <w:r w:rsidRPr="00C86954">
              <w:rPr>
                <w:rStyle w:val="a5"/>
                <w:rFonts w:hint="eastAsia"/>
                <w:noProof/>
              </w:rPr>
              <w:t>錯誤資料與票種異常統計分析</w:t>
            </w:r>
            <w:r>
              <w:rPr>
                <w:noProof/>
                <w:webHidden/>
              </w:rPr>
              <w:tab/>
            </w:r>
            <w:r>
              <w:rPr>
                <w:noProof/>
                <w:webHidden/>
              </w:rPr>
              <w:fldChar w:fldCharType="begin"/>
            </w:r>
            <w:r>
              <w:rPr>
                <w:noProof/>
                <w:webHidden/>
              </w:rPr>
              <w:instrText xml:space="preserve"> PAGEREF _Toc200830958 \h </w:instrText>
            </w:r>
            <w:r>
              <w:rPr>
                <w:noProof/>
                <w:webHidden/>
              </w:rPr>
            </w:r>
            <w:r>
              <w:rPr>
                <w:noProof/>
                <w:webHidden/>
              </w:rPr>
              <w:fldChar w:fldCharType="separate"/>
            </w:r>
            <w:r>
              <w:rPr>
                <w:noProof/>
                <w:webHidden/>
              </w:rPr>
              <w:t>23</w:t>
            </w:r>
            <w:r>
              <w:rPr>
                <w:noProof/>
                <w:webHidden/>
              </w:rPr>
              <w:fldChar w:fldCharType="end"/>
            </w:r>
          </w:hyperlink>
        </w:p>
        <w:p w14:paraId="0025DC08" w14:textId="6E40ABB0" w:rsidR="00726A0B" w:rsidRDefault="00726A0B">
          <w:pPr>
            <w:pStyle w:val="21"/>
            <w:ind w:right="240" w:firstLine="480"/>
            <w:rPr>
              <w:rFonts w:asciiTheme="minorHAnsi" w:eastAsiaTheme="minorEastAsia" w:hAnsiTheme="minorHAnsi"/>
              <w:noProof/>
            </w:rPr>
          </w:pPr>
          <w:hyperlink w:anchor="_Toc200830959" w:history="1">
            <w:r w:rsidRPr="00C86954">
              <w:rPr>
                <w:rStyle w:val="a5"/>
                <w:noProof/>
              </w:rPr>
              <w:t>4.2</w:t>
            </w:r>
            <w:r>
              <w:rPr>
                <w:rFonts w:asciiTheme="minorHAnsi" w:eastAsiaTheme="minorEastAsia" w:hAnsiTheme="minorHAnsi"/>
                <w:noProof/>
              </w:rPr>
              <w:tab/>
            </w:r>
            <w:r w:rsidRPr="00C86954">
              <w:rPr>
                <w:rStyle w:val="a5"/>
                <w:rFonts w:hint="eastAsia"/>
                <w:noProof/>
              </w:rPr>
              <w:t>不同時間尺度下的最大停車數量統計</w:t>
            </w:r>
            <w:r>
              <w:rPr>
                <w:noProof/>
                <w:webHidden/>
              </w:rPr>
              <w:tab/>
            </w:r>
            <w:r>
              <w:rPr>
                <w:noProof/>
                <w:webHidden/>
              </w:rPr>
              <w:fldChar w:fldCharType="begin"/>
            </w:r>
            <w:r>
              <w:rPr>
                <w:noProof/>
                <w:webHidden/>
              </w:rPr>
              <w:instrText xml:space="preserve"> PAGEREF _Toc200830959 \h </w:instrText>
            </w:r>
            <w:r>
              <w:rPr>
                <w:noProof/>
                <w:webHidden/>
              </w:rPr>
            </w:r>
            <w:r>
              <w:rPr>
                <w:noProof/>
                <w:webHidden/>
              </w:rPr>
              <w:fldChar w:fldCharType="separate"/>
            </w:r>
            <w:r>
              <w:rPr>
                <w:noProof/>
                <w:webHidden/>
              </w:rPr>
              <w:t>23</w:t>
            </w:r>
            <w:r>
              <w:rPr>
                <w:noProof/>
                <w:webHidden/>
              </w:rPr>
              <w:fldChar w:fldCharType="end"/>
            </w:r>
          </w:hyperlink>
        </w:p>
        <w:p w14:paraId="4776C259" w14:textId="488F02A6" w:rsidR="00726A0B" w:rsidRDefault="00726A0B">
          <w:pPr>
            <w:pStyle w:val="31"/>
            <w:rPr>
              <w:rFonts w:asciiTheme="minorHAnsi" w:eastAsiaTheme="minorEastAsia" w:hAnsiTheme="minorHAnsi"/>
              <w:noProof/>
            </w:rPr>
          </w:pPr>
          <w:hyperlink w:anchor="_Toc200830960" w:history="1">
            <w:r w:rsidRPr="00C86954">
              <w:rPr>
                <w:rStyle w:val="a5"/>
                <w:noProof/>
              </w:rPr>
              <w:t>4.2.1</w:t>
            </w:r>
            <w:r>
              <w:rPr>
                <w:rFonts w:asciiTheme="minorHAnsi" w:eastAsiaTheme="minorEastAsia" w:hAnsiTheme="minorHAnsi"/>
                <w:noProof/>
              </w:rPr>
              <w:tab/>
            </w:r>
            <w:r w:rsidRPr="00C86954">
              <w:rPr>
                <w:rStyle w:val="a5"/>
                <w:rFonts w:hint="eastAsia"/>
                <w:noProof/>
              </w:rPr>
              <w:t>周間上班時間平均停車數量</w:t>
            </w:r>
            <w:r>
              <w:rPr>
                <w:noProof/>
                <w:webHidden/>
              </w:rPr>
              <w:tab/>
            </w:r>
            <w:r>
              <w:rPr>
                <w:noProof/>
                <w:webHidden/>
              </w:rPr>
              <w:fldChar w:fldCharType="begin"/>
            </w:r>
            <w:r>
              <w:rPr>
                <w:noProof/>
                <w:webHidden/>
              </w:rPr>
              <w:instrText xml:space="preserve"> PAGEREF _Toc200830960 \h </w:instrText>
            </w:r>
            <w:r>
              <w:rPr>
                <w:noProof/>
                <w:webHidden/>
              </w:rPr>
            </w:r>
            <w:r>
              <w:rPr>
                <w:noProof/>
                <w:webHidden/>
              </w:rPr>
              <w:fldChar w:fldCharType="separate"/>
            </w:r>
            <w:r>
              <w:rPr>
                <w:noProof/>
                <w:webHidden/>
              </w:rPr>
              <w:t>23</w:t>
            </w:r>
            <w:r>
              <w:rPr>
                <w:noProof/>
                <w:webHidden/>
              </w:rPr>
              <w:fldChar w:fldCharType="end"/>
            </w:r>
          </w:hyperlink>
        </w:p>
        <w:p w14:paraId="320AA6F4" w14:textId="323F9679" w:rsidR="00726A0B" w:rsidRDefault="00726A0B">
          <w:pPr>
            <w:pStyle w:val="31"/>
            <w:rPr>
              <w:rFonts w:asciiTheme="minorHAnsi" w:eastAsiaTheme="minorEastAsia" w:hAnsiTheme="minorHAnsi"/>
              <w:noProof/>
            </w:rPr>
          </w:pPr>
          <w:hyperlink w:anchor="_Toc200830961" w:history="1">
            <w:r w:rsidRPr="00C86954">
              <w:rPr>
                <w:rStyle w:val="a5"/>
                <w:noProof/>
              </w:rPr>
              <w:t>4.2.2</w:t>
            </w:r>
            <w:r>
              <w:rPr>
                <w:rFonts w:asciiTheme="minorHAnsi" w:eastAsiaTheme="minorEastAsia" w:hAnsiTheme="minorHAnsi"/>
                <w:noProof/>
              </w:rPr>
              <w:tab/>
            </w:r>
            <w:r w:rsidRPr="00C86954">
              <w:rPr>
                <w:rStyle w:val="a5"/>
                <w:rFonts w:hint="eastAsia"/>
                <w:noProof/>
              </w:rPr>
              <w:t>周間平均停車數量</w:t>
            </w:r>
            <w:r>
              <w:rPr>
                <w:noProof/>
                <w:webHidden/>
              </w:rPr>
              <w:tab/>
            </w:r>
            <w:r>
              <w:rPr>
                <w:noProof/>
                <w:webHidden/>
              </w:rPr>
              <w:fldChar w:fldCharType="begin"/>
            </w:r>
            <w:r>
              <w:rPr>
                <w:noProof/>
                <w:webHidden/>
              </w:rPr>
              <w:instrText xml:space="preserve"> PAGEREF _Toc200830961 \h </w:instrText>
            </w:r>
            <w:r>
              <w:rPr>
                <w:noProof/>
                <w:webHidden/>
              </w:rPr>
            </w:r>
            <w:r>
              <w:rPr>
                <w:noProof/>
                <w:webHidden/>
              </w:rPr>
              <w:fldChar w:fldCharType="separate"/>
            </w:r>
            <w:r>
              <w:rPr>
                <w:noProof/>
                <w:webHidden/>
              </w:rPr>
              <w:t>24</w:t>
            </w:r>
            <w:r>
              <w:rPr>
                <w:noProof/>
                <w:webHidden/>
              </w:rPr>
              <w:fldChar w:fldCharType="end"/>
            </w:r>
          </w:hyperlink>
        </w:p>
        <w:p w14:paraId="5DB39F9A" w14:textId="7C675C56" w:rsidR="00726A0B" w:rsidRDefault="00726A0B">
          <w:pPr>
            <w:pStyle w:val="31"/>
            <w:rPr>
              <w:rFonts w:asciiTheme="minorHAnsi" w:eastAsiaTheme="minorEastAsia" w:hAnsiTheme="minorHAnsi"/>
              <w:noProof/>
            </w:rPr>
          </w:pPr>
          <w:hyperlink w:anchor="_Toc200830962" w:history="1">
            <w:r w:rsidRPr="00C86954">
              <w:rPr>
                <w:rStyle w:val="a5"/>
                <w:noProof/>
              </w:rPr>
              <w:t>4.2.3</w:t>
            </w:r>
            <w:r>
              <w:rPr>
                <w:rFonts w:asciiTheme="minorHAnsi" w:eastAsiaTheme="minorEastAsia" w:hAnsiTheme="minorHAnsi"/>
                <w:noProof/>
              </w:rPr>
              <w:tab/>
            </w:r>
            <w:r w:rsidRPr="00C86954">
              <w:rPr>
                <w:rStyle w:val="a5"/>
                <w:rFonts w:hint="eastAsia"/>
                <w:noProof/>
              </w:rPr>
              <w:t>分月平均在場車輛數</w:t>
            </w:r>
            <w:r>
              <w:rPr>
                <w:noProof/>
                <w:webHidden/>
              </w:rPr>
              <w:tab/>
            </w:r>
            <w:r>
              <w:rPr>
                <w:noProof/>
                <w:webHidden/>
              </w:rPr>
              <w:fldChar w:fldCharType="begin"/>
            </w:r>
            <w:r>
              <w:rPr>
                <w:noProof/>
                <w:webHidden/>
              </w:rPr>
              <w:instrText xml:space="preserve"> PAGEREF _Toc200830962 \h </w:instrText>
            </w:r>
            <w:r>
              <w:rPr>
                <w:noProof/>
                <w:webHidden/>
              </w:rPr>
            </w:r>
            <w:r>
              <w:rPr>
                <w:noProof/>
                <w:webHidden/>
              </w:rPr>
              <w:fldChar w:fldCharType="separate"/>
            </w:r>
            <w:r>
              <w:rPr>
                <w:noProof/>
                <w:webHidden/>
              </w:rPr>
              <w:t>25</w:t>
            </w:r>
            <w:r>
              <w:rPr>
                <w:noProof/>
                <w:webHidden/>
              </w:rPr>
              <w:fldChar w:fldCharType="end"/>
            </w:r>
          </w:hyperlink>
        </w:p>
        <w:p w14:paraId="4EFEC34B" w14:textId="38DC85E7" w:rsidR="00726A0B" w:rsidRDefault="00726A0B">
          <w:pPr>
            <w:pStyle w:val="31"/>
            <w:rPr>
              <w:rFonts w:asciiTheme="minorHAnsi" w:eastAsiaTheme="minorEastAsia" w:hAnsiTheme="minorHAnsi"/>
              <w:noProof/>
            </w:rPr>
          </w:pPr>
          <w:hyperlink w:anchor="_Toc200830963" w:history="1">
            <w:r w:rsidRPr="00C86954">
              <w:rPr>
                <w:rStyle w:val="a5"/>
                <w:noProof/>
              </w:rPr>
              <w:t>4.2.4</w:t>
            </w:r>
            <w:r>
              <w:rPr>
                <w:rFonts w:asciiTheme="minorHAnsi" w:eastAsiaTheme="minorEastAsia" w:hAnsiTheme="minorHAnsi"/>
                <w:noProof/>
              </w:rPr>
              <w:tab/>
            </w:r>
            <w:r w:rsidRPr="00C86954">
              <w:rPr>
                <w:rStyle w:val="a5"/>
                <w:noProof/>
              </w:rPr>
              <w:t>24</w:t>
            </w:r>
            <w:r w:rsidRPr="00C86954">
              <w:rPr>
                <w:rStyle w:val="a5"/>
                <w:rFonts w:hint="eastAsia"/>
                <w:noProof/>
              </w:rPr>
              <w:t>小時各時段平均停車數量</w:t>
            </w:r>
            <w:r>
              <w:rPr>
                <w:noProof/>
                <w:webHidden/>
              </w:rPr>
              <w:tab/>
            </w:r>
            <w:r>
              <w:rPr>
                <w:noProof/>
                <w:webHidden/>
              </w:rPr>
              <w:fldChar w:fldCharType="begin"/>
            </w:r>
            <w:r>
              <w:rPr>
                <w:noProof/>
                <w:webHidden/>
              </w:rPr>
              <w:instrText xml:space="preserve"> PAGEREF _Toc200830963 \h </w:instrText>
            </w:r>
            <w:r>
              <w:rPr>
                <w:noProof/>
                <w:webHidden/>
              </w:rPr>
            </w:r>
            <w:r>
              <w:rPr>
                <w:noProof/>
                <w:webHidden/>
              </w:rPr>
              <w:fldChar w:fldCharType="separate"/>
            </w:r>
            <w:r>
              <w:rPr>
                <w:noProof/>
                <w:webHidden/>
              </w:rPr>
              <w:t>26</w:t>
            </w:r>
            <w:r>
              <w:rPr>
                <w:noProof/>
                <w:webHidden/>
              </w:rPr>
              <w:fldChar w:fldCharType="end"/>
            </w:r>
          </w:hyperlink>
        </w:p>
        <w:p w14:paraId="1E96E0C0" w14:textId="469015E0" w:rsidR="00726A0B" w:rsidRDefault="00726A0B">
          <w:pPr>
            <w:pStyle w:val="21"/>
            <w:ind w:right="240" w:firstLine="480"/>
            <w:rPr>
              <w:rFonts w:asciiTheme="minorHAnsi" w:eastAsiaTheme="minorEastAsia" w:hAnsiTheme="minorHAnsi"/>
              <w:noProof/>
            </w:rPr>
          </w:pPr>
          <w:hyperlink w:anchor="_Toc200830964" w:history="1">
            <w:r w:rsidRPr="00C86954">
              <w:rPr>
                <w:rStyle w:val="a5"/>
                <w:noProof/>
              </w:rPr>
              <w:t>4.3</w:t>
            </w:r>
            <w:r>
              <w:rPr>
                <w:rFonts w:asciiTheme="minorHAnsi" w:eastAsiaTheme="minorEastAsia" w:hAnsiTheme="minorHAnsi"/>
                <w:noProof/>
              </w:rPr>
              <w:tab/>
            </w:r>
            <w:r w:rsidRPr="00C86954">
              <w:rPr>
                <w:rStyle w:val="a5"/>
                <w:rFonts w:hint="eastAsia"/>
                <w:noProof/>
              </w:rPr>
              <w:t>實際停放量與車位容量比較</w:t>
            </w:r>
            <w:r>
              <w:rPr>
                <w:noProof/>
                <w:webHidden/>
              </w:rPr>
              <w:tab/>
            </w:r>
            <w:r>
              <w:rPr>
                <w:noProof/>
                <w:webHidden/>
              </w:rPr>
              <w:fldChar w:fldCharType="begin"/>
            </w:r>
            <w:r>
              <w:rPr>
                <w:noProof/>
                <w:webHidden/>
              </w:rPr>
              <w:instrText xml:space="preserve"> PAGEREF _Toc200830964 \h </w:instrText>
            </w:r>
            <w:r>
              <w:rPr>
                <w:noProof/>
                <w:webHidden/>
              </w:rPr>
            </w:r>
            <w:r>
              <w:rPr>
                <w:noProof/>
                <w:webHidden/>
              </w:rPr>
              <w:fldChar w:fldCharType="separate"/>
            </w:r>
            <w:r>
              <w:rPr>
                <w:noProof/>
                <w:webHidden/>
              </w:rPr>
              <w:t>27</w:t>
            </w:r>
            <w:r>
              <w:rPr>
                <w:noProof/>
                <w:webHidden/>
              </w:rPr>
              <w:fldChar w:fldCharType="end"/>
            </w:r>
          </w:hyperlink>
        </w:p>
        <w:p w14:paraId="1D38EAB0" w14:textId="32B09D85" w:rsidR="00726A0B" w:rsidRDefault="00726A0B">
          <w:pPr>
            <w:pStyle w:val="21"/>
            <w:ind w:right="240" w:firstLine="480"/>
            <w:rPr>
              <w:rFonts w:asciiTheme="minorHAnsi" w:eastAsiaTheme="minorEastAsia" w:hAnsiTheme="minorHAnsi"/>
              <w:noProof/>
            </w:rPr>
          </w:pPr>
          <w:hyperlink w:anchor="_Toc200830965" w:history="1">
            <w:r w:rsidRPr="00C86954">
              <w:rPr>
                <w:rStyle w:val="a5"/>
                <w:noProof/>
              </w:rPr>
              <w:t>4.4</w:t>
            </w:r>
            <w:r>
              <w:rPr>
                <w:rFonts w:asciiTheme="minorHAnsi" w:eastAsiaTheme="minorEastAsia" w:hAnsiTheme="minorHAnsi"/>
                <w:noProof/>
              </w:rPr>
              <w:tab/>
            </w:r>
            <w:r w:rsidRPr="00C86954">
              <w:rPr>
                <w:rStyle w:val="a5"/>
                <w:rFonts w:hint="eastAsia"/>
                <w:noProof/>
              </w:rPr>
              <w:t>停車行為分時分析</w:t>
            </w:r>
            <w:r>
              <w:rPr>
                <w:noProof/>
                <w:webHidden/>
              </w:rPr>
              <w:tab/>
            </w:r>
            <w:r>
              <w:rPr>
                <w:noProof/>
                <w:webHidden/>
              </w:rPr>
              <w:fldChar w:fldCharType="begin"/>
            </w:r>
            <w:r>
              <w:rPr>
                <w:noProof/>
                <w:webHidden/>
              </w:rPr>
              <w:instrText xml:space="preserve"> PAGEREF _Toc200830965 \h </w:instrText>
            </w:r>
            <w:r>
              <w:rPr>
                <w:noProof/>
                <w:webHidden/>
              </w:rPr>
            </w:r>
            <w:r>
              <w:rPr>
                <w:noProof/>
                <w:webHidden/>
              </w:rPr>
              <w:fldChar w:fldCharType="separate"/>
            </w:r>
            <w:r>
              <w:rPr>
                <w:noProof/>
                <w:webHidden/>
              </w:rPr>
              <w:t>31</w:t>
            </w:r>
            <w:r>
              <w:rPr>
                <w:noProof/>
                <w:webHidden/>
              </w:rPr>
              <w:fldChar w:fldCharType="end"/>
            </w:r>
          </w:hyperlink>
        </w:p>
        <w:p w14:paraId="2B90199C" w14:textId="6FC734D0" w:rsidR="00726A0B" w:rsidRDefault="00726A0B">
          <w:pPr>
            <w:pStyle w:val="21"/>
            <w:ind w:right="240" w:firstLine="480"/>
            <w:rPr>
              <w:rFonts w:asciiTheme="minorHAnsi" w:eastAsiaTheme="minorEastAsia" w:hAnsiTheme="minorHAnsi"/>
              <w:noProof/>
            </w:rPr>
          </w:pPr>
          <w:hyperlink w:anchor="_Toc200830966" w:history="1">
            <w:r w:rsidRPr="00C86954">
              <w:rPr>
                <w:rStyle w:val="a5"/>
                <w:noProof/>
              </w:rPr>
              <w:t>4.5</w:t>
            </w:r>
            <w:r>
              <w:rPr>
                <w:rFonts w:asciiTheme="minorHAnsi" w:eastAsiaTheme="minorEastAsia" w:hAnsiTheme="minorHAnsi"/>
                <w:noProof/>
              </w:rPr>
              <w:tab/>
            </w:r>
            <w:r w:rsidRPr="00C86954">
              <w:rPr>
                <w:rStyle w:val="a5"/>
                <w:rFonts w:hint="eastAsia"/>
                <w:noProof/>
              </w:rPr>
              <w:t>票種使用行為差異分析</w:t>
            </w:r>
            <w:r>
              <w:rPr>
                <w:noProof/>
                <w:webHidden/>
              </w:rPr>
              <w:tab/>
            </w:r>
            <w:r>
              <w:rPr>
                <w:noProof/>
                <w:webHidden/>
              </w:rPr>
              <w:fldChar w:fldCharType="begin"/>
            </w:r>
            <w:r>
              <w:rPr>
                <w:noProof/>
                <w:webHidden/>
              </w:rPr>
              <w:instrText xml:space="preserve"> PAGEREF _Toc200830966 \h </w:instrText>
            </w:r>
            <w:r>
              <w:rPr>
                <w:noProof/>
                <w:webHidden/>
              </w:rPr>
            </w:r>
            <w:r>
              <w:rPr>
                <w:noProof/>
                <w:webHidden/>
              </w:rPr>
              <w:fldChar w:fldCharType="separate"/>
            </w:r>
            <w:r>
              <w:rPr>
                <w:noProof/>
                <w:webHidden/>
              </w:rPr>
              <w:t>38</w:t>
            </w:r>
            <w:r>
              <w:rPr>
                <w:noProof/>
                <w:webHidden/>
              </w:rPr>
              <w:fldChar w:fldCharType="end"/>
            </w:r>
          </w:hyperlink>
        </w:p>
        <w:p w14:paraId="52334DF0" w14:textId="58B1A236" w:rsidR="00726A0B" w:rsidRDefault="00726A0B">
          <w:pPr>
            <w:pStyle w:val="11"/>
            <w:tabs>
              <w:tab w:val="left" w:pos="1200"/>
            </w:tabs>
            <w:rPr>
              <w:rFonts w:asciiTheme="minorHAnsi" w:eastAsiaTheme="minorEastAsia" w:hAnsiTheme="minorHAnsi"/>
              <w:b w:val="0"/>
            </w:rPr>
          </w:pPr>
          <w:hyperlink w:anchor="_Toc200830967" w:history="1">
            <w:r>
              <w:rPr>
                <w:rFonts w:asciiTheme="minorHAnsi" w:eastAsiaTheme="minorEastAsia" w:hAnsiTheme="minorHAnsi"/>
                <w:b w:val="0"/>
              </w:rPr>
              <w:tab/>
            </w:r>
            <w:r w:rsidRPr="00C86954">
              <w:rPr>
                <w:rStyle w:val="a5"/>
                <w:rFonts w:hint="eastAsia"/>
              </w:rPr>
              <w:t>第五章　結論與未來展望</w:t>
            </w:r>
            <w:r>
              <w:rPr>
                <w:webHidden/>
              </w:rPr>
              <w:tab/>
            </w:r>
            <w:r>
              <w:rPr>
                <w:webHidden/>
              </w:rPr>
              <w:fldChar w:fldCharType="begin"/>
            </w:r>
            <w:r>
              <w:rPr>
                <w:webHidden/>
              </w:rPr>
              <w:instrText xml:space="preserve"> PAGEREF _Toc200830967 \h </w:instrText>
            </w:r>
            <w:r>
              <w:rPr>
                <w:webHidden/>
              </w:rPr>
            </w:r>
            <w:r>
              <w:rPr>
                <w:webHidden/>
              </w:rPr>
              <w:fldChar w:fldCharType="separate"/>
            </w:r>
            <w:r>
              <w:rPr>
                <w:webHidden/>
              </w:rPr>
              <w:t>54</w:t>
            </w:r>
            <w:r>
              <w:rPr>
                <w:webHidden/>
              </w:rPr>
              <w:fldChar w:fldCharType="end"/>
            </w:r>
          </w:hyperlink>
        </w:p>
        <w:p w14:paraId="1541C8FB" w14:textId="2B10C67D" w:rsidR="00726A0B" w:rsidRDefault="00726A0B">
          <w:pPr>
            <w:pStyle w:val="21"/>
            <w:ind w:right="240" w:firstLine="480"/>
            <w:rPr>
              <w:rFonts w:asciiTheme="minorHAnsi" w:eastAsiaTheme="minorEastAsia" w:hAnsiTheme="minorHAnsi"/>
              <w:noProof/>
            </w:rPr>
          </w:pPr>
          <w:hyperlink w:anchor="_Toc200830968" w:history="1">
            <w:r w:rsidRPr="00C86954">
              <w:rPr>
                <w:rStyle w:val="a5"/>
                <w:noProof/>
              </w:rPr>
              <w:t>5.1</w:t>
            </w:r>
            <w:r>
              <w:rPr>
                <w:rFonts w:asciiTheme="minorHAnsi" w:eastAsiaTheme="minorEastAsia" w:hAnsiTheme="minorHAnsi"/>
                <w:noProof/>
              </w:rPr>
              <w:tab/>
            </w:r>
            <w:r w:rsidRPr="00C86954">
              <w:rPr>
                <w:rStyle w:val="a5"/>
                <w:rFonts w:hint="eastAsia"/>
                <w:noProof/>
              </w:rPr>
              <w:t>結論</w:t>
            </w:r>
            <w:r>
              <w:rPr>
                <w:noProof/>
                <w:webHidden/>
              </w:rPr>
              <w:tab/>
            </w:r>
            <w:r>
              <w:rPr>
                <w:noProof/>
                <w:webHidden/>
              </w:rPr>
              <w:fldChar w:fldCharType="begin"/>
            </w:r>
            <w:r>
              <w:rPr>
                <w:noProof/>
                <w:webHidden/>
              </w:rPr>
              <w:instrText xml:space="preserve"> PAGEREF _Toc200830968 \h </w:instrText>
            </w:r>
            <w:r>
              <w:rPr>
                <w:noProof/>
                <w:webHidden/>
              </w:rPr>
            </w:r>
            <w:r>
              <w:rPr>
                <w:noProof/>
                <w:webHidden/>
              </w:rPr>
              <w:fldChar w:fldCharType="separate"/>
            </w:r>
            <w:r>
              <w:rPr>
                <w:noProof/>
                <w:webHidden/>
              </w:rPr>
              <w:t>54</w:t>
            </w:r>
            <w:r>
              <w:rPr>
                <w:noProof/>
                <w:webHidden/>
              </w:rPr>
              <w:fldChar w:fldCharType="end"/>
            </w:r>
          </w:hyperlink>
        </w:p>
        <w:p w14:paraId="17C80207" w14:textId="60642DCC" w:rsidR="00726A0B" w:rsidRDefault="00726A0B">
          <w:pPr>
            <w:pStyle w:val="21"/>
            <w:ind w:right="240" w:firstLine="480"/>
            <w:rPr>
              <w:rFonts w:asciiTheme="minorHAnsi" w:eastAsiaTheme="minorEastAsia" w:hAnsiTheme="minorHAnsi"/>
              <w:noProof/>
            </w:rPr>
          </w:pPr>
          <w:hyperlink w:anchor="_Toc200830969" w:history="1">
            <w:r w:rsidRPr="00C86954">
              <w:rPr>
                <w:rStyle w:val="a5"/>
                <w:noProof/>
              </w:rPr>
              <w:t>5.2</w:t>
            </w:r>
            <w:r>
              <w:rPr>
                <w:rFonts w:asciiTheme="minorHAnsi" w:eastAsiaTheme="minorEastAsia" w:hAnsiTheme="minorHAnsi"/>
                <w:noProof/>
              </w:rPr>
              <w:tab/>
            </w:r>
            <w:r w:rsidRPr="00C86954">
              <w:rPr>
                <w:rStyle w:val="a5"/>
                <w:rFonts w:hint="eastAsia"/>
                <w:noProof/>
              </w:rPr>
              <w:t>未來展望</w:t>
            </w:r>
            <w:r>
              <w:rPr>
                <w:noProof/>
                <w:webHidden/>
              </w:rPr>
              <w:tab/>
            </w:r>
            <w:r>
              <w:rPr>
                <w:noProof/>
                <w:webHidden/>
              </w:rPr>
              <w:fldChar w:fldCharType="begin"/>
            </w:r>
            <w:r>
              <w:rPr>
                <w:noProof/>
                <w:webHidden/>
              </w:rPr>
              <w:instrText xml:space="preserve"> PAGEREF _Toc200830969 \h </w:instrText>
            </w:r>
            <w:r>
              <w:rPr>
                <w:noProof/>
                <w:webHidden/>
              </w:rPr>
            </w:r>
            <w:r>
              <w:rPr>
                <w:noProof/>
                <w:webHidden/>
              </w:rPr>
              <w:fldChar w:fldCharType="separate"/>
            </w:r>
            <w:r>
              <w:rPr>
                <w:noProof/>
                <w:webHidden/>
              </w:rPr>
              <w:t>55</w:t>
            </w:r>
            <w:r>
              <w:rPr>
                <w:noProof/>
                <w:webHidden/>
              </w:rPr>
              <w:fldChar w:fldCharType="end"/>
            </w:r>
          </w:hyperlink>
        </w:p>
        <w:p w14:paraId="6F028CE6" w14:textId="22F11FD7" w:rsidR="00726A0B" w:rsidRDefault="00726A0B">
          <w:pPr>
            <w:pStyle w:val="11"/>
            <w:rPr>
              <w:rFonts w:asciiTheme="minorHAnsi" w:eastAsiaTheme="minorEastAsia" w:hAnsiTheme="minorHAnsi"/>
              <w:b w:val="0"/>
            </w:rPr>
          </w:pPr>
          <w:hyperlink w:anchor="_Toc200830970" w:history="1">
            <w:r w:rsidRPr="00C86954">
              <w:rPr>
                <w:rStyle w:val="a5"/>
                <w:rFonts w:hint="eastAsia"/>
              </w:rPr>
              <w:t>附錄</w:t>
            </w:r>
            <w:r>
              <w:rPr>
                <w:webHidden/>
              </w:rPr>
              <w:tab/>
            </w:r>
            <w:r>
              <w:rPr>
                <w:webHidden/>
              </w:rPr>
              <w:fldChar w:fldCharType="begin"/>
            </w:r>
            <w:r>
              <w:rPr>
                <w:webHidden/>
              </w:rPr>
              <w:instrText xml:space="preserve"> PAGEREF _Toc200830970 \h </w:instrText>
            </w:r>
            <w:r>
              <w:rPr>
                <w:webHidden/>
              </w:rPr>
            </w:r>
            <w:r>
              <w:rPr>
                <w:webHidden/>
              </w:rPr>
              <w:fldChar w:fldCharType="separate"/>
            </w:r>
            <w:r>
              <w:rPr>
                <w:webHidden/>
              </w:rPr>
              <w:t>56</w:t>
            </w:r>
            <w:r>
              <w:rPr>
                <w:webHidden/>
              </w:rPr>
              <w:fldChar w:fldCharType="end"/>
            </w:r>
          </w:hyperlink>
        </w:p>
        <w:p w14:paraId="4FE442E6" w14:textId="5C02E4A1" w:rsidR="00726A0B" w:rsidRDefault="00726A0B">
          <w:pPr>
            <w:pStyle w:val="11"/>
            <w:rPr>
              <w:rFonts w:asciiTheme="minorHAnsi" w:eastAsiaTheme="minorEastAsia" w:hAnsiTheme="minorHAnsi"/>
              <w:b w:val="0"/>
            </w:rPr>
          </w:pPr>
          <w:hyperlink w:anchor="_Toc200830971" w:history="1">
            <w:r w:rsidRPr="00C86954">
              <w:rPr>
                <w:rStyle w:val="a5"/>
                <w:rFonts w:hint="eastAsia"/>
              </w:rPr>
              <w:t>參考文獻</w:t>
            </w:r>
            <w:r>
              <w:rPr>
                <w:webHidden/>
              </w:rPr>
              <w:tab/>
            </w:r>
            <w:r>
              <w:rPr>
                <w:webHidden/>
              </w:rPr>
              <w:fldChar w:fldCharType="begin"/>
            </w:r>
            <w:r>
              <w:rPr>
                <w:webHidden/>
              </w:rPr>
              <w:instrText xml:space="preserve"> PAGEREF _Toc200830971 \h </w:instrText>
            </w:r>
            <w:r>
              <w:rPr>
                <w:webHidden/>
              </w:rPr>
            </w:r>
            <w:r>
              <w:rPr>
                <w:webHidden/>
              </w:rPr>
              <w:fldChar w:fldCharType="separate"/>
            </w:r>
            <w:r>
              <w:rPr>
                <w:webHidden/>
              </w:rPr>
              <w:t>57</w:t>
            </w:r>
            <w:r>
              <w:rPr>
                <w:webHidden/>
              </w:rPr>
              <w:fldChar w:fldCharType="end"/>
            </w:r>
          </w:hyperlink>
        </w:p>
        <w:p w14:paraId="3EFA23AA" w14:textId="02E74867"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0830933"/>
          <w:r w:rsidRPr="00070E4D">
            <w:rPr>
              <w:rFonts w:hint="eastAsia"/>
              <w:b/>
              <w:sz w:val="32"/>
              <w:szCs w:val="32"/>
            </w:rPr>
            <w:t>表目錄</w:t>
          </w:r>
          <w:bookmarkEnd w:id="4"/>
        </w:p>
        <w:p w14:paraId="6CA550C8" w14:textId="038BE4C5" w:rsidR="00154754" w:rsidRPr="001D337F" w:rsidRDefault="00DE687E"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0830934"/>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rPr>
          <w:rFonts w:hint="eastAsia"/>
        </w:rPr>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0830935"/>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0830936"/>
      <w:r w:rsidRPr="000D7672">
        <w:rPr>
          <w:rFonts w:hint="eastAsia"/>
          <w:szCs w:val="28"/>
        </w:rPr>
        <w:t>研究背景</w:t>
      </w:r>
      <w:r w:rsidR="00AA4118" w:rsidRPr="000D7672">
        <w:rPr>
          <w:rFonts w:hint="eastAsia"/>
          <w:szCs w:val="28"/>
        </w:rPr>
        <w:t>與動機</w:t>
      </w:r>
      <w:bookmarkEnd w:id="7"/>
    </w:p>
    <w:p w14:paraId="1B9DE8E4" w14:textId="77777777" w:rsidR="0074474B" w:rsidRDefault="0074474B" w:rsidP="00E33D36">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已成為校園永續發展的重要議題。</w:t>
      </w:r>
    </w:p>
    <w:p w14:paraId="13FC4507" w14:textId="77777777" w:rsidR="0074474B" w:rsidRDefault="0074474B" w:rsidP="00E33D36">
      <w:pPr>
        <w:pStyle w:val="text"/>
        <w:spacing w:before="360" w:after="180"/>
        <w:ind w:left="240" w:right="240" w:firstLine="480"/>
      </w:pPr>
      <w:r>
        <w:rPr>
          <w:rFonts w:hint="eastAsia"/>
        </w:rPr>
        <w:t>校園停車管理與停車需求與供給直接相關。例如，有些學校可能會提供特定人士保留車位，而這可能引發學生與</w:t>
      </w:r>
      <w:proofErr w:type="gramStart"/>
      <w:r>
        <w:rPr>
          <w:rFonts w:hint="eastAsia"/>
        </w:rPr>
        <w:t>教職員間的爭議</w:t>
      </w:r>
      <w:proofErr w:type="gramEnd"/>
      <w:r>
        <w:rPr>
          <w:rFonts w:hint="eastAsia"/>
        </w:rPr>
        <w:t>。透過透明的停車許可制度，如依據需求或抽籤給與不同條件之停車權限許可，可改善公平性並使停車空間有合理的使用。作為校園中一個涉及資源分配規劃的主題，相關管理措施需兼顧便利性的情況下，考慮不同使用者如教職員、學生、訪客之合理需求，並</w:t>
      </w:r>
      <w:proofErr w:type="gramStart"/>
      <w:r>
        <w:rPr>
          <w:rFonts w:hint="eastAsia"/>
        </w:rPr>
        <w:t>使用車辨系統</w:t>
      </w:r>
      <w:proofErr w:type="gramEnd"/>
      <w:r>
        <w:rPr>
          <w:rFonts w:hint="eastAsia"/>
        </w:rPr>
        <w:t>之資料分析及挖掘不同的使用情況，不斷更新以及調整相關之管理決策以求達到最佳化停車管理。</w:t>
      </w:r>
    </w:p>
    <w:p w14:paraId="2FE87B29" w14:textId="47E3EE52" w:rsidR="009A54BD" w:rsidRDefault="0074474B" w:rsidP="00C45A11">
      <w:pPr>
        <w:pStyle w:val="text"/>
        <w:spacing w:before="360" w:after="180"/>
        <w:ind w:left="240" w:right="240" w:firstLine="480"/>
      </w:pPr>
      <w:r>
        <w:rPr>
          <w:rFonts w:hint="eastAsia"/>
        </w:rPr>
        <w:t>國立陽明交通大學校區位置離散於各地，較大的校區包含台北之陽明校區以及新竹之光復校區，其中新竹光復校區與新竹科學園區相鄰，同時新竹市之南北向道路較為稀疏，且校區又位於高速公路交流道側，造就校內停車管理之複雜性。近年來加上與陽明大學於民國</w:t>
      </w:r>
      <w:r>
        <w:rPr>
          <w:rFonts w:hint="eastAsia"/>
        </w:rPr>
        <w:t>110</w:t>
      </w:r>
      <w:r>
        <w:rPr>
          <w:rFonts w:hint="eastAsia"/>
        </w:rPr>
        <w:t>年合併，校內之事務交流更加繁多，而汽車使用者眾多導致校園停車位一位難求，因此望深入探討相關議題，期許未來能進一步深化研究及提出相關計畫以解決相關停車問題。</w:t>
      </w:r>
    </w:p>
    <w:p w14:paraId="26C1B0CC" w14:textId="6F82205C" w:rsidR="00EB4E27" w:rsidRDefault="00EB4E27">
      <w:pPr>
        <w:pStyle w:val="af6"/>
        <w:tabs>
          <w:tab w:val="right" w:leader="dot" w:pos="9061"/>
        </w:tabs>
        <w:ind w:left="1440" w:right="240" w:hanging="480"/>
        <w:rPr>
          <w:rFonts w:asciiTheme="minorHAnsi" w:eastAsiaTheme="minorEastAsia" w:hAnsiTheme="minorHAnsi"/>
          <w:noProof/>
        </w:rPr>
      </w:pPr>
      <w:r>
        <w:rPr>
          <w:noProof/>
        </w:rPr>
        <w:fldChar w:fldCharType="begin"/>
      </w:r>
      <w:r>
        <w:rPr>
          <w:noProof/>
        </w:rPr>
        <w:instrText xml:space="preserve"> TOC \h \z \c "</w:instrText>
      </w:r>
      <w:r>
        <w:rPr>
          <w:noProof/>
        </w:rPr>
        <w:instrText>圖表</w:instrText>
      </w:r>
      <w:r>
        <w:rPr>
          <w:noProof/>
        </w:rPr>
        <w:instrText xml:space="preserve">" </w:instrText>
      </w:r>
      <w:r>
        <w:rPr>
          <w:noProof/>
        </w:rPr>
        <w:fldChar w:fldCharType="separate"/>
      </w:r>
      <w:hyperlink w:anchor="_Toc200831284" w:history="1">
        <w:r w:rsidRPr="007C7480">
          <w:rPr>
            <w:rStyle w:val="a5"/>
            <w:rFonts w:hint="eastAsia"/>
            <w:noProof/>
          </w:rPr>
          <w:t>圖表</w:t>
        </w:r>
        <w:r w:rsidRPr="007C7480">
          <w:rPr>
            <w:rStyle w:val="a5"/>
            <w:noProof/>
          </w:rPr>
          <w:t xml:space="preserve"> 1-1-1 </w:t>
        </w:r>
        <w:r w:rsidRPr="007C7480">
          <w:rPr>
            <w:rStyle w:val="a5"/>
            <w:rFonts w:hint="eastAsia"/>
            <w:noProof/>
          </w:rPr>
          <w:t>陽明交通大學光復校區</w:t>
        </w:r>
        <w:r>
          <w:rPr>
            <w:noProof/>
            <w:webHidden/>
          </w:rPr>
          <w:tab/>
        </w:r>
        <w:r>
          <w:rPr>
            <w:noProof/>
            <w:webHidden/>
          </w:rPr>
          <w:fldChar w:fldCharType="begin"/>
        </w:r>
        <w:r>
          <w:rPr>
            <w:noProof/>
            <w:webHidden/>
          </w:rPr>
          <w:instrText xml:space="preserve"> PAGEREF _Toc200831284 \h </w:instrText>
        </w:r>
        <w:r>
          <w:rPr>
            <w:noProof/>
            <w:webHidden/>
          </w:rPr>
        </w:r>
        <w:r>
          <w:rPr>
            <w:noProof/>
            <w:webHidden/>
          </w:rPr>
          <w:fldChar w:fldCharType="separate"/>
        </w:r>
        <w:r>
          <w:rPr>
            <w:noProof/>
            <w:webHidden/>
          </w:rPr>
          <w:t>2</w:t>
        </w:r>
        <w:r>
          <w:rPr>
            <w:noProof/>
            <w:webHidden/>
          </w:rPr>
          <w:fldChar w:fldCharType="end"/>
        </w:r>
      </w:hyperlink>
    </w:p>
    <w:p w14:paraId="363E6A0C" w14:textId="050092B0" w:rsidR="00222788" w:rsidRDefault="00EB4E27" w:rsidP="00D41BC2">
      <w:pPr>
        <w:pStyle w:val="af3"/>
        <w:ind w:leftChars="0" w:left="0" w:right="240" w:firstLineChars="0" w:firstLine="0"/>
        <w:jc w:val="both"/>
        <w:rPr>
          <w:noProof/>
        </w:rPr>
      </w:pPr>
      <w:r>
        <w:rPr>
          <w:noProof/>
        </w:rPr>
        <w:lastRenderedPageBreak/>
        <w:fldChar w:fldCharType="end"/>
      </w:r>
      <w:r w:rsidR="00C45A11" w:rsidRPr="00C45A11">
        <w:rPr>
          <w:noProof/>
        </w:rPr>
        <w:drawing>
          <wp:inline distT="0" distB="0" distL="0" distR="0" wp14:anchorId="3B5EFB74" wp14:editId="7400CF6F">
            <wp:extent cx="5760085" cy="5027295"/>
            <wp:effectExtent l="0" t="0" r="0" b="1905"/>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17" cstate="print"/>
                    <a:stretch>
                      <a:fillRect/>
                    </a:stretch>
                  </pic:blipFill>
                  <pic:spPr>
                    <a:xfrm>
                      <a:off x="0" y="0"/>
                      <a:ext cx="5760085" cy="5027295"/>
                    </a:xfrm>
                    <a:prstGeom prst="rect">
                      <a:avLst/>
                    </a:prstGeom>
                  </pic:spPr>
                </pic:pic>
              </a:graphicData>
            </a:graphic>
          </wp:inline>
        </w:drawing>
      </w:r>
    </w:p>
    <w:p w14:paraId="02081746" w14:textId="26A838AB" w:rsidR="005E7E94" w:rsidRPr="000E52EA" w:rsidRDefault="00CF3C99" w:rsidP="000E52EA">
      <w:pPr>
        <w:ind w:left="240" w:right="240" w:firstLine="480"/>
        <w:jc w:val="center"/>
        <w:rPr>
          <w:rFonts w:ascii="標楷體" w:hAnsi="標楷體" w:hint="eastAsia"/>
        </w:rPr>
      </w:pPr>
      <w:r w:rsidRPr="000E52EA">
        <w:rPr>
          <w:rFonts w:ascii="標楷體" w:hAnsi="標楷體" w:hint="eastAsia"/>
        </w:rPr>
        <w:t>1</w:t>
      </w:r>
      <w:r w:rsidRPr="000E52EA">
        <w:rPr>
          <w:rFonts w:ascii="標楷體" w:hAnsi="標楷體"/>
        </w:rPr>
        <w:t>-1</w:t>
      </w:r>
      <w:r w:rsidR="006C1B76" w:rsidRPr="000E52EA">
        <w:rPr>
          <w:rFonts w:ascii="標楷體" w:hAnsi="標楷體"/>
        </w:rPr>
        <w:t xml:space="preserve"> </w:t>
      </w:r>
      <w:r w:rsidR="005E7E94" w:rsidRPr="000E52EA">
        <w:rPr>
          <w:rFonts w:ascii="標楷體" w:hAnsi="標楷體" w:hint="eastAsia"/>
        </w:rPr>
        <w:t>國立陽明交通大學光復校區</w:t>
      </w:r>
    </w:p>
    <w:p w14:paraId="40E48B65" w14:textId="133C7DF3" w:rsidR="00FA7692" w:rsidRDefault="00681477" w:rsidP="00C45A11">
      <w:pPr>
        <w:pStyle w:val="2"/>
        <w:ind w:right="240"/>
        <w:rPr>
          <w:szCs w:val="28"/>
        </w:rPr>
      </w:pPr>
      <w:bookmarkStart w:id="8" w:name="_Toc200830937"/>
      <w:r w:rsidRPr="000D7672">
        <w:rPr>
          <w:rFonts w:hint="eastAsia"/>
          <w:szCs w:val="28"/>
        </w:rPr>
        <w:t>研究目的</w:t>
      </w:r>
      <w:bookmarkEnd w:id="8"/>
    </w:p>
    <w:p w14:paraId="608BD622" w14:textId="3178BCF7" w:rsidR="00D51C24" w:rsidRPr="0099507C" w:rsidRDefault="0099507C" w:rsidP="00D51C24">
      <w:pPr>
        <w:ind w:left="240" w:right="240" w:firstLine="480"/>
      </w:pPr>
      <w:r w:rsidRPr="0099507C">
        <w:rPr>
          <w:rFonts w:hint="eastAsia"/>
        </w:rPr>
        <w:t>根據上述之研究動機，本研究之研究目的有以下兩點：</w:t>
      </w:r>
    </w:p>
    <w:p w14:paraId="12B885B5" w14:textId="74171A9E" w:rsidR="00C45A11" w:rsidRPr="00611CDA" w:rsidRDefault="0099507C" w:rsidP="00611CDA">
      <w:pPr>
        <w:ind w:leftChars="0" w:left="297" w:right="240" w:firstLineChars="0" w:firstLine="0"/>
      </w:pPr>
      <w:r>
        <w:rPr>
          <w:rFonts w:hint="eastAsia"/>
        </w:rPr>
        <w:t>1</w:t>
      </w:r>
      <w:r>
        <w:t xml:space="preserve">. </w:t>
      </w:r>
      <w:r w:rsidR="00611CDA" w:rsidRPr="00611CDA">
        <w:rPr>
          <w:rFonts w:hint="eastAsia"/>
        </w:rPr>
        <w:t>對收集之資料做分析，說明現階段校園停車管理之需求為何。</w:t>
      </w:r>
    </w:p>
    <w:p w14:paraId="1BAE0E4D" w14:textId="59E6D224" w:rsidR="0099507C" w:rsidRDefault="0099507C" w:rsidP="00E13136">
      <w:pPr>
        <w:ind w:leftChars="0" w:left="297" w:right="240" w:firstLineChars="0" w:firstLine="0"/>
      </w:pPr>
      <w:r>
        <w:rPr>
          <w:rFonts w:hint="eastAsia"/>
        </w:rPr>
        <w:t>2</w:t>
      </w:r>
      <w:r>
        <w:t xml:space="preserve">. </w:t>
      </w:r>
      <w:r w:rsidR="001E7CAC" w:rsidRPr="001E7CAC">
        <w:rPr>
          <w:rFonts w:hint="eastAsia"/>
        </w:rPr>
        <w:t>根據分析結果，協助</w:t>
      </w:r>
      <w:proofErr w:type="gramStart"/>
      <w:r w:rsidR="001E7CAC" w:rsidRPr="001E7CAC">
        <w:rPr>
          <w:rFonts w:hint="eastAsia"/>
        </w:rPr>
        <w:t>釐</w:t>
      </w:r>
      <w:proofErr w:type="gramEnd"/>
      <w:r w:rsidR="001E7CAC" w:rsidRPr="001E7CAC">
        <w:rPr>
          <w:rFonts w:hint="eastAsia"/>
        </w:rPr>
        <w:t>清校園停車供不應求，對現階段之實行政策提出改善建議。</w:t>
      </w:r>
    </w:p>
    <w:p w14:paraId="26F9C720" w14:textId="51CFEC39" w:rsidR="00D51C24" w:rsidRDefault="00D51C24" w:rsidP="00D51C24">
      <w:pPr>
        <w:ind w:leftChars="0" w:left="297" w:right="240" w:firstLineChars="0" w:firstLine="0"/>
      </w:pPr>
      <w:r>
        <w:rPr>
          <w:rFonts w:hint="eastAsia"/>
        </w:rPr>
        <w:t xml:space="preserve"> </w:t>
      </w:r>
      <w:r>
        <w:t xml:space="preserve">  </w:t>
      </w:r>
      <w:r w:rsidRPr="00D51C24">
        <w:rPr>
          <w:rFonts w:hint="eastAsia"/>
        </w:rPr>
        <w:t>本研究之研究限制具有以下幾點限制</w:t>
      </w:r>
      <w:r w:rsidRPr="00D51C24">
        <w:t>:</w:t>
      </w:r>
    </w:p>
    <w:p w14:paraId="6258BF35" w14:textId="77777777" w:rsidR="00171BA3" w:rsidRPr="00171BA3" w:rsidRDefault="00D51C24" w:rsidP="00171BA3">
      <w:pPr>
        <w:ind w:leftChars="0" w:right="240" w:firstLineChars="0"/>
      </w:pPr>
      <w:r>
        <w:rPr>
          <w:rFonts w:hint="eastAsia"/>
        </w:rPr>
        <w:t>1</w:t>
      </w:r>
      <w:r>
        <w:t xml:space="preserve">. </w:t>
      </w:r>
      <w:r w:rsidR="00171BA3" w:rsidRPr="00171BA3">
        <w:rPr>
          <w:rFonts w:hint="eastAsia"/>
        </w:rPr>
        <w:t>因校園與周圍環境互動獨特和硬體特殊性，研究</w:t>
      </w:r>
      <w:proofErr w:type="gramStart"/>
      <w:r w:rsidR="00171BA3" w:rsidRPr="00171BA3">
        <w:rPr>
          <w:rFonts w:hint="eastAsia"/>
        </w:rPr>
        <w:t>之節果無法</w:t>
      </w:r>
      <w:proofErr w:type="gramEnd"/>
      <w:r w:rsidR="00171BA3" w:rsidRPr="00171BA3">
        <w:rPr>
          <w:rFonts w:hint="eastAsia"/>
        </w:rPr>
        <w:t>直接類推於其他地區。</w:t>
      </w:r>
    </w:p>
    <w:p w14:paraId="30A61B4D" w14:textId="01AC4CD1" w:rsidR="00D51C24" w:rsidRPr="00171BA3" w:rsidRDefault="00D51C24" w:rsidP="00D51C24">
      <w:pPr>
        <w:ind w:leftChars="0" w:left="297" w:right="240" w:firstLineChars="0" w:firstLine="0"/>
      </w:pPr>
    </w:p>
    <w:p w14:paraId="56953109" w14:textId="0D9519AB" w:rsidR="00D51C24" w:rsidRPr="00D527A8" w:rsidRDefault="00D51C24" w:rsidP="00D527A8">
      <w:pPr>
        <w:ind w:leftChars="0" w:right="240" w:firstLineChars="0"/>
      </w:pPr>
      <w:r>
        <w:rPr>
          <w:rFonts w:hint="eastAsia"/>
        </w:rPr>
        <w:lastRenderedPageBreak/>
        <w:t>2</w:t>
      </w:r>
      <w:r>
        <w:t xml:space="preserve">. </w:t>
      </w:r>
      <w:r w:rsidR="00D527A8" w:rsidRPr="00D527A8">
        <w:rPr>
          <w:rFonts w:hint="eastAsia"/>
        </w:rPr>
        <w:t>本研究無法確認使用者進場後實際停留位置。</w:t>
      </w:r>
    </w:p>
    <w:p w14:paraId="71926682" w14:textId="311FD77D" w:rsidR="00D51C24" w:rsidRPr="00D51C24" w:rsidRDefault="00D51C24" w:rsidP="0018167F">
      <w:pPr>
        <w:ind w:leftChars="0" w:right="240" w:firstLineChars="0"/>
      </w:pPr>
      <w:r>
        <w:rPr>
          <w:rFonts w:hint="eastAsia"/>
        </w:rPr>
        <w:t>3</w:t>
      </w:r>
      <w:r>
        <w:t xml:space="preserve">. </w:t>
      </w:r>
      <w:r w:rsidR="00D527A8" w:rsidRPr="00D527A8">
        <w:rPr>
          <w:rFonts w:hint="eastAsia"/>
        </w:rPr>
        <w:t>本研究無法確認資料經人工校正後與實際情況差異。</w:t>
      </w:r>
      <w:r>
        <w:tab/>
      </w:r>
    </w:p>
    <w:p w14:paraId="37124AAD" w14:textId="5C44B02E" w:rsidR="00D521C0" w:rsidRPr="000D7672" w:rsidRDefault="00C32A69" w:rsidP="000B4EE3">
      <w:pPr>
        <w:pStyle w:val="2"/>
        <w:ind w:right="240"/>
        <w:rPr>
          <w:szCs w:val="28"/>
        </w:rPr>
      </w:pPr>
      <w:bookmarkStart w:id="9" w:name="_Toc200830938"/>
      <w:r w:rsidRPr="000D7672">
        <w:rPr>
          <w:rFonts w:hint="eastAsia"/>
          <w:szCs w:val="28"/>
        </w:rPr>
        <w:t>研究架構</w:t>
      </w:r>
      <w:bookmarkEnd w:id="9"/>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0EEBAFF4" w:rsidR="00C32A69" w:rsidRPr="001D337F" w:rsidRDefault="00C32A69" w:rsidP="00C32A69">
      <w:pPr>
        <w:ind w:leftChars="300" w:left="720" w:right="240" w:firstLineChars="0" w:firstLine="0"/>
      </w:pPr>
      <w:r w:rsidRPr="001D337F">
        <w:rPr>
          <w:rFonts w:hint="eastAsia"/>
        </w:rPr>
        <w:t>本章節包含研究背景與動機、研究目的、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45CEB3DD"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5DDB6B5B" w14:textId="77BC7BC1" w:rsidR="003B40CA" w:rsidRPr="001D337F" w:rsidRDefault="00C26311" w:rsidP="00124268">
      <w:pPr>
        <w:pStyle w:val="a6"/>
        <w:numPr>
          <w:ilvl w:val="0"/>
          <w:numId w:val="3"/>
        </w:numPr>
        <w:tabs>
          <w:tab w:val="left" w:pos="993"/>
        </w:tabs>
        <w:spacing w:line="360" w:lineRule="auto"/>
        <w:ind w:right="240" w:firstLineChars="0"/>
      </w:pPr>
      <w:r>
        <w:rPr>
          <w:rFonts w:hint="eastAsia"/>
        </w:rPr>
        <w:t>校園停車議題</w:t>
      </w:r>
    </w:p>
    <w:p w14:paraId="7733492E" w14:textId="2AB0463F" w:rsidR="008624AD" w:rsidRPr="001D337F" w:rsidRDefault="00560F81" w:rsidP="00560F81">
      <w:pPr>
        <w:pStyle w:val="a6"/>
        <w:tabs>
          <w:tab w:val="left" w:pos="945"/>
        </w:tabs>
        <w:spacing w:line="360" w:lineRule="auto"/>
        <w:ind w:right="240" w:firstLineChars="295" w:firstLine="708"/>
      </w:pPr>
      <w:r>
        <w:tab/>
      </w:r>
      <w:r w:rsidR="008624AD" w:rsidRPr="001D337F">
        <w:rPr>
          <w:rFonts w:hint="eastAsia"/>
        </w:rPr>
        <w:t>此章節對資</w:t>
      </w:r>
      <w:r>
        <w:rPr>
          <w:rFonts w:hint="eastAsia"/>
        </w:rPr>
        <w:t>分析校園中人車多樣互動行為</w:t>
      </w:r>
      <w:r w:rsidR="004F1B49" w:rsidRPr="001D337F">
        <w:rPr>
          <w:rFonts w:hint="eastAsia"/>
        </w:rPr>
        <w:t>。</w:t>
      </w:r>
    </w:p>
    <w:p w14:paraId="05DC9147" w14:textId="7C8A6C32" w:rsidR="00C32A69" w:rsidRPr="001D337F" w:rsidRDefault="00C32A69" w:rsidP="006F29A6">
      <w:pPr>
        <w:ind w:leftChars="41" w:left="98" w:right="240" w:firstLineChars="83" w:firstLine="199"/>
      </w:pPr>
      <w:r w:rsidRPr="001D337F">
        <w:rPr>
          <w:rFonts w:hint="eastAsia"/>
        </w:rPr>
        <w:t>第三章：</w:t>
      </w:r>
      <w:r w:rsidR="006C4DAE">
        <w:rPr>
          <w:rFonts w:hint="eastAsia"/>
        </w:rPr>
        <w:t>資料整理與前處理</w:t>
      </w:r>
    </w:p>
    <w:p w14:paraId="3CEB84C3" w14:textId="03A21105" w:rsidR="00D45442" w:rsidRPr="001D337F" w:rsidRDefault="00D45442" w:rsidP="00D45442">
      <w:pPr>
        <w:ind w:leftChars="295" w:left="708" w:right="240" w:firstLineChars="0" w:firstLine="1"/>
      </w:pPr>
      <w:r w:rsidRPr="001D337F">
        <w:rPr>
          <w:rFonts w:hint="eastAsia"/>
        </w:rPr>
        <w:t>本章節首先介紹</w:t>
      </w:r>
      <w:r w:rsidR="004F1B49" w:rsidRPr="001D337F">
        <w:rPr>
          <w:rFonts w:hint="eastAsia"/>
        </w:rPr>
        <w:t>本研究</w:t>
      </w:r>
      <w:r w:rsidR="00964575">
        <w:rPr>
          <w:rFonts w:hint="eastAsia"/>
        </w:rPr>
        <w:t>初步清洗之流程</w:t>
      </w:r>
      <w:r w:rsidR="004F1B49" w:rsidRPr="001D337F">
        <w:rPr>
          <w:rFonts w:hint="eastAsia"/>
        </w:rPr>
        <w:t>，其中包含</w:t>
      </w:r>
      <w:r w:rsidR="00964575">
        <w:rPr>
          <w:rFonts w:hint="eastAsia"/>
        </w:rPr>
        <w:t>不可使用資料之偵測及處理方式</w:t>
      </w:r>
      <w:r w:rsidR="00DE3AA1" w:rsidRPr="001D337F">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200DC8B4" w:rsidR="007818E8" w:rsidRPr="001D337F" w:rsidRDefault="007818E8" w:rsidP="00732049">
      <w:pPr>
        <w:ind w:leftChars="295" w:left="708" w:right="240" w:firstLineChars="4" w:firstLine="10"/>
      </w:pPr>
      <w:r w:rsidRPr="001D337F">
        <w:rPr>
          <w:rFonts w:hint="eastAsia"/>
        </w:rPr>
        <w:t>本章節首先對</w:t>
      </w:r>
      <w:r w:rsidR="00DE3AA1" w:rsidRPr="001D337F">
        <w:rPr>
          <w:rFonts w:hint="eastAsia"/>
        </w:rPr>
        <w:t>第三章</w:t>
      </w:r>
      <w:r w:rsidR="00964575">
        <w:rPr>
          <w:rFonts w:hint="eastAsia"/>
        </w:rPr>
        <w:t>之產出資料做初步分析，以利尋找對研究目標重要之變數特徵</w:t>
      </w:r>
      <w:r w:rsidR="00DE3AA1" w:rsidRPr="001D337F">
        <w:rPr>
          <w:rFonts w:hint="eastAsia"/>
        </w:rPr>
        <w:t>。</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lastRenderedPageBreak/>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0" w:name="_Toc200830939"/>
      <w:r w:rsidRPr="001D337F">
        <w:rPr>
          <w:rFonts w:hint="eastAsia"/>
        </w:rPr>
        <w:t>研究流程</w:t>
      </w:r>
      <w:bookmarkEnd w:id="10"/>
    </w:p>
    <w:p w14:paraId="36EEB718" w14:textId="5F0EB528" w:rsidR="00BC2094" w:rsidRPr="001D337F" w:rsidRDefault="006A5EFA" w:rsidP="00881756">
      <w:pPr>
        <w:pStyle w:val="text"/>
        <w:spacing w:before="360" w:after="180"/>
        <w:ind w:left="240" w:right="24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4BFDAE2E" w:rsidR="00297AB6" w:rsidRDefault="00DF11ED" w:rsidP="00297AB6">
      <w:pPr>
        <w:keepNext/>
        <w:ind w:left="240" w:right="240" w:firstLine="480"/>
        <w:jc w:val="center"/>
      </w:pPr>
      <w:r>
        <w:rPr>
          <w:noProof/>
        </w:rPr>
        <w:drawing>
          <wp:inline distT="0" distB="0" distL="0" distR="0" wp14:anchorId="2A8B56BB" wp14:editId="13C80E7D">
            <wp:extent cx="2573020" cy="5828030"/>
            <wp:effectExtent l="0" t="0" r="0" b="127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73020" cy="5828030"/>
                    </a:xfrm>
                    <a:prstGeom prst="rect">
                      <a:avLst/>
                    </a:prstGeom>
                    <a:noFill/>
                  </pic:spPr>
                </pic:pic>
              </a:graphicData>
            </a:graphic>
          </wp:inline>
        </w:drawing>
      </w:r>
    </w:p>
    <w:p w14:paraId="27A65497" w14:textId="0F6500EF" w:rsidR="0021499A" w:rsidRPr="001D337F" w:rsidRDefault="00297AB6" w:rsidP="00297AB6">
      <w:pPr>
        <w:pStyle w:val="af3"/>
        <w:ind w:left="240" w:right="240" w:firstLine="480"/>
      </w:pPr>
      <w:bookmarkStart w:id="11"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1"/>
    </w:p>
    <w:p w14:paraId="4B3AB7BE" w14:textId="12242325" w:rsidR="000B4EE3" w:rsidRPr="001D337F" w:rsidRDefault="0004079A" w:rsidP="00477013">
      <w:pPr>
        <w:widowControl/>
        <w:spacing w:line="240" w:lineRule="auto"/>
        <w:ind w:leftChars="0" w:left="0" w:rightChars="0" w:right="0" w:firstLineChars="0" w:firstLine="0"/>
        <w:jc w:val="left"/>
        <w:rPr>
          <w:rFonts w:hint="eastAsia"/>
          <w:szCs w:val="20"/>
        </w:rPr>
      </w:pPr>
      <w:r w:rsidRPr="001D337F">
        <w:br w:type="page"/>
      </w:r>
    </w:p>
    <w:p w14:paraId="288E2587" w14:textId="50E7142C" w:rsidR="00E57157" w:rsidRPr="001D337F" w:rsidRDefault="00E57157" w:rsidP="00112795">
      <w:pPr>
        <w:pStyle w:val="1"/>
        <w:ind w:left="240" w:right="240" w:firstLine="641"/>
        <w:jc w:val="both"/>
      </w:pPr>
      <w:bookmarkStart w:id="12" w:name="_Toc200830940"/>
      <w:r w:rsidRPr="001D337F">
        <w:rPr>
          <w:rFonts w:hint="eastAsia"/>
        </w:rPr>
        <w:lastRenderedPageBreak/>
        <w:t xml:space="preserve">第二章　</w:t>
      </w:r>
      <w:r w:rsidRPr="00102457">
        <w:rPr>
          <w:rFonts w:hint="eastAsia"/>
        </w:rPr>
        <w:t>文獻回顧</w:t>
      </w:r>
      <w:bookmarkEnd w:id="12"/>
    </w:p>
    <w:p w14:paraId="429B1AC9" w14:textId="2EC09E48" w:rsidR="00B14BFE" w:rsidRDefault="00F7530A" w:rsidP="00A21CF0">
      <w:pPr>
        <w:pStyle w:val="2"/>
        <w:ind w:right="240"/>
      </w:pPr>
      <w:bookmarkStart w:id="13" w:name="_Toc136425600"/>
      <w:bookmarkStart w:id="14" w:name="_Toc136425783"/>
      <w:bookmarkStart w:id="15" w:name="_Toc136426180"/>
      <w:bookmarkStart w:id="16" w:name="_Toc136426337"/>
      <w:bookmarkStart w:id="17" w:name="_Toc136442038"/>
      <w:bookmarkStart w:id="18" w:name="_Toc136443193"/>
      <w:bookmarkStart w:id="19" w:name="_Toc136639808"/>
      <w:bookmarkStart w:id="20" w:name="_Toc136644880"/>
      <w:bookmarkStart w:id="21" w:name="_Toc136645832"/>
      <w:bookmarkStart w:id="22" w:name="_Toc136651034"/>
      <w:bookmarkStart w:id="23" w:name="_Toc136655596"/>
      <w:bookmarkStart w:id="24" w:name="_Toc136743293"/>
      <w:bookmarkStart w:id="25" w:name="_Toc136743871"/>
      <w:bookmarkStart w:id="26" w:name="_Toc136743922"/>
      <w:bookmarkStart w:id="27" w:name="_Toc137480264"/>
      <w:bookmarkStart w:id="28" w:name="_Toc137613355"/>
      <w:bookmarkStart w:id="29" w:name="_Toc137618865"/>
      <w:bookmarkStart w:id="30" w:name="_Toc137619026"/>
      <w:bookmarkStart w:id="31" w:name="_Toc137799395"/>
      <w:bookmarkStart w:id="32" w:name="_Toc137806078"/>
      <w:bookmarkStart w:id="33" w:name="_Toc138732652"/>
      <w:bookmarkStart w:id="34" w:name="_Toc138766349"/>
      <w:bookmarkStart w:id="35" w:name="_Toc138769925"/>
      <w:bookmarkStart w:id="36" w:name="_Toc138862526"/>
      <w:bookmarkStart w:id="37" w:name="_Toc139043233"/>
      <w:bookmarkStart w:id="38" w:name="_Toc140658351"/>
      <w:bookmarkStart w:id="39" w:name="_Toc140697374"/>
      <w:bookmarkStart w:id="40" w:name="_Toc140715535"/>
      <w:bookmarkStart w:id="41" w:name="_Toc140720602"/>
      <w:bookmarkStart w:id="42" w:name="_Toc140775955"/>
      <w:bookmarkStart w:id="43" w:name="_Toc140811604"/>
      <w:bookmarkStart w:id="44" w:name="_Toc140882064"/>
      <w:bookmarkStart w:id="45" w:name="_Toc140883193"/>
      <w:bookmarkStart w:id="46" w:name="_Toc20083094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r>
        <w:rPr>
          <w:rFonts w:hint="eastAsia"/>
        </w:rPr>
        <w:t>資料前處理</w:t>
      </w:r>
      <w:bookmarkEnd w:id="46"/>
    </w:p>
    <w:p w14:paraId="54DDFA71" w14:textId="5F094E10" w:rsidR="00B77612" w:rsidRPr="004B310D" w:rsidRDefault="00E7394B" w:rsidP="00B120A2">
      <w:pPr>
        <w:ind w:left="240" w:right="240" w:firstLine="480"/>
      </w:pPr>
      <w:r>
        <w:rPr>
          <w:rFonts w:hint="eastAsia"/>
        </w:rPr>
        <w:t>在進行資料分析前，須對資料清洗及整合，方能在後續步驟有效率。</w:t>
      </w:r>
      <w:proofErr w:type="spellStart"/>
      <w:r>
        <w:t>Alasadi</w:t>
      </w:r>
      <w:proofErr w:type="spellEnd"/>
      <w:r>
        <w:t xml:space="preserve">, </w:t>
      </w:r>
      <w:proofErr w:type="spellStart"/>
      <w:r>
        <w:t>Suad</w:t>
      </w:r>
      <w:proofErr w:type="spellEnd"/>
      <w:r>
        <w:t xml:space="preserve"> A. and </w:t>
      </w:r>
      <w:proofErr w:type="spellStart"/>
      <w:r>
        <w:t>Bhaya</w:t>
      </w:r>
      <w:proofErr w:type="spellEnd"/>
      <w:r>
        <w:t xml:space="preserve">, </w:t>
      </w:r>
      <w:proofErr w:type="spellStart"/>
      <w:r>
        <w:t>Wesam</w:t>
      </w:r>
      <w:proofErr w:type="spellEnd"/>
      <w:r>
        <w:t xml:space="preserve"> S. </w:t>
      </w:r>
      <w:r>
        <w:rPr>
          <w:rFonts w:hint="eastAsia"/>
        </w:rPr>
        <w:t>分析並說明常見之資料前處理方法，各式資料常見之問題包括缺失值、雜訊、不完整、不一致資料及離群值，因應而生四</w:t>
      </w:r>
      <w:r w:rsidR="00112795">
        <w:rPr>
          <w:rFonts w:hint="eastAsia"/>
        </w:rPr>
        <w:t>種方向</w:t>
      </w:r>
      <w:r>
        <w:rPr>
          <w:rFonts w:hint="eastAsia"/>
        </w:rPr>
        <w:t>為清理、整合、轉化</w:t>
      </w:r>
      <w:r w:rsidR="00112795">
        <w:rPr>
          <w:rFonts w:hint="eastAsia"/>
        </w:rPr>
        <w:t>和</w:t>
      </w:r>
      <w:r>
        <w:rPr>
          <w:rFonts w:hint="eastAsia"/>
        </w:rPr>
        <w:t>降維</w:t>
      </w:r>
      <w:r w:rsidR="006221DC">
        <w:rPr>
          <w:rFonts w:hint="eastAsia"/>
        </w:rPr>
        <w:t>，使資料品質提升</w:t>
      </w:r>
      <w:r w:rsidR="00B241F1">
        <w:fldChar w:fldCharType="begin"/>
      </w:r>
      <w:r w:rsidR="00B241F1">
        <w:instrText xml:space="preserve"> ADDIN EN.CITE &lt;EndNote&gt;&lt;Cite&gt;&lt;Author&gt;Alasadi&lt;/Author&gt;&lt;Year&gt;2017&lt;/Year&gt;&lt;RecNum&gt;17&lt;/RecNum&gt;&lt;DisplayText&gt;[1]&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rsidR="00B241F1">
        <w:fldChar w:fldCharType="separate"/>
      </w:r>
      <w:r w:rsidR="00B241F1">
        <w:rPr>
          <w:noProof/>
        </w:rPr>
        <w:t>[1]</w:t>
      </w:r>
      <w:r w:rsidR="00B241F1">
        <w:fldChar w:fldCharType="end"/>
      </w:r>
      <w:r w:rsidR="00B241F1">
        <w:rPr>
          <w:rFonts w:hint="eastAsia"/>
        </w:rPr>
        <w:t xml:space="preserve"> </w:t>
      </w:r>
      <w:r w:rsidR="00B120A2">
        <w:rPr>
          <w:rFonts w:hint="eastAsia"/>
        </w:rPr>
        <w:t>。</w:t>
      </w:r>
      <w:r w:rsidR="00B120A2">
        <w:t xml:space="preserve">García </w:t>
      </w:r>
      <w:r w:rsidR="00B120A2">
        <w:t>等人（</w:t>
      </w:r>
      <w:r w:rsidR="00B120A2">
        <w:t>2016</w:t>
      </w:r>
      <w:r w:rsidR="00B120A2">
        <w:t>）針對大數據環境下的資料前處理技術進行全面回顧，指出資料前處理為知識發掘流程中不可或缺的一環，尤其在處理雜訊、遺漏值、不平衡資料與高維資料時，對後續的資料探勘演算法表現有決定性影響。該研究將資料前處理方法分為六大類：資料清理（如遺漏值填補與雜訊處理）、資料簡化（特徵選擇與空間轉換）、樣本簡化（樣本選擇與樣本生成）、離散化處理、重抽樣處理（處理資料不平衡問題）與新型學習架構下的前處理技術</w:t>
      </w:r>
      <w:r w:rsidR="00B120A2">
        <w:fldChar w:fldCharType="begin"/>
      </w:r>
      <w:r w:rsidR="00B120A2">
        <w:instrText xml:space="preserve"> ADDIN EN.CITE &lt;EndNote&gt;&lt;Cite&gt;&lt;Author&gt;García&lt;/Author&gt;&lt;Year&gt;2016&lt;/Year&gt;&lt;RecNum&gt;23&lt;/RecNum&gt;&lt;DisplayText&gt;[2]&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rsidR="00B120A2">
        <w:fldChar w:fldCharType="separate"/>
      </w:r>
      <w:r w:rsidR="00B120A2">
        <w:rPr>
          <w:noProof/>
        </w:rPr>
        <w:t>[2]</w:t>
      </w:r>
      <w:r w:rsidR="00B120A2">
        <w:fldChar w:fldCharType="end"/>
      </w:r>
      <w:r w:rsidR="00B120A2">
        <w:rPr>
          <w:rFonts w:hint="eastAsia"/>
        </w:rPr>
        <w:t>。</w:t>
      </w:r>
      <w:proofErr w:type="spellStart"/>
      <w:r w:rsidR="00CE7CC2" w:rsidRPr="00CE7CC2">
        <w:t>Fakhitah</w:t>
      </w:r>
      <w:proofErr w:type="spellEnd"/>
      <w:r w:rsidR="00CE7CC2" w:rsidRPr="00CE7CC2">
        <w:t xml:space="preserve"> </w:t>
      </w:r>
      <w:proofErr w:type="spellStart"/>
      <w:r w:rsidR="00CE7CC2" w:rsidRPr="00CE7CC2">
        <w:t>Ridzuan</w:t>
      </w:r>
      <w:proofErr w:type="spellEnd"/>
      <w:r w:rsidR="00CE7CC2" w:rsidRPr="00CE7CC2">
        <w:t xml:space="preserve">, Wan </w:t>
      </w:r>
      <w:proofErr w:type="spellStart"/>
      <w:r w:rsidR="00CE7CC2" w:rsidRPr="00CE7CC2">
        <w:t>Mohd</w:t>
      </w:r>
      <w:proofErr w:type="spellEnd"/>
      <w:r w:rsidR="00CE7CC2" w:rsidRPr="00CE7CC2">
        <w:t xml:space="preserve"> </w:t>
      </w:r>
      <w:proofErr w:type="spellStart"/>
      <w:r w:rsidR="00CE7CC2" w:rsidRPr="00CE7CC2">
        <w:t>Nazmee</w:t>
      </w:r>
      <w:proofErr w:type="spellEnd"/>
      <w:r w:rsidR="00CE7CC2" w:rsidRPr="00CE7CC2">
        <w:t xml:space="preserve"> Wan </w:t>
      </w:r>
      <w:proofErr w:type="spellStart"/>
      <w:r w:rsidR="00CE7CC2" w:rsidRPr="00CE7CC2">
        <w:t>Zainon</w:t>
      </w:r>
      <w:proofErr w:type="spellEnd"/>
      <w:r w:rsidR="00030D19">
        <w:rPr>
          <w:rFonts w:hint="eastAsia"/>
        </w:rPr>
        <w:t>回顧了</w:t>
      </w:r>
      <w:r w:rsidR="00030D19">
        <w:rPr>
          <w:rFonts w:hint="eastAsia"/>
        </w:rPr>
        <w:t>2</w:t>
      </w:r>
      <w:r w:rsidR="00030D19">
        <w:t>013</w:t>
      </w:r>
      <w:r w:rsidR="00030D19">
        <w:rPr>
          <w:rFonts w:hint="eastAsia"/>
        </w:rPr>
        <w:t>年至</w:t>
      </w:r>
      <w:r w:rsidR="00030D19">
        <w:rPr>
          <w:rFonts w:hint="eastAsia"/>
        </w:rPr>
        <w:t>2</w:t>
      </w:r>
      <w:r w:rsidR="00030D19">
        <w:t>019</w:t>
      </w:r>
      <w:r w:rsidR="00030D19">
        <w:rPr>
          <w:rFonts w:hint="eastAsia"/>
        </w:rPr>
        <w:t>年間傳統資料清洗與大數據資料清洗兩大類資料清洗方法，同時說明</w:t>
      </w:r>
      <w:r w:rsidR="00CE7CC2">
        <w:rPr>
          <w:rFonts w:hint="eastAsia"/>
        </w:rPr>
        <w:t>多樣的資料來源往往存在異常資料問題</w:t>
      </w:r>
      <w:r w:rsidR="00030D19">
        <w:rPr>
          <w:rFonts w:hint="eastAsia"/>
        </w:rPr>
        <w:t>，</w:t>
      </w:r>
      <w:r w:rsidR="00CE7CC2">
        <w:rPr>
          <w:rFonts w:hint="eastAsia"/>
        </w:rPr>
        <w:t>根據</w:t>
      </w:r>
      <w:r w:rsidR="00CE7CC2">
        <w:rPr>
          <w:rFonts w:hint="eastAsia"/>
        </w:rPr>
        <w:t>P</w:t>
      </w:r>
      <w:r w:rsidR="00CE7CC2">
        <w:t>rice Waterhouse Coopers</w:t>
      </w:r>
      <w:r w:rsidR="00CE7CC2">
        <w:rPr>
          <w:rFonts w:hint="eastAsia"/>
        </w:rPr>
        <w:t>於</w:t>
      </w:r>
      <w:r w:rsidR="00CE7CC2">
        <w:rPr>
          <w:rFonts w:hint="eastAsia"/>
        </w:rPr>
        <w:t>2</w:t>
      </w:r>
      <w:r w:rsidR="00CE7CC2">
        <w:t>001</w:t>
      </w:r>
      <w:r w:rsidR="00CE7CC2">
        <w:rPr>
          <w:rFonts w:hint="eastAsia"/>
        </w:rPr>
        <w:t>年的調查報告，五百九十九間公司有百分之七十五的公司因資料品質原因蒙受損失</w:t>
      </w:r>
      <w:r w:rsidR="00030D19">
        <w:rPr>
          <w:rFonts w:hint="eastAsia"/>
        </w:rPr>
        <w:t>，說明資料品質之重要性</w:t>
      </w:r>
      <w:r w:rsidR="006F6002">
        <w:fldChar w:fldCharType="begin"/>
      </w:r>
      <w:r w:rsidR="00B120A2">
        <w:instrText xml:space="preserve"> ADDIN EN.CITE &lt;EndNote&gt;&lt;Cite&gt;&lt;Author&gt;Ridzuan&lt;/Author&gt;&lt;Year&gt;2019&lt;/Year&gt;&lt;RecNum&gt;1&lt;/RecNum&gt;&lt;DisplayText&gt;[3]&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rsidR="006F6002">
        <w:fldChar w:fldCharType="separate"/>
      </w:r>
      <w:r w:rsidR="00B120A2">
        <w:rPr>
          <w:noProof/>
        </w:rPr>
        <w:t>[3]</w:t>
      </w:r>
      <w:r w:rsidR="006F6002">
        <w:fldChar w:fldCharType="end"/>
      </w:r>
      <w:r w:rsidR="004B310D">
        <w:rPr>
          <w:rFonts w:hint="eastAsia"/>
        </w:rPr>
        <w:t>。</w:t>
      </w:r>
    </w:p>
    <w:p w14:paraId="7DC7CFE5" w14:textId="1E431F14" w:rsidR="00614F93" w:rsidRDefault="00F7530A" w:rsidP="001232FD">
      <w:pPr>
        <w:pStyle w:val="2"/>
        <w:ind w:right="240"/>
        <w:rPr>
          <w:szCs w:val="28"/>
        </w:rPr>
      </w:pPr>
      <w:bookmarkStart w:id="47" w:name="_Toc200830942"/>
      <w:r>
        <w:rPr>
          <w:rFonts w:hint="eastAsia"/>
          <w:szCs w:val="28"/>
        </w:rPr>
        <w:t>資料探</w:t>
      </w:r>
      <w:proofErr w:type="gramStart"/>
      <w:r>
        <w:rPr>
          <w:rFonts w:hint="eastAsia"/>
          <w:szCs w:val="28"/>
        </w:rPr>
        <w:t>勘</w:t>
      </w:r>
      <w:bookmarkEnd w:id="47"/>
      <w:proofErr w:type="gramEnd"/>
    </w:p>
    <w:p w14:paraId="100C160A" w14:textId="1A441280" w:rsidR="001866E8" w:rsidRPr="001866E8" w:rsidRDefault="001866E8" w:rsidP="001866E8">
      <w:pPr>
        <w:ind w:left="240" w:right="240" w:firstLine="480"/>
      </w:pPr>
      <w:r>
        <w:rPr>
          <w:rFonts w:hint="eastAsia"/>
        </w:rPr>
        <w:t>隨著數據</w:t>
      </w:r>
      <w:r w:rsidR="00561DA4">
        <w:rPr>
          <w:rFonts w:hint="eastAsia"/>
        </w:rPr>
        <w:t>蒐集與應用</w:t>
      </w:r>
      <w:r>
        <w:rPr>
          <w:rFonts w:hint="eastAsia"/>
        </w:rPr>
        <w:t>的演進，</w:t>
      </w:r>
      <w:proofErr w:type="gramStart"/>
      <w:r>
        <w:rPr>
          <w:rFonts w:hint="eastAsia"/>
        </w:rPr>
        <w:t>從巨量</w:t>
      </w:r>
      <w:proofErr w:type="gramEnd"/>
      <w:r>
        <w:rPr>
          <w:rFonts w:hint="eastAsia"/>
        </w:rPr>
        <w:t>資料中尋找模式或有用的趨勢變成一項非常重要的事情。</w:t>
      </w:r>
      <w:r w:rsidR="00F556BC" w:rsidRPr="00F556BC">
        <w:rPr>
          <w:rFonts w:hint="eastAsia"/>
        </w:rPr>
        <w:t xml:space="preserve">Fayyad </w:t>
      </w:r>
      <w:r w:rsidR="00F556BC" w:rsidRPr="00F556BC">
        <w:rPr>
          <w:rFonts w:hint="eastAsia"/>
        </w:rPr>
        <w:t>等人（</w:t>
      </w:r>
      <w:r w:rsidR="00F556BC" w:rsidRPr="00F556BC">
        <w:rPr>
          <w:rFonts w:hint="eastAsia"/>
        </w:rPr>
        <w:t>1996</w:t>
      </w:r>
      <w:r w:rsidR="00F556BC" w:rsidRPr="00F556BC">
        <w:rPr>
          <w:rFonts w:hint="eastAsia"/>
        </w:rPr>
        <w:t>）指出，資料探</w:t>
      </w:r>
      <w:proofErr w:type="gramStart"/>
      <w:r w:rsidR="00F556BC" w:rsidRPr="00F556BC">
        <w:rPr>
          <w:rFonts w:hint="eastAsia"/>
        </w:rPr>
        <w:t>勘</w:t>
      </w:r>
      <w:proofErr w:type="gramEnd"/>
      <w:r w:rsidR="00F556BC" w:rsidRPr="00F556BC">
        <w:rPr>
          <w:rFonts w:hint="eastAsia"/>
        </w:rPr>
        <w:t>是知識發掘（</w:t>
      </w:r>
      <w:r w:rsidR="00F556BC" w:rsidRPr="00F556BC">
        <w:rPr>
          <w:rFonts w:hint="eastAsia"/>
        </w:rPr>
        <w:t>Knowledge Discovery in Databases, KDD</w:t>
      </w:r>
      <w:r w:rsidR="00F556BC" w:rsidRPr="00F556BC">
        <w:rPr>
          <w:rFonts w:hint="eastAsia"/>
        </w:rPr>
        <w:t>）流程中的一個步驟，主要負責從資料中運用演算法挖掘模式，而完整的</w:t>
      </w:r>
      <w:r w:rsidR="00F556BC" w:rsidRPr="00F556BC">
        <w:rPr>
          <w:rFonts w:hint="eastAsia"/>
        </w:rPr>
        <w:t xml:space="preserve"> KDD </w:t>
      </w:r>
      <w:r w:rsidR="00F556BC" w:rsidRPr="00F556BC">
        <w:rPr>
          <w:rFonts w:hint="eastAsia"/>
        </w:rPr>
        <w:t>流程還包括資料前處理、選擇、轉換、以及對挖掘結果的詮釋與評估。</w:t>
      </w:r>
      <w:r w:rsidR="00F556BC" w:rsidRPr="00F556BC">
        <w:rPr>
          <w:rFonts w:hint="eastAsia"/>
        </w:rPr>
        <w:t xml:space="preserve">KDD </w:t>
      </w:r>
      <w:r w:rsidR="00F556BC" w:rsidRPr="00F556BC">
        <w:rPr>
          <w:rFonts w:hint="eastAsia"/>
        </w:rPr>
        <w:t>的核心目標是將低階、龐大而雜亂的資料，轉化為更加簡潔、抽象、具解釋性的有用知識，以支援決策與預測</w:t>
      </w:r>
      <w:r w:rsidR="00F556BC">
        <w:fldChar w:fldCharType="begin"/>
      </w:r>
      <w:r w:rsidR="00B120A2">
        <w:instrText xml:space="preserve"> ADDIN EN.CITE &lt;EndNote&gt;&lt;Cite&gt;&lt;Author&gt;Fayyad&lt;/Author&gt;&lt;Year&gt;1996&lt;/Year&gt;&lt;RecNum&gt;19&lt;/RecNum&gt;&lt;DisplayText&gt;[4]&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rsidR="00F556BC">
        <w:fldChar w:fldCharType="separate"/>
      </w:r>
      <w:r w:rsidR="00B120A2">
        <w:rPr>
          <w:noProof/>
        </w:rPr>
        <w:t>[4]</w:t>
      </w:r>
      <w:r w:rsidR="00F556BC">
        <w:fldChar w:fldCharType="end"/>
      </w:r>
      <w:r w:rsidR="00F556BC">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w:t>
      </w:r>
      <w:r>
        <w:rPr>
          <w:rFonts w:ascii="標楷體" w:hAnsi="標楷體" w:hint="eastAsia"/>
        </w:rPr>
        <w:lastRenderedPageBreak/>
        <w:t>模式是否值得關注，須結合實務情境與專家判斷</w:t>
      </w:r>
      <w:r w:rsidR="00F556BC" w:rsidRPr="00F556BC">
        <w:rPr>
          <w:rFonts w:cs="Times New Roman"/>
        </w:rPr>
        <w:fldChar w:fldCharType="begin"/>
      </w:r>
      <w:r w:rsidR="00B120A2">
        <w:rPr>
          <w:rFonts w:cs="Times New Roman"/>
        </w:rPr>
        <w:instrText xml:space="preserve"> ADDIN EN.CITE &lt;EndNote&gt;&lt;Cite&gt;&lt;Author&gt;Hand&lt;/Author&gt;&lt;Year&gt;2007&lt;/Year&gt;&lt;RecNum&gt;18&lt;/RecNum&gt;&lt;DisplayText&gt;[5]&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00F556BC" w:rsidRPr="00F556BC">
        <w:rPr>
          <w:rFonts w:cs="Times New Roman"/>
        </w:rPr>
        <w:fldChar w:fldCharType="separate"/>
      </w:r>
      <w:r w:rsidR="00B120A2">
        <w:rPr>
          <w:rFonts w:cs="Times New Roman"/>
          <w:noProof/>
        </w:rPr>
        <w:t>[5]</w:t>
      </w:r>
      <w:r w:rsidR="00F556BC" w:rsidRPr="00F556BC">
        <w:rPr>
          <w:rFonts w:cs="Times New Roman"/>
        </w:rPr>
        <w:fldChar w:fldCharType="end"/>
      </w:r>
      <w:r>
        <w:rPr>
          <w:rFonts w:ascii="標楷體" w:hAnsi="標楷體" w:hint="eastAsia"/>
        </w:rPr>
        <w:t>。</w:t>
      </w:r>
    </w:p>
    <w:p w14:paraId="02838753" w14:textId="3E49EF8D" w:rsidR="002F154A" w:rsidRDefault="00F7530A" w:rsidP="00F7530A">
      <w:pPr>
        <w:pStyle w:val="2"/>
        <w:ind w:right="240"/>
        <w:rPr>
          <w:szCs w:val="28"/>
        </w:rPr>
      </w:pPr>
      <w:bookmarkStart w:id="48" w:name="_Toc200830943"/>
      <w:r>
        <w:rPr>
          <w:rFonts w:hint="eastAsia"/>
          <w:szCs w:val="28"/>
        </w:rPr>
        <w:t>停車管理</w:t>
      </w:r>
      <w:bookmarkEnd w:id="48"/>
    </w:p>
    <w:p w14:paraId="3577CE5D" w14:textId="01FFBE81" w:rsidR="00E7394B" w:rsidRPr="00E7394B" w:rsidRDefault="00E7394B" w:rsidP="00E7394B">
      <w:pPr>
        <w:ind w:left="240" w:right="240" w:firstLine="480"/>
      </w:pPr>
      <w:r w:rsidRPr="00E7394B">
        <w:rPr>
          <w:rFonts w:hint="eastAsia"/>
        </w:rPr>
        <w:t>停車管理隨著科技進步，</w:t>
      </w:r>
      <w:proofErr w:type="gramStart"/>
      <w:r w:rsidRPr="00E7394B">
        <w:rPr>
          <w:rFonts w:hint="eastAsia"/>
        </w:rPr>
        <w:t>藉長時間</w:t>
      </w:r>
      <w:proofErr w:type="gramEnd"/>
      <w:r w:rsidRPr="00E7394B">
        <w:rPr>
          <w:rFonts w:hint="eastAsia"/>
        </w:rPr>
        <w:t>收集而來的數據分析能管理更加有效率，比如</w:t>
      </w:r>
      <w:r w:rsidRPr="00E7394B">
        <w:rPr>
          <w:rFonts w:hint="eastAsia"/>
        </w:rPr>
        <w:t xml:space="preserve">Allah </w:t>
      </w:r>
      <w:proofErr w:type="spellStart"/>
      <w:r w:rsidRPr="00E7394B">
        <w:rPr>
          <w:rFonts w:hint="eastAsia"/>
        </w:rPr>
        <w:t>Ditta</w:t>
      </w:r>
      <w:proofErr w:type="spellEnd"/>
      <w:r w:rsidRPr="00E7394B">
        <w:rPr>
          <w:rFonts w:hint="eastAsia"/>
        </w:rPr>
        <w:t xml:space="preserve">, Muhammad </w:t>
      </w:r>
      <w:proofErr w:type="spellStart"/>
      <w:r w:rsidRPr="00E7394B">
        <w:rPr>
          <w:rFonts w:hint="eastAsia"/>
        </w:rPr>
        <w:t>Maroof</w:t>
      </w:r>
      <w:proofErr w:type="spellEnd"/>
      <w:r w:rsidRPr="00E7394B">
        <w:rPr>
          <w:rFonts w:hint="eastAsia"/>
        </w:rPr>
        <w:t xml:space="preserve"> Ahmed</w:t>
      </w:r>
      <w:r w:rsidRPr="00E7394B">
        <w:rPr>
          <w:rFonts w:hint="eastAsia"/>
        </w:rPr>
        <w:t>等人利用車牌辨識技術</w:t>
      </w:r>
      <w:proofErr w:type="gramStart"/>
      <w:r w:rsidRPr="00E7394B">
        <w:rPr>
          <w:rFonts w:hint="eastAsia"/>
        </w:rPr>
        <w:t>與物聯網</w:t>
      </w:r>
      <w:proofErr w:type="gramEnd"/>
      <w:r w:rsidRPr="00E7394B">
        <w:rPr>
          <w:rFonts w:hint="eastAsia"/>
        </w:rPr>
        <w:t>（</w:t>
      </w:r>
      <w:r w:rsidRPr="00E7394B">
        <w:rPr>
          <w:rFonts w:hint="eastAsia"/>
        </w:rPr>
        <w:t>IoT</w:t>
      </w:r>
      <w:r w:rsidRPr="00E7394B">
        <w:rPr>
          <w:rFonts w:hint="eastAsia"/>
        </w:rPr>
        <w:t>）結合，提供即時且豐富的資訊，使管理者執行公務效率提升</w:t>
      </w:r>
      <w:r>
        <w:fldChar w:fldCharType="begin"/>
      </w:r>
      <w:r w:rsidR="00B120A2">
        <w:instrText xml:space="preserve"> ADDIN EN.CITE &lt;EndNote&gt;&lt;Cite&gt;&lt;Author&gt;Ditta&lt;/Author&gt;&lt;Year&gt;2025&lt;/Year&gt;&lt;RecNum&gt;15&lt;/RecNum&gt;&lt;DisplayText&gt;[6]&lt;/DisplayText&gt;&lt;record&gt;&lt;rec-number&gt;15&lt;/rec-number&gt;&lt;foreign-keys&gt;&lt;key app="EN" db-id="dd2w5avfaexftzex9rmp5xxtt0awe5wf9ra5" timestamp="1745041323"&gt;15&lt;/key&gt;&lt;/foreign-keys&gt;&lt;ref-type name="Journal Article"&gt;17&lt;/ref-type&gt;&lt;contributors&gt;&lt;authors&gt;&lt;author&gt;Ditta, Allah&lt;/author&gt;&lt;author&gt;Ahmed, Muhammad Maroof&lt;/author&gt;&lt;author&gt;Mazhar, Tehseen&lt;/author&gt;&lt;author&gt;Shahzad, Tariq&lt;/author&gt;&lt;author&gt;Alahmed, Yazan&lt;/author&gt;&lt;author&gt;Hamam, Habib&lt;/author&gt;&lt;/authors&gt;&lt;/contributors&gt;&lt;titles&gt;&lt;title&gt;Number plate recognition smart parking management system using IoT&lt;/title&gt;&lt;secondary-title&gt;Measurement: Sensors&lt;/secondary-title&gt;&lt;/titles&gt;&lt;periodical&gt;&lt;full-title&gt;Measurement: Sensors&lt;/full-title&gt;&lt;/periodical&gt;&lt;volume&gt;37&lt;/volume&gt;&lt;section&gt;101409&lt;/section&gt;&lt;dates&gt;&lt;year&gt;2025&lt;/year&gt;&lt;/dates&gt;&lt;isbn&gt;26659174&lt;/isbn&gt;&lt;urls&gt;&lt;/urls&gt;&lt;electronic-resource-num&gt;10.1016/j.measen.2024.101409&lt;/electronic-resource-num&gt;&lt;/record&gt;&lt;/Cite&gt;&lt;/EndNote&gt;</w:instrText>
      </w:r>
      <w:r>
        <w:fldChar w:fldCharType="separate"/>
      </w:r>
      <w:r w:rsidR="00B120A2">
        <w:rPr>
          <w:noProof/>
        </w:rPr>
        <w:t>[6]</w:t>
      </w:r>
      <w:r>
        <w:fldChar w:fldCharType="end"/>
      </w:r>
      <w:r>
        <w:rPr>
          <w:rFonts w:hint="eastAsia"/>
        </w:rPr>
        <w:t>，</w:t>
      </w:r>
      <w:r w:rsidRPr="00E7394B">
        <w:rPr>
          <w:rFonts w:hint="eastAsia"/>
        </w:rPr>
        <w:t xml:space="preserve">Kaustubh Srivastava, Mehul Wadhwa, </w:t>
      </w:r>
      <w:proofErr w:type="spellStart"/>
      <w:r w:rsidRPr="00E7394B">
        <w:rPr>
          <w:rFonts w:hint="eastAsia"/>
        </w:rPr>
        <w:t>Sheenam</w:t>
      </w:r>
      <w:proofErr w:type="spellEnd"/>
      <w:r w:rsidRPr="00E7394B">
        <w:rPr>
          <w:rFonts w:hint="eastAsia"/>
        </w:rPr>
        <w:t xml:space="preserve"> </w:t>
      </w:r>
      <w:proofErr w:type="spellStart"/>
      <w:r w:rsidRPr="00E7394B">
        <w:rPr>
          <w:rFonts w:hint="eastAsia"/>
        </w:rPr>
        <w:t>Naaz</w:t>
      </w:r>
      <w:proofErr w:type="spellEnd"/>
      <w:r w:rsidRPr="00E7394B">
        <w:rPr>
          <w:rFonts w:hint="eastAsia"/>
        </w:rPr>
        <w:t xml:space="preserve"> </w:t>
      </w:r>
      <w:r w:rsidRPr="00E7394B">
        <w:rPr>
          <w:rFonts w:hint="eastAsia"/>
        </w:rPr>
        <w:t>等人也開發類似之車辨系統，利用攝影機自動捕捉車輛影像，並進行即時辨識，幫助管理方減少人力資源投入，也縮短等待時間，提升使用者體驗、加快進出流程</w:t>
      </w:r>
      <w:r>
        <w:fldChar w:fldCharType="begin"/>
      </w:r>
      <w:r w:rsidR="00B120A2">
        <w:instrText xml:space="preserve"> ADDIN EN.CITE &lt;EndNote&gt;&lt;Cite&gt;&lt;Author&gt;Srivastava&lt;/Author&gt;&lt;Year&gt;2024&lt;/Year&gt;&lt;RecNum&gt;16&lt;/RecNum&gt;&lt;DisplayText&gt;[7]&lt;/DisplayText&gt;&lt;record&gt;&lt;rec-number&gt;16&lt;/rec-number&gt;&lt;foreign-keys&gt;&lt;key app="EN" db-id="dd2w5avfaexftzex9rmp5xxtt0awe5wf9ra5" timestamp="1745041356"&gt;16&lt;/key&gt;&lt;/foreign-keys&gt;&lt;ref-type name="Journal Article"&gt;17&lt;/ref-type&gt;&lt;contributors&gt;&lt;authors&gt;&lt;author&gt;Srivastava, Kaustubh; Wadhwa, Mehul; Naaz, SheenamKaustubh Srivastava, Mehul Wadhwa, Sheenam Naaz&lt;/author&gt;&lt;/authors&gt;&lt;/contributors&gt;&lt;titles&gt;&lt;title&gt;Automated Entry of Vehicles in Gated Areas Using &amp;#xD;License Plate Recognition &lt;/title&gt;&lt;secondary-title&gt;International Journal of Innovative Research in Technology&lt;/secondary-title&gt;&lt;/titles&gt;&lt;periodical&gt;&lt;full-title&gt;International Journal of Innovative Research in Technology&lt;/full-title&gt;&lt;/periodical&gt;&lt;volume&gt;11&lt;/volume&gt;&lt;number&gt;6&lt;/number&gt;&lt;dates&gt;&lt;year&gt;2024&lt;/year&gt;&lt;pub-dates&gt;&lt;date&gt;November 2024&lt;/date&gt;&lt;/pub-dates&gt;&lt;/dates&gt;&lt;isbn&gt;2349-6002&lt;/isbn&gt;&lt;urls&gt;&lt;/urls&gt;&lt;research-notes&gt;Sharda University, Greater Noida, Uttar Pradesh, India&lt;/research-notes&gt;&lt;/record&gt;&lt;/Cite&gt;&lt;/EndNote&gt;</w:instrText>
      </w:r>
      <w:r>
        <w:fldChar w:fldCharType="separate"/>
      </w:r>
      <w:r w:rsidR="00B120A2">
        <w:rPr>
          <w:noProof/>
        </w:rPr>
        <w:t>[7]</w:t>
      </w:r>
      <w:r>
        <w:fldChar w:fldCharType="end"/>
      </w:r>
      <w:r>
        <w:rPr>
          <w:rFonts w:hint="eastAsia"/>
        </w:rPr>
        <w:t>。</w:t>
      </w:r>
    </w:p>
    <w:p w14:paraId="72FCC78D" w14:textId="5A33CD18" w:rsidR="007D5732" w:rsidRDefault="00F7530A" w:rsidP="007D5732">
      <w:pPr>
        <w:pStyle w:val="2"/>
        <w:ind w:right="240"/>
        <w:rPr>
          <w:szCs w:val="28"/>
        </w:rPr>
      </w:pPr>
      <w:bookmarkStart w:id="49" w:name="_Toc200830944"/>
      <w:r>
        <w:rPr>
          <w:rFonts w:hint="eastAsia"/>
          <w:szCs w:val="28"/>
        </w:rPr>
        <w:t>校園停車議題</w:t>
      </w:r>
      <w:bookmarkEnd w:id="49"/>
    </w:p>
    <w:p w14:paraId="104FE677" w14:textId="2ED89944" w:rsidR="007D5732" w:rsidRDefault="00175589" w:rsidP="00B77612">
      <w:pPr>
        <w:pStyle w:val="3"/>
        <w:ind w:left="240" w:right="240" w:firstLine="480"/>
      </w:pPr>
      <w:bookmarkStart w:id="50" w:name="_Toc200830945"/>
      <w:r>
        <w:rPr>
          <w:rFonts w:hint="eastAsia"/>
        </w:rPr>
        <w:t>現行校園管理制度</w:t>
      </w:r>
      <w:bookmarkEnd w:id="50"/>
    </w:p>
    <w:p w14:paraId="467C835E" w14:textId="6A9E02BA" w:rsidR="00B77612" w:rsidRDefault="00B77612" w:rsidP="00B77612">
      <w:pPr>
        <w:ind w:left="240" w:right="240" w:firstLine="480"/>
      </w:pPr>
      <w:r w:rsidRPr="00B77612">
        <w:rPr>
          <w:rFonts w:hint="eastAsia"/>
        </w:rPr>
        <w:t>為維護校園安寧，需要有效管理校園車輛及行車安全，其中專門負責之管理單位為總務處事務一、事務二組。</w:t>
      </w:r>
      <w:r w:rsidR="004622CE">
        <w:fldChar w:fldCharType="begin">
          <w:fldData xml:space="preserve">PEVuZE5vdGU+PENpdGU+PEF1dGhvcj7lnIvnq4vpmb3mmI7kuqTpgJrlpKflrbg8L0F1dGhvcj48
WWVhcj4yMDIzPC9ZZWFyPjxSZWNOdW0+MTM8L1JlY051bT48RGlzcGxheVRleHQ+WzgsIDl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B120A2">
        <w:instrText xml:space="preserve"> ADDIN EN.CITE </w:instrText>
      </w:r>
      <w:r w:rsidR="00B120A2">
        <w:fldChar w:fldCharType="begin">
          <w:fldData xml:space="preserve">PEVuZE5vdGU+PENpdGU+PEF1dGhvcj7lnIvnq4vpmb3mmI7kuqTpgJrlpKflrbg8L0F1dGhvcj48
WWVhcj4yMDIzPC9ZZWFyPjxSZWNOdW0+MTM8L1JlY051bT48RGlzcGxheVRleHQ+WzgsIDl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B120A2">
        <w:instrText xml:space="preserve"> ADDIN EN.CITE.DATA </w:instrText>
      </w:r>
      <w:r w:rsidR="00B120A2">
        <w:fldChar w:fldCharType="end"/>
      </w:r>
      <w:r w:rsidR="004622CE">
        <w:fldChar w:fldCharType="separate"/>
      </w:r>
      <w:r w:rsidR="00B120A2">
        <w:rPr>
          <w:noProof/>
        </w:rPr>
        <w:t>[8, 9]</w:t>
      </w:r>
      <w:r w:rsidR="004622CE">
        <w:fldChar w:fldCharType="end"/>
      </w:r>
    </w:p>
    <w:p w14:paraId="32A91B00" w14:textId="77777777" w:rsidR="00B77612" w:rsidRPr="00067ACE" w:rsidRDefault="00B77612" w:rsidP="00B77612">
      <w:pPr>
        <w:ind w:leftChars="0" w:left="0" w:right="240" w:firstLineChars="0" w:firstLine="0"/>
        <w:rPr>
          <w:b/>
          <w:bCs/>
          <w:szCs w:val="24"/>
        </w:rPr>
      </w:pPr>
      <w:r w:rsidRPr="00067ACE">
        <w:rPr>
          <w:rFonts w:hint="eastAsia"/>
          <w:b/>
          <w:bCs/>
          <w:szCs w:val="24"/>
        </w:rPr>
        <w:t>停車位置</w:t>
      </w:r>
    </w:p>
    <w:p w14:paraId="5962669A" w14:textId="307AB3BC" w:rsidR="00B77612" w:rsidRDefault="00B77612" w:rsidP="00B77612">
      <w:pPr>
        <w:ind w:left="240" w:right="240" w:firstLine="480"/>
      </w:pPr>
      <w:r>
        <w:rPr>
          <w:rFonts w:hint="eastAsia"/>
        </w:rPr>
        <w:t>校園停車管理為校園交通管理議題其中之一子集合，校園交通管理之範疇包含交通管理、停車場管理、停車識別證管理、車輛違規處理、違規申訴以及廢棄車輛管理。其中停車場管理的部分，校園速限</w:t>
      </w:r>
      <w:r>
        <w:rPr>
          <w:rFonts w:hint="eastAsia"/>
        </w:rPr>
        <w:t>30</w:t>
      </w:r>
      <w:r>
        <w:rPr>
          <w:rFonts w:hint="eastAsia"/>
        </w:rPr>
        <w:t>公里，並應依使用性質於規定停車格停放車輛，</w:t>
      </w:r>
      <w:proofErr w:type="gramStart"/>
      <w:r>
        <w:rPr>
          <w:rFonts w:hint="eastAsia"/>
        </w:rPr>
        <w:t>停車格依其</w:t>
      </w:r>
      <w:proofErr w:type="gramEnd"/>
      <w:r>
        <w:rPr>
          <w:rFonts w:hint="eastAsia"/>
        </w:rPr>
        <w:t>性質劃分為六類汽車停車格以及三類機車停車格。以光復校區及博愛校區為例，校內總停車位分別為</w:t>
      </w:r>
      <w:r>
        <w:rPr>
          <w:rFonts w:hint="eastAsia"/>
        </w:rPr>
        <w:t>1475</w:t>
      </w:r>
      <w:r>
        <w:rPr>
          <w:rFonts w:hint="eastAsia"/>
        </w:rPr>
        <w:t>格與</w:t>
      </w:r>
      <w:r>
        <w:rPr>
          <w:rFonts w:hint="eastAsia"/>
        </w:rPr>
        <w:t>192</w:t>
      </w:r>
      <w:r>
        <w:rPr>
          <w:rFonts w:hint="eastAsia"/>
        </w:rPr>
        <w:t>格</w:t>
      </w:r>
      <w:r w:rsidR="00DC6E61">
        <w:rPr>
          <w:rFonts w:hint="eastAsia"/>
        </w:rPr>
        <w:t>(</w:t>
      </w:r>
      <w:r w:rsidR="00DC6E61">
        <w:rPr>
          <w:rFonts w:hint="eastAsia"/>
        </w:rPr>
        <w:t>表</w:t>
      </w:r>
      <w:r w:rsidR="00DC6E61">
        <w:rPr>
          <w:rFonts w:hint="eastAsia"/>
        </w:rPr>
        <w:t>2-1</w:t>
      </w:r>
      <w:r w:rsidR="00DC6E61">
        <w:t>)</w:t>
      </w:r>
      <w:r>
        <w:rPr>
          <w:rFonts w:hint="eastAsia"/>
        </w:rPr>
        <w:t>，包含所有專用及非專用車位</w:t>
      </w:r>
      <w:r w:rsidR="005A18D1">
        <w:rPr>
          <w:rFonts w:hint="eastAsia"/>
        </w:rPr>
        <w:t>，停車格之分類如表</w:t>
      </w:r>
      <w:r w:rsidR="005A18D1">
        <w:rPr>
          <w:rFonts w:hint="eastAsia"/>
        </w:rPr>
        <w:t>2</w:t>
      </w:r>
      <w:r w:rsidR="005A18D1">
        <w:t>-</w:t>
      </w:r>
      <w:r w:rsidR="00AA75D0">
        <w:t>2</w:t>
      </w:r>
      <w:r w:rsidR="005A18D1">
        <w:rPr>
          <w:rFonts w:hint="eastAsia"/>
        </w:rPr>
        <w:t>所示。</w:t>
      </w:r>
    </w:p>
    <w:p w14:paraId="16129C72" w14:textId="6308861F" w:rsidR="009B5FC9" w:rsidRDefault="009B5FC9" w:rsidP="00B77612">
      <w:pPr>
        <w:ind w:left="240" w:right="240" w:firstLine="480"/>
      </w:pPr>
    </w:p>
    <w:p w14:paraId="590E42C1" w14:textId="1323CABF" w:rsidR="009B5FC9" w:rsidRDefault="009B5FC9" w:rsidP="00B77612">
      <w:pPr>
        <w:ind w:left="240" w:right="240" w:firstLine="480"/>
      </w:pPr>
    </w:p>
    <w:p w14:paraId="5F25B2B0" w14:textId="4444F7B5" w:rsidR="009B5FC9" w:rsidRDefault="009B5FC9" w:rsidP="00B77612">
      <w:pPr>
        <w:ind w:left="240" w:right="240" w:firstLine="480"/>
      </w:pPr>
    </w:p>
    <w:p w14:paraId="24DFB891" w14:textId="35B8560A" w:rsidR="009B5FC9" w:rsidRDefault="009B5FC9" w:rsidP="00B77612">
      <w:pPr>
        <w:ind w:left="240" w:right="240" w:firstLine="480"/>
      </w:pPr>
    </w:p>
    <w:p w14:paraId="6EFE4487" w14:textId="750E9C40" w:rsidR="00B82A9F" w:rsidRDefault="00B82A9F" w:rsidP="00B82A9F">
      <w:pPr>
        <w:ind w:leftChars="0" w:left="0" w:right="240" w:firstLineChars="0" w:firstLine="0"/>
      </w:pPr>
    </w:p>
    <w:p w14:paraId="4C8D3045" w14:textId="5F81ABFE" w:rsidR="00B82A9F" w:rsidRDefault="00B82A9F" w:rsidP="00B82A9F">
      <w:pPr>
        <w:ind w:leftChars="0" w:left="0" w:right="240" w:firstLineChars="0" w:firstLine="0"/>
      </w:pPr>
    </w:p>
    <w:p w14:paraId="0CB022D1" w14:textId="77777777" w:rsidR="00B82A9F" w:rsidRDefault="00B82A9F" w:rsidP="00B82A9F">
      <w:pPr>
        <w:ind w:leftChars="0" w:left="0" w:right="240" w:firstLineChars="0" w:firstLine="0"/>
      </w:pP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211660" w14:paraId="4D6E8084" w14:textId="77777777" w:rsidTr="00A15B8F">
        <w:tc>
          <w:tcPr>
            <w:tcW w:w="1259" w:type="dxa"/>
            <w:vMerge w:val="restart"/>
            <w:shd w:val="clear" w:color="auto" w:fill="B4C6E7" w:themeFill="accent1" w:themeFillTint="66"/>
          </w:tcPr>
          <w:p w14:paraId="23838A4A" w14:textId="193993D9" w:rsidR="00211660" w:rsidRDefault="00211660" w:rsidP="00BA56AC">
            <w:pPr>
              <w:ind w:leftChars="0" w:left="0" w:right="240" w:firstLineChars="0" w:firstLine="0"/>
              <w:jc w:val="center"/>
            </w:pPr>
            <w:r>
              <w:rPr>
                <w:rFonts w:hint="eastAsia"/>
              </w:rPr>
              <w:t>校區</w:t>
            </w:r>
          </w:p>
        </w:tc>
        <w:tc>
          <w:tcPr>
            <w:tcW w:w="2519" w:type="dxa"/>
            <w:gridSpan w:val="2"/>
            <w:shd w:val="clear" w:color="auto" w:fill="B4C6E7" w:themeFill="accent1" w:themeFillTint="66"/>
          </w:tcPr>
          <w:p w14:paraId="74C0FF18" w14:textId="44C1BF20" w:rsidR="00211660" w:rsidRDefault="00211660" w:rsidP="00B77612">
            <w:pPr>
              <w:ind w:leftChars="0" w:left="0" w:right="240" w:firstLineChars="0" w:firstLine="0"/>
            </w:pPr>
            <w:r>
              <w:rPr>
                <w:rFonts w:hint="eastAsia"/>
              </w:rPr>
              <w:t>分類</w:t>
            </w:r>
            <w:proofErr w:type="gramStart"/>
            <w:r>
              <w:rPr>
                <w:rFonts w:hint="eastAsia"/>
              </w:rPr>
              <w:t>一</w:t>
            </w:r>
            <w:proofErr w:type="gramEnd"/>
          </w:p>
        </w:tc>
        <w:tc>
          <w:tcPr>
            <w:tcW w:w="3782" w:type="dxa"/>
            <w:gridSpan w:val="3"/>
            <w:shd w:val="clear" w:color="auto" w:fill="B4C6E7" w:themeFill="accent1" w:themeFillTint="66"/>
          </w:tcPr>
          <w:p w14:paraId="66DC5052" w14:textId="79ECAF11" w:rsidR="00211660" w:rsidRDefault="00211660" w:rsidP="00B77612">
            <w:pPr>
              <w:ind w:leftChars="0" w:left="0" w:right="240" w:firstLineChars="0" w:firstLine="0"/>
            </w:pPr>
            <w:r>
              <w:rPr>
                <w:rFonts w:hint="eastAsia"/>
              </w:rPr>
              <w:t>分類二</w:t>
            </w:r>
          </w:p>
        </w:tc>
        <w:tc>
          <w:tcPr>
            <w:tcW w:w="1261" w:type="dxa"/>
            <w:vMerge w:val="restart"/>
            <w:shd w:val="clear" w:color="auto" w:fill="B4C6E7" w:themeFill="accent1" w:themeFillTint="66"/>
          </w:tcPr>
          <w:p w14:paraId="2D025473" w14:textId="1560C555" w:rsidR="00211660" w:rsidRDefault="00211660" w:rsidP="00B77612">
            <w:pPr>
              <w:ind w:leftChars="0" w:left="0" w:right="240" w:firstLineChars="0" w:firstLine="0"/>
            </w:pPr>
            <w:r>
              <w:rPr>
                <w:rFonts w:hint="eastAsia"/>
              </w:rPr>
              <w:t>合計</w:t>
            </w:r>
          </w:p>
        </w:tc>
      </w:tr>
      <w:tr w:rsidR="00211660" w14:paraId="08DA646A" w14:textId="77777777" w:rsidTr="00A15B8F">
        <w:tc>
          <w:tcPr>
            <w:tcW w:w="1259" w:type="dxa"/>
            <w:vMerge/>
            <w:shd w:val="clear" w:color="auto" w:fill="B4C6E7" w:themeFill="accent1" w:themeFillTint="66"/>
          </w:tcPr>
          <w:p w14:paraId="23451F66" w14:textId="77777777" w:rsidR="00211660" w:rsidRDefault="00211660" w:rsidP="00BA56AC">
            <w:pPr>
              <w:ind w:leftChars="0" w:left="0" w:right="240" w:firstLineChars="0" w:firstLine="0"/>
              <w:jc w:val="center"/>
            </w:pPr>
          </w:p>
        </w:tc>
        <w:tc>
          <w:tcPr>
            <w:tcW w:w="1259" w:type="dxa"/>
            <w:shd w:val="clear" w:color="auto" w:fill="B4C6E7" w:themeFill="accent1" w:themeFillTint="66"/>
          </w:tcPr>
          <w:p w14:paraId="2DD23E8F" w14:textId="32BE5986" w:rsidR="00211660" w:rsidRDefault="00211660" w:rsidP="00B77612">
            <w:pPr>
              <w:ind w:leftChars="0" w:left="0" w:right="240" w:firstLineChars="0" w:firstLine="0"/>
            </w:pPr>
            <w:r>
              <w:rPr>
                <w:rFonts w:hint="eastAsia"/>
              </w:rPr>
              <w:t>藍色</w:t>
            </w:r>
          </w:p>
        </w:tc>
        <w:tc>
          <w:tcPr>
            <w:tcW w:w="1260" w:type="dxa"/>
            <w:shd w:val="clear" w:color="auto" w:fill="B4C6E7" w:themeFill="accent1" w:themeFillTint="66"/>
          </w:tcPr>
          <w:p w14:paraId="75B6B7C2" w14:textId="48CCC11D" w:rsidR="00211660" w:rsidRDefault="00211660" w:rsidP="00B77612">
            <w:pPr>
              <w:ind w:leftChars="0" w:left="0" w:right="240" w:firstLineChars="0" w:firstLine="0"/>
            </w:pPr>
            <w:r>
              <w:rPr>
                <w:rFonts w:hint="eastAsia"/>
              </w:rPr>
              <w:t>白色</w:t>
            </w:r>
          </w:p>
        </w:tc>
        <w:tc>
          <w:tcPr>
            <w:tcW w:w="1260" w:type="dxa"/>
            <w:shd w:val="clear" w:color="auto" w:fill="B4C6E7" w:themeFill="accent1" w:themeFillTint="66"/>
          </w:tcPr>
          <w:p w14:paraId="7DB47613" w14:textId="5BC969C4" w:rsidR="00211660" w:rsidRDefault="00211660" w:rsidP="00B77612">
            <w:pPr>
              <w:ind w:leftChars="0" w:left="0" w:right="240" w:firstLineChars="0" w:firstLine="0"/>
            </w:pPr>
            <w:r>
              <w:rPr>
                <w:rFonts w:hint="eastAsia"/>
              </w:rPr>
              <w:t>室內</w:t>
            </w:r>
          </w:p>
        </w:tc>
        <w:tc>
          <w:tcPr>
            <w:tcW w:w="1261" w:type="dxa"/>
            <w:shd w:val="clear" w:color="auto" w:fill="B4C6E7" w:themeFill="accent1" w:themeFillTint="66"/>
          </w:tcPr>
          <w:p w14:paraId="0F22A6A0" w14:textId="35B2B81B" w:rsidR="00211660" w:rsidRDefault="00211660" w:rsidP="00B77612">
            <w:pPr>
              <w:ind w:leftChars="0" w:left="0" w:right="240" w:firstLineChars="0" w:firstLine="0"/>
            </w:pPr>
            <w:r>
              <w:rPr>
                <w:rFonts w:hint="eastAsia"/>
              </w:rPr>
              <w:t>平面</w:t>
            </w:r>
          </w:p>
        </w:tc>
        <w:tc>
          <w:tcPr>
            <w:tcW w:w="1261" w:type="dxa"/>
            <w:shd w:val="clear" w:color="auto" w:fill="B4C6E7" w:themeFill="accent1" w:themeFillTint="66"/>
          </w:tcPr>
          <w:p w14:paraId="3F5EF502" w14:textId="21BA6534" w:rsidR="00211660" w:rsidRDefault="00211660" w:rsidP="00B77612">
            <w:pPr>
              <w:ind w:leftChars="0" w:left="0" w:right="240" w:firstLineChars="0" w:firstLine="0"/>
            </w:pPr>
            <w:r>
              <w:rPr>
                <w:rFonts w:hint="eastAsia"/>
              </w:rPr>
              <w:t>路段</w:t>
            </w:r>
          </w:p>
        </w:tc>
        <w:tc>
          <w:tcPr>
            <w:tcW w:w="1261" w:type="dxa"/>
            <w:vMerge/>
            <w:shd w:val="clear" w:color="auto" w:fill="B4C6E7" w:themeFill="accent1" w:themeFillTint="66"/>
          </w:tcPr>
          <w:p w14:paraId="38EA2000" w14:textId="77777777" w:rsidR="00211660" w:rsidRDefault="00211660" w:rsidP="00B77612">
            <w:pPr>
              <w:ind w:leftChars="0" w:left="0" w:right="240" w:firstLineChars="0" w:firstLine="0"/>
            </w:pPr>
          </w:p>
        </w:tc>
      </w:tr>
      <w:tr w:rsidR="00B82A9F" w14:paraId="4EE7BDA2" w14:textId="77777777" w:rsidTr="00A15B8F">
        <w:tc>
          <w:tcPr>
            <w:tcW w:w="1259" w:type="dxa"/>
            <w:shd w:val="clear" w:color="auto" w:fill="FFD966" w:themeFill="accent4" w:themeFillTint="99"/>
          </w:tcPr>
          <w:p w14:paraId="3D4AE3C4" w14:textId="2E0916C1" w:rsidR="00B82A9F" w:rsidRDefault="00B82A9F" w:rsidP="00BA56AC">
            <w:pPr>
              <w:ind w:leftChars="0" w:left="0" w:right="240" w:firstLineChars="0" w:firstLine="0"/>
              <w:jc w:val="center"/>
            </w:pPr>
            <w:r>
              <w:rPr>
                <w:rFonts w:hint="eastAsia"/>
              </w:rPr>
              <w:t>光復</w:t>
            </w:r>
          </w:p>
        </w:tc>
        <w:tc>
          <w:tcPr>
            <w:tcW w:w="1259" w:type="dxa"/>
            <w:shd w:val="clear" w:color="auto" w:fill="FFD966" w:themeFill="accent4" w:themeFillTint="99"/>
          </w:tcPr>
          <w:p w14:paraId="7D10A4F3" w14:textId="62A72CCA" w:rsidR="00B82A9F" w:rsidRDefault="00211660" w:rsidP="00B77612">
            <w:pPr>
              <w:ind w:leftChars="0" w:left="0" w:right="240" w:firstLineChars="0" w:firstLine="0"/>
            </w:pPr>
            <w:r>
              <w:rPr>
                <w:rFonts w:hint="eastAsia"/>
              </w:rPr>
              <w:t>5</w:t>
            </w:r>
            <w:r>
              <w:t>76</w:t>
            </w:r>
          </w:p>
        </w:tc>
        <w:tc>
          <w:tcPr>
            <w:tcW w:w="1260" w:type="dxa"/>
            <w:shd w:val="clear" w:color="auto" w:fill="FFD966" w:themeFill="accent4" w:themeFillTint="99"/>
          </w:tcPr>
          <w:p w14:paraId="0294FAD0" w14:textId="6AF5633A" w:rsidR="00B82A9F" w:rsidRDefault="00211660" w:rsidP="00B77612">
            <w:pPr>
              <w:ind w:leftChars="0" w:left="0" w:right="240" w:firstLineChars="0" w:firstLine="0"/>
            </w:pPr>
            <w:r>
              <w:rPr>
                <w:rFonts w:hint="eastAsia"/>
              </w:rPr>
              <w:t>8</w:t>
            </w:r>
            <w:r>
              <w:t>99</w:t>
            </w:r>
          </w:p>
        </w:tc>
        <w:tc>
          <w:tcPr>
            <w:tcW w:w="1260" w:type="dxa"/>
            <w:shd w:val="clear" w:color="auto" w:fill="FFD966" w:themeFill="accent4" w:themeFillTint="99"/>
          </w:tcPr>
          <w:p w14:paraId="2866ACD8" w14:textId="67B16B76" w:rsidR="00B82A9F" w:rsidRDefault="00211660" w:rsidP="00B77612">
            <w:pPr>
              <w:ind w:leftChars="0" w:left="0" w:right="240" w:firstLineChars="0" w:firstLine="0"/>
            </w:pPr>
            <w:r>
              <w:rPr>
                <w:rFonts w:hint="eastAsia"/>
              </w:rPr>
              <w:t>4</w:t>
            </w:r>
            <w:r>
              <w:t>94</w:t>
            </w:r>
          </w:p>
        </w:tc>
        <w:tc>
          <w:tcPr>
            <w:tcW w:w="1261" w:type="dxa"/>
            <w:shd w:val="clear" w:color="auto" w:fill="FFD966" w:themeFill="accent4" w:themeFillTint="99"/>
          </w:tcPr>
          <w:p w14:paraId="0601A58E" w14:textId="3A00DC72" w:rsidR="00B82A9F" w:rsidRDefault="00211660" w:rsidP="00B77612">
            <w:pPr>
              <w:ind w:leftChars="0" w:left="0" w:right="240" w:firstLineChars="0" w:firstLine="0"/>
            </w:pPr>
            <w:r>
              <w:rPr>
                <w:rFonts w:hint="eastAsia"/>
              </w:rPr>
              <w:t>5</w:t>
            </w:r>
            <w:r>
              <w:t>26</w:t>
            </w:r>
          </w:p>
        </w:tc>
        <w:tc>
          <w:tcPr>
            <w:tcW w:w="1261" w:type="dxa"/>
            <w:shd w:val="clear" w:color="auto" w:fill="FFD966" w:themeFill="accent4" w:themeFillTint="99"/>
          </w:tcPr>
          <w:p w14:paraId="0838DCDB" w14:textId="1E3297F4" w:rsidR="00B82A9F" w:rsidRDefault="00211660" w:rsidP="00B77612">
            <w:pPr>
              <w:ind w:leftChars="0" w:left="0" w:right="240" w:firstLineChars="0" w:firstLine="0"/>
            </w:pPr>
            <w:r>
              <w:rPr>
                <w:rFonts w:hint="eastAsia"/>
              </w:rPr>
              <w:t>4</w:t>
            </w:r>
            <w:r>
              <w:t>55</w:t>
            </w:r>
          </w:p>
        </w:tc>
        <w:tc>
          <w:tcPr>
            <w:tcW w:w="1261" w:type="dxa"/>
            <w:shd w:val="clear" w:color="auto" w:fill="FFD966" w:themeFill="accent4" w:themeFillTint="99"/>
          </w:tcPr>
          <w:p w14:paraId="087D6DBE" w14:textId="5F6609D3" w:rsidR="00B82A9F" w:rsidRDefault="00211660" w:rsidP="00B77612">
            <w:pPr>
              <w:ind w:leftChars="0" w:left="0" w:right="240" w:firstLineChars="0" w:firstLine="0"/>
            </w:pPr>
            <w:r>
              <w:rPr>
                <w:rFonts w:hint="eastAsia"/>
              </w:rPr>
              <w:t>1</w:t>
            </w:r>
            <w:r>
              <w:t>475</w:t>
            </w:r>
          </w:p>
        </w:tc>
      </w:tr>
      <w:tr w:rsidR="00B82A9F" w14:paraId="47D7B927" w14:textId="77777777" w:rsidTr="00A15B8F">
        <w:tc>
          <w:tcPr>
            <w:tcW w:w="1259" w:type="dxa"/>
            <w:shd w:val="clear" w:color="auto" w:fill="FFF2CC" w:themeFill="accent4" w:themeFillTint="33"/>
          </w:tcPr>
          <w:p w14:paraId="2B62BEC1" w14:textId="051B6F2C" w:rsidR="00B82A9F" w:rsidRDefault="00B82A9F" w:rsidP="00BA56AC">
            <w:pPr>
              <w:ind w:leftChars="0" w:left="0" w:right="240" w:firstLineChars="0" w:firstLine="0"/>
              <w:jc w:val="center"/>
            </w:pPr>
            <w:r>
              <w:rPr>
                <w:rFonts w:hint="eastAsia"/>
              </w:rPr>
              <w:t>博愛</w:t>
            </w:r>
          </w:p>
        </w:tc>
        <w:tc>
          <w:tcPr>
            <w:tcW w:w="1259" w:type="dxa"/>
            <w:shd w:val="clear" w:color="auto" w:fill="FFF2CC" w:themeFill="accent4" w:themeFillTint="33"/>
          </w:tcPr>
          <w:p w14:paraId="063CAFDC" w14:textId="08F16D26" w:rsidR="00B82A9F" w:rsidRDefault="00211660" w:rsidP="00B77612">
            <w:pPr>
              <w:ind w:leftChars="0" w:left="0" w:right="240" w:firstLineChars="0" w:firstLine="0"/>
            </w:pPr>
            <w:r>
              <w:rPr>
                <w:rFonts w:hint="eastAsia"/>
              </w:rPr>
              <w:t>8</w:t>
            </w:r>
            <w:r>
              <w:t>4</w:t>
            </w:r>
          </w:p>
        </w:tc>
        <w:tc>
          <w:tcPr>
            <w:tcW w:w="1260" w:type="dxa"/>
            <w:shd w:val="clear" w:color="auto" w:fill="FFF2CC" w:themeFill="accent4" w:themeFillTint="33"/>
          </w:tcPr>
          <w:p w14:paraId="613331CF" w14:textId="536C0543" w:rsidR="00B82A9F" w:rsidRDefault="00211660" w:rsidP="00B77612">
            <w:pPr>
              <w:ind w:leftChars="0" w:left="0" w:right="240" w:firstLineChars="0" w:firstLine="0"/>
            </w:pPr>
            <w:r>
              <w:rPr>
                <w:rFonts w:hint="eastAsia"/>
              </w:rPr>
              <w:t>1</w:t>
            </w:r>
            <w:r>
              <w:t>08</w:t>
            </w:r>
          </w:p>
        </w:tc>
        <w:tc>
          <w:tcPr>
            <w:tcW w:w="1260" w:type="dxa"/>
            <w:shd w:val="clear" w:color="auto" w:fill="FFF2CC" w:themeFill="accent4" w:themeFillTint="33"/>
          </w:tcPr>
          <w:p w14:paraId="040AB675" w14:textId="3DA663C8" w:rsidR="00B82A9F" w:rsidRDefault="00211660" w:rsidP="00B77612">
            <w:pPr>
              <w:ind w:leftChars="0" w:left="0" w:right="240" w:firstLineChars="0" w:firstLine="0"/>
            </w:pPr>
            <w:r>
              <w:rPr>
                <w:rFonts w:hint="eastAsia"/>
              </w:rPr>
              <w:t>2</w:t>
            </w:r>
            <w:r>
              <w:t>6</w:t>
            </w:r>
          </w:p>
        </w:tc>
        <w:tc>
          <w:tcPr>
            <w:tcW w:w="1261" w:type="dxa"/>
            <w:shd w:val="clear" w:color="auto" w:fill="FFF2CC" w:themeFill="accent4" w:themeFillTint="33"/>
          </w:tcPr>
          <w:p w14:paraId="2A065B54" w14:textId="7038E2F2" w:rsidR="00B82A9F" w:rsidRDefault="00211660" w:rsidP="00B77612">
            <w:pPr>
              <w:ind w:leftChars="0" w:left="0" w:right="240" w:firstLineChars="0" w:firstLine="0"/>
            </w:pPr>
            <w:r>
              <w:rPr>
                <w:rFonts w:hint="eastAsia"/>
              </w:rPr>
              <w:t>8</w:t>
            </w:r>
            <w:r>
              <w:t>4</w:t>
            </w:r>
          </w:p>
        </w:tc>
        <w:tc>
          <w:tcPr>
            <w:tcW w:w="1261" w:type="dxa"/>
            <w:shd w:val="clear" w:color="auto" w:fill="FFF2CC" w:themeFill="accent4" w:themeFillTint="33"/>
          </w:tcPr>
          <w:p w14:paraId="50EA8187" w14:textId="060E7EE2" w:rsidR="00B82A9F" w:rsidRDefault="00211660" w:rsidP="00B77612">
            <w:pPr>
              <w:ind w:leftChars="0" w:left="0" w:right="240" w:firstLineChars="0" w:firstLine="0"/>
            </w:pPr>
            <w:r>
              <w:rPr>
                <w:rFonts w:hint="eastAsia"/>
              </w:rPr>
              <w:t>8</w:t>
            </w:r>
            <w:r>
              <w:t>2</w:t>
            </w:r>
          </w:p>
        </w:tc>
        <w:tc>
          <w:tcPr>
            <w:tcW w:w="1261" w:type="dxa"/>
            <w:shd w:val="clear" w:color="auto" w:fill="FFF2CC" w:themeFill="accent4" w:themeFillTint="33"/>
          </w:tcPr>
          <w:p w14:paraId="4F77F3FB" w14:textId="02BF14F1" w:rsidR="00B82A9F" w:rsidRDefault="00211660" w:rsidP="00B77612">
            <w:pPr>
              <w:ind w:leftChars="0" w:left="0" w:right="240" w:firstLineChars="0" w:firstLine="0"/>
            </w:pPr>
            <w:r>
              <w:rPr>
                <w:rFonts w:hint="eastAsia"/>
              </w:rPr>
              <w:t>1</w:t>
            </w:r>
            <w:r>
              <w:t>92</w:t>
            </w:r>
          </w:p>
        </w:tc>
      </w:tr>
      <w:tr w:rsidR="00B82A9F" w14:paraId="3F8DFD57" w14:textId="77777777" w:rsidTr="00B82A9F">
        <w:tc>
          <w:tcPr>
            <w:tcW w:w="1259" w:type="dxa"/>
          </w:tcPr>
          <w:p w14:paraId="39E6E642" w14:textId="6C890DCB" w:rsidR="00B82A9F" w:rsidRDefault="00B82A9F" w:rsidP="00BA56AC">
            <w:pPr>
              <w:ind w:leftChars="0" w:left="0" w:right="240" w:firstLineChars="0" w:firstLine="0"/>
              <w:jc w:val="center"/>
            </w:pPr>
            <w:r>
              <w:rPr>
                <w:rFonts w:hint="eastAsia"/>
              </w:rPr>
              <w:t>總計</w:t>
            </w:r>
          </w:p>
        </w:tc>
        <w:tc>
          <w:tcPr>
            <w:tcW w:w="1259" w:type="dxa"/>
          </w:tcPr>
          <w:p w14:paraId="6A1C4AB0" w14:textId="0712DB9A" w:rsidR="00B82A9F" w:rsidRDefault="00211660" w:rsidP="00B77612">
            <w:pPr>
              <w:ind w:leftChars="0" w:left="0" w:right="240" w:firstLineChars="0" w:firstLine="0"/>
            </w:pPr>
            <w:r>
              <w:rPr>
                <w:rFonts w:hint="eastAsia"/>
              </w:rPr>
              <w:t>6</w:t>
            </w:r>
            <w:r>
              <w:t>60</w:t>
            </w:r>
          </w:p>
        </w:tc>
        <w:tc>
          <w:tcPr>
            <w:tcW w:w="1260" w:type="dxa"/>
          </w:tcPr>
          <w:p w14:paraId="5A6A4489" w14:textId="0EFC16F1" w:rsidR="00B82A9F" w:rsidRDefault="00211660" w:rsidP="00B77612">
            <w:pPr>
              <w:ind w:leftChars="0" w:left="0" w:right="240" w:firstLineChars="0" w:firstLine="0"/>
            </w:pPr>
            <w:r>
              <w:rPr>
                <w:rFonts w:hint="eastAsia"/>
              </w:rPr>
              <w:t>1</w:t>
            </w:r>
            <w:r>
              <w:t>007</w:t>
            </w:r>
          </w:p>
        </w:tc>
        <w:tc>
          <w:tcPr>
            <w:tcW w:w="1260" w:type="dxa"/>
          </w:tcPr>
          <w:p w14:paraId="39D42C9D" w14:textId="4A6D8EA4" w:rsidR="00B82A9F" w:rsidRDefault="00211660" w:rsidP="00B77612">
            <w:pPr>
              <w:ind w:leftChars="0" w:left="0" w:right="240" w:firstLineChars="0" w:firstLine="0"/>
            </w:pPr>
            <w:r>
              <w:rPr>
                <w:rFonts w:hint="eastAsia"/>
              </w:rPr>
              <w:t>5</w:t>
            </w:r>
            <w:r>
              <w:t>20</w:t>
            </w:r>
          </w:p>
        </w:tc>
        <w:tc>
          <w:tcPr>
            <w:tcW w:w="1261" w:type="dxa"/>
          </w:tcPr>
          <w:p w14:paraId="1BC04BA5" w14:textId="71D88308" w:rsidR="00B82A9F" w:rsidRDefault="00211660" w:rsidP="00B77612">
            <w:pPr>
              <w:ind w:leftChars="0" w:left="0" w:right="240" w:firstLineChars="0" w:firstLine="0"/>
            </w:pPr>
            <w:r>
              <w:rPr>
                <w:rFonts w:hint="eastAsia"/>
              </w:rPr>
              <w:t>6</w:t>
            </w:r>
            <w:r>
              <w:t>10</w:t>
            </w:r>
          </w:p>
        </w:tc>
        <w:tc>
          <w:tcPr>
            <w:tcW w:w="1261" w:type="dxa"/>
          </w:tcPr>
          <w:p w14:paraId="3B22ACCB" w14:textId="1F998AAC" w:rsidR="00B82A9F" w:rsidRDefault="00211660" w:rsidP="00B77612">
            <w:pPr>
              <w:ind w:leftChars="0" w:left="0" w:right="240" w:firstLineChars="0" w:firstLine="0"/>
            </w:pPr>
            <w:r>
              <w:rPr>
                <w:rFonts w:hint="eastAsia"/>
              </w:rPr>
              <w:t>5</w:t>
            </w:r>
            <w:r>
              <w:t>37</w:t>
            </w:r>
          </w:p>
        </w:tc>
        <w:tc>
          <w:tcPr>
            <w:tcW w:w="1261" w:type="dxa"/>
          </w:tcPr>
          <w:p w14:paraId="3C4BB5E6" w14:textId="73F0CD0F" w:rsidR="00B82A9F" w:rsidRDefault="00211660" w:rsidP="00B77612">
            <w:pPr>
              <w:ind w:leftChars="0" w:left="0" w:right="240" w:firstLineChars="0" w:firstLine="0"/>
            </w:pPr>
            <w:r>
              <w:rPr>
                <w:rFonts w:hint="eastAsia"/>
              </w:rPr>
              <w:t>1</w:t>
            </w:r>
            <w:r>
              <w:t>667</w:t>
            </w:r>
          </w:p>
        </w:tc>
      </w:tr>
    </w:tbl>
    <w:p w14:paraId="7E9CB763" w14:textId="3F602C92" w:rsidR="00B82A9F" w:rsidRPr="00E73354" w:rsidRDefault="00E73354" w:rsidP="00E73354">
      <w:pPr>
        <w:ind w:left="240" w:right="240" w:firstLine="480"/>
        <w:jc w:val="center"/>
        <w:rPr>
          <w:rFonts w:ascii="標楷體" w:hAnsi="標楷體"/>
          <w:szCs w:val="24"/>
        </w:rPr>
      </w:pPr>
      <w:r w:rsidRPr="009B5FC9">
        <w:rPr>
          <w:rFonts w:ascii="標楷體" w:hAnsi="標楷體" w:hint="eastAsia"/>
          <w:szCs w:val="24"/>
        </w:rPr>
        <w:t>表2</w:t>
      </w:r>
      <w:r w:rsidRPr="009B5FC9">
        <w:rPr>
          <w:rFonts w:ascii="標楷體" w:hAnsi="標楷體"/>
          <w:szCs w:val="24"/>
        </w:rPr>
        <w:t>-</w:t>
      </w:r>
      <w:r>
        <w:rPr>
          <w:rFonts w:ascii="標楷體" w:hAnsi="標楷體"/>
          <w:szCs w:val="24"/>
        </w:rPr>
        <w:t>1</w:t>
      </w:r>
    </w:p>
    <w:p w14:paraId="0615D435" w14:textId="77777777" w:rsidR="008B6F04" w:rsidRDefault="008B6F04" w:rsidP="00B77612">
      <w:pPr>
        <w:ind w:left="240" w:right="240" w:firstLine="480"/>
      </w:pPr>
    </w:p>
    <w:tbl>
      <w:tblPr>
        <w:tblStyle w:val="af5"/>
        <w:tblW w:w="7371" w:type="dxa"/>
        <w:tblInd w:w="1129" w:type="dxa"/>
        <w:tblLook w:val="04A0" w:firstRow="1" w:lastRow="0" w:firstColumn="1" w:lastColumn="0" w:noHBand="0" w:noVBand="1"/>
      </w:tblPr>
      <w:tblGrid>
        <w:gridCol w:w="3672"/>
        <w:gridCol w:w="3699"/>
      </w:tblGrid>
      <w:tr w:rsidR="009B5FC9" w:rsidRPr="009B5FC9" w14:paraId="6BF9FDE0" w14:textId="77777777" w:rsidTr="009B5FC9">
        <w:trPr>
          <w:trHeight w:val="423"/>
        </w:trPr>
        <w:tc>
          <w:tcPr>
            <w:tcW w:w="3672" w:type="dxa"/>
          </w:tcPr>
          <w:p w14:paraId="4DF9D0A6" w14:textId="5DA3FA01" w:rsidR="009B5FC9" w:rsidRPr="009B5FC9" w:rsidRDefault="009B5FC9" w:rsidP="009B5FC9">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03C65D67" w14:textId="77777777" w:rsidR="009B5FC9" w:rsidRPr="009B5FC9" w:rsidRDefault="009B5FC9" w:rsidP="009B5FC9">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9B5FC9" w:rsidRPr="009B5FC9" w14:paraId="236F57D1" w14:textId="77777777" w:rsidTr="009B5FC9">
        <w:trPr>
          <w:trHeight w:val="2656"/>
        </w:trPr>
        <w:tc>
          <w:tcPr>
            <w:tcW w:w="3672" w:type="dxa"/>
          </w:tcPr>
          <w:p w14:paraId="708D62D3" w14:textId="542A9232"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7B151A95" w14:textId="5D84570E"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73A9AF8D" w14:textId="312954B8"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FC0A3F1" w14:textId="07EB5FB9"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2C5E27CC" w14:textId="5BFA5B45"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33298F62" w14:textId="3550C009"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5C6E6702" w14:textId="44850FC2"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1272B1B7" w14:textId="6C4EF371"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551861DE" w14:textId="01C6A790"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1253759A" w14:textId="47063B6F" w:rsidR="0043585D" w:rsidRPr="009B5FC9" w:rsidRDefault="009B5FC9" w:rsidP="009B5FC9">
      <w:pPr>
        <w:ind w:left="240" w:right="240" w:firstLine="480"/>
        <w:jc w:val="center"/>
        <w:rPr>
          <w:rFonts w:ascii="標楷體" w:hAnsi="標楷體"/>
          <w:szCs w:val="24"/>
        </w:rPr>
      </w:pPr>
      <w:r w:rsidRPr="009B5FC9">
        <w:rPr>
          <w:rFonts w:ascii="標楷體" w:hAnsi="標楷體" w:hint="eastAsia"/>
          <w:szCs w:val="24"/>
        </w:rPr>
        <w:t>表2</w:t>
      </w:r>
      <w:r w:rsidRPr="009B5FC9">
        <w:rPr>
          <w:rFonts w:ascii="標楷體" w:hAnsi="標楷體"/>
          <w:szCs w:val="24"/>
        </w:rPr>
        <w:t>-</w:t>
      </w:r>
      <w:r w:rsidR="00772A5E">
        <w:rPr>
          <w:rFonts w:ascii="標楷體" w:hAnsi="標楷體"/>
          <w:szCs w:val="24"/>
        </w:rPr>
        <w:t>2</w:t>
      </w:r>
    </w:p>
    <w:p w14:paraId="11F8AFA2" w14:textId="0C76A35C" w:rsidR="0043585D" w:rsidRDefault="0043585D" w:rsidP="00B77612">
      <w:pPr>
        <w:ind w:left="240" w:right="240" w:firstLine="480"/>
      </w:pPr>
    </w:p>
    <w:p w14:paraId="3E65BB2B" w14:textId="5FCA23AE" w:rsidR="0043585D" w:rsidRDefault="0043585D" w:rsidP="00B77612">
      <w:pPr>
        <w:ind w:left="240" w:right="240" w:firstLine="480"/>
      </w:pPr>
    </w:p>
    <w:p w14:paraId="68C7B9DA" w14:textId="5131D2C3" w:rsidR="0043585D" w:rsidRDefault="0043585D" w:rsidP="00B77612">
      <w:pPr>
        <w:ind w:left="240" w:right="240" w:firstLine="480"/>
      </w:pPr>
    </w:p>
    <w:p w14:paraId="7F6F5243" w14:textId="6CB3C2DB" w:rsidR="0043585D" w:rsidRDefault="0043585D" w:rsidP="00B77612">
      <w:pPr>
        <w:ind w:left="240" w:right="240" w:firstLine="480"/>
      </w:pPr>
    </w:p>
    <w:p w14:paraId="474748C3" w14:textId="14BF4EC3" w:rsidR="0043585D" w:rsidRDefault="0043585D" w:rsidP="00B77612">
      <w:pPr>
        <w:ind w:left="240" w:right="240" w:firstLine="480"/>
      </w:pPr>
    </w:p>
    <w:p w14:paraId="0A3D543A" w14:textId="6DD4F030" w:rsidR="0043585D" w:rsidRDefault="0043585D" w:rsidP="00B77612">
      <w:pPr>
        <w:ind w:left="240" w:right="240" w:firstLine="480"/>
      </w:pPr>
    </w:p>
    <w:p w14:paraId="1D0F4758" w14:textId="6E30AFA4" w:rsidR="0043585D" w:rsidRDefault="0043585D" w:rsidP="00B77612">
      <w:pPr>
        <w:ind w:left="240" w:right="240" w:firstLine="480"/>
      </w:pPr>
    </w:p>
    <w:p w14:paraId="5CCF1B04" w14:textId="104C4CC9" w:rsidR="0043585D" w:rsidRDefault="0043585D" w:rsidP="00B77612">
      <w:pPr>
        <w:ind w:left="240" w:right="240" w:firstLine="480"/>
      </w:pPr>
    </w:p>
    <w:p w14:paraId="5A2A76D0" w14:textId="2A1CE174" w:rsidR="0043585D" w:rsidRDefault="0043585D" w:rsidP="00B77612">
      <w:pPr>
        <w:ind w:left="240" w:right="240" w:firstLine="480"/>
      </w:pPr>
    </w:p>
    <w:p w14:paraId="6DA25E3D" w14:textId="77777777" w:rsidR="00F556BC" w:rsidRDefault="00F556BC" w:rsidP="00A15B8F">
      <w:pPr>
        <w:ind w:leftChars="0" w:left="0" w:right="240" w:firstLineChars="0" w:firstLine="0"/>
      </w:pPr>
    </w:p>
    <w:p w14:paraId="793731D5" w14:textId="3ECF5B13" w:rsidR="00B77612" w:rsidRDefault="00B77612" w:rsidP="00B77612">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1CA2E2DE" wp14:editId="2FE60E01">
            <wp:extent cx="5275580" cy="3768090"/>
            <wp:effectExtent l="0" t="0" r="1270" b="381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7DA6E06C" w14:textId="09064B44" w:rsidR="00190A9C" w:rsidRDefault="00B77612" w:rsidP="00F556BC">
      <w:pPr>
        <w:ind w:leftChars="41" w:left="98" w:right="240" w:firstLineChars="83" w:firstLine="199"/>
        <w:jc w:val="center"/>
      </w:pPr>
      <w:r>
        <w:rPr>
          <w:rFonts w:hint="eastAsia"/>
        </w:rPr>
        <w:t>圖</w:t>
      </w:r>
      <w:r>
        <w:rPr>
          <w:rFonts w:hint="eastAsia"/>
        </w:rPr>
        <w:t>2</w:t>
      </w:r>
      <w:r>
        <w:t xml:space="preserve">-1 </w:t>
      </w:r>
      <w:r>
        <w:rPr>
          <w:rFonts w:hint="eastAsia"/>
        </w:rPr>
        <w:t>身心障礙及婦幼專用停車格</w:t>
      </w:r>
    </w:p>
    <w:p w14:paraId="460062E2" w14:textId="10A7B91C" w:rsidR="00190A9C" w:rsidRDefault="00190A9C" w:rsidP="00B77612">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2FE1385E" wp14:editId="13CEE64D">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0D752F7B" w14:textId="33EFC7B5" w:rsidR="00190A9C" w:rsidRDefault="00190A9C" w:rsidP="00190A9C">
      <w:pPr>
        <w:ind w:leftChars="41" w:left="98" w:right="240" w:firstLineChars="83" w:firstLine="199"/>
        <w:jc w:val="center"/>
      </w:pPr>
      <w:r>
        <w:rPr>
          <w:rFonts w:hint="eastAsia"/>
        </w:rPr>
        <w:t>圖</w:t>
      </w:r>
      <w:r>
        <w:rPr>
          <w:rFonts w:hint="eastAsia"/>
        </w:rPr>
        <w:t>2</w:t>
      </w:r>
      <w:r>
        <w:t>-2</w:t>
      </w:r>
      <w:r>
        <w:rPr>
          <w:rFonts w:hint="eastAsia"/>
        </w:rPr>
        <w:t xml:space="preserve"> </w:t>
      </w:r>
      <w:r>
        <w:rPr>
          <w:rFonts w:hint="eastAsia"/>
        </w:rPr>
        <w:t>洽公用停車格</w:t>
      </w:r>
    </w:p>
    <w:p w14:paraId="10CD3C21" w14:textId="30A68ACB" w:rsidR="00190A9C" w:rsidRDefault="00190A9C" w:rsidP="00190A9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40A4F3D1" wp14:editId="5F271DA6">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6BD933E1" w14:textId="518221FB" w:rsidR="00190A9C" w:rsidRDefault="00190A9C" w:rsidP="00F556BC">
      <w:pPr>
        <w:ind w:leftChars="41" w:left="98" w:right="240" w:firstLineChars="83" w:firstLine="199"/>
        <w:jc w:val="center"/>
      </w:pPr>
      <w:r>
        <w:rPr>
          <w:rFonts w:hint="eastAsia"/>
        </w:rPr>
        <w:t>圖</w:t>
      </w:r>
      <w:r>
        <w:rPr>
          <w:rFonts w:hint="eastAsia"/>
        </w:rPr>
        <w:t>2</w:t>
      </w:r>
      <w:r>
        <w:t xml:space="preserve">-3 </w:t>
      </w:r>
      <w:r>
        <w:rPr>
          <w:rFonts w:hint="eastAsia"/>
        </w:rPr>
        <w:t>教職員工停車格</w:t>
      </w:r>
    </w:p>
    <w:p w14:paraId="7F0D9AAC" w14:textId="57BEF6C8" w:rsidR="00190A9C" w:rsidRDefault="00190A9C" w:rsidP="00190A9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60923360" wp14:editId="59134E6D">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2">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540E3E35" w14:textId="171CA4A7" w:rsidR="00190A9C" w:rsidRDefault="00190A9C" w:rsidP="00190A9C">
      <w:pPr>
        <w:ind w:leftChars="41" w:left="98" w:right="240" w:firstLineChars="83" w:firstLine="199"/>
        <w:jc w:val="center"/>
      </w:pPr>
      <w:r>
        <w:rPr>
          <w:rFonts w:hint="eastAsia"/>
        </w:rPr>
        <w:t>圖</w:t>
      </w:r>
      <w:r>
        <w:rPr>
          <w:rFonts w:hint="eastAsia"/>
        </w:rPr>
        <w:t>2</w:t>
      </w:r>
      <w:r>
        <w:t>-4</w:t>
      </w:r>
      <w:r w:rsidR="00F27171">
        <w:t xml:space="preserve"> </w:t>
      </w:r>
      <w:r>
        <w:rPr>
          <w:rFonts w:hint="eastAsia"/>
        </w:rPr>
        <w:t>職務專用停車格</w:t>
      </w:r>
    </w:p>
    <w:p w14:paraId="40E55AA8" w14:textId="495BE08C" w:rsidR="00ED28D0" w:rsidRDefault="00ED28D0" w:rsidP="00190A9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0B1A4CAB" wp14:editId="417BE70E">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64C23A3E" w14:textId="7B826ACC" w:rsidR="00ED28D0" w:rsidRDefault="00ED28D0" w:rsidP="00190A9C">
      <w:pPr>
        <w:ind w:leftChars="41" w:left="98" w:right="240" w:firstLineChars="83" w:firstLine="199"/>
        <w:jc w:val="center"/>
      </w:pPr>
      <w:r>
        <w:rPr>
          <w:rFonts w:hint="eastAsia"/>
        </w:rPr>
        <w:t>圖</w:t>
      </w:r>
      <w:r>
        <w:rPr>
          <w:rFonts w:hint="eastAsia"/>
        </w:rPr>
        <w:t>2</w:t>
      </w:r>
      <w:r>
        <w:t xml:space="preserve">-5 </w:t>
      </w:r>
      <w:r>
        <w:rPr>
          <w:rFonts w:hint="eastAsia"/>
        </w:rPr>
        <w:t>卸貨停車格</w:t>
      </w:r>
    </w:p>
    <w:p w14:paraId="55481F53" w14:textId="77777777" w:rsidR="004622CE" w:rsidRDefault="004622CE" w:rsidP="004622CE">
      <w:pPr>
        <w:ind w:leftChars="41" w:left="98" w:right="240" w:firstLineChars="83" w:firstLine="199"/>
        <w:jc w:val="left"/>
      </w:pPr>
    </w:p>
    <w:p w14:paraId="1D660F05" w14:textId="77777777" w:rsidR="00B77612" w:rsidRPr="00067ACE" w:rsidRDefault="00B77612" w:rsidP="00B77612">
      <w:pPr>
        <w:ind w:leftChars="0" w:left="0" w:right="240" w:firstLineChars="0" w:firstLine="0"/>
        <w:rPr>
          <w:b/>
          <w:bCs/>
          <w:szCs w:val="24"/>
        </w:rPr>
      </w:pPr>
      <w:r w:rsidRPr="00067ACE">
        <w:rPr>
          <w:rFonts w:hint="eastAsia"/>
          <w:b/>
          <w:bCs/>
          <w:szCs w:val="24"/>
        </w:rPr>
        <w:t>停車識別證</w:t>
      </w:r>
    </w:p>
    <w:p w14:paraId="6F5AFDE4" w14:textId="77777777" w:rsidR="00B77612" w:rsidRDefault="00B77612" w:rsidP="00B77612">
      <w:pPr>
        <w:ind w:leftChars="41" w:left="98" w:right="240" w:firstLineChars="83" w:firstLine="199"/>
      </w:pPr>
      <w:r>
        <w:rPr>
          <w:rFonts w:hint="eastAsia"/>
        </w:rPr>
        <w:t>依據國立陽明交通大學交通管理要點，所有教職員工生在校園行駛或停放汽機車者，皆須先至管理單位申請停車識別證，汽車部分，陽明校區之大</w:t>
      </w:r>
      <w:proofErr w:type="gramStart"/>
      <w:r>
        <w:rPr>
          <w:rFonts w:hint="eastAsia"/>
        </w:rPr>
        <w:t>一</w:t>
      </w:r>
      <w:proofErr w:type="gramEnd"/>
      <w:r>
        <w:rPr>
          <w:rFonts w:hint="eastAsia"/>
        </w:rPr>
        <w:t>新生不得申請汽車停車識別證，各學年度發行之汽車停車識別證數量應考量各校區停車格位總數量，而申請各類停車</w:t>
      </w:r>
      <w:proofErr w:type="gramStart"/>
      <w:r>
        <w:rPr>
          <w:rFonts w:hint="eastAsia"/>
        </w:rPr>
        <w:t>識別證需依</w:t>
      </w:r>
      <w:proofErr w:type="gramEnd"/>
      <w:r>
        <w:rPr>
          <w:rFonts w:hint="eastAsia"/>
        </w:rPr>
        <w:t>類別及所屬校區申請並繳交規費。</w:t>
      </w:r>
    </w:p>
    <w:p w14:paraId="10CB142F" w14:textId="77777777" w:rsidR="00B77612" w:rsidRDefault="00B77612" w:rsidP="00B77612">
      <w:pPr>
        <w:ind w:leftChars="41" w:left="98" w:right="240" w:firstLineChars="83" w:firstLine="199"/>
      </w:pPr>
      <w:r>
        <w:rPr>
          <w:rFonts w:hint="eastAsia"/>
        </w:rPr>
        <w:tab/>
      </w:r>
      <w:r>
        <w:rPr>
          <w:rFonts w:hint="eastAsia"/>
        </w:rPr>
        <w:t>以光復及博愛校區之停車識別證為例，各類停車證包含長時汽車</w:t>
      </w:r>
      <w:r>
        <w:rPr>
          <w:rFonts w:hint="eastAsia"/>
        </w:rPr>
        <w:t>(</w:t>
      </w:r>
      <w:r>
        <w:rPr>
          <w:rFonts w:hint="eastAsia"/>
        </w:rPr>
        <w:t>停車識別證</w:t>
      </w:r>
      <w:r>
        <w:rPr>
          <w:rFonts w:hint="eastAsia"/>
        </w:rPr>
        <w:t>)</w:t>
      </w:r>
      <w:r>
        <w:rPr>
          <w:rFonts w:hint="eastAsia"/>
        </w:rPr>
        <w:t>、貴賓汽車、計次汽車，而停車</w:t>
      </w:r>
      <w:proofErr w:type="gramStart"/>
      <w:r>
        <w:rPr>
          <w:rFonts w:hint="eastAsia"/>
        </w:rPr>
        <w:t>券</w:t>
      </w:r>
      <w:proofErr w:type="gramEnd"/>
      <w:r>
        <w:rPr>
          <w:rFonts w:hint="eastAsia"/>
        </w:rPr>
        <w:t>包含貴賓計次汽車、優惠計次，計次汽車細分為教職員汽車、學生汽車、在職專班汽車，而長時汽車與計次汽車相同並多了廠商汽車類別。</w:t>
      </w:r>
    </w:p>
    <w:p w14:paraId="6BBF0C14" w14:textId="59D20865" w:rsidR="00B77612" w:rsidRPr="00B77612" w:rsidRDefault="00B77612" w:rsidP="00B77612">
      <w:pPr>
        <w:ind w:leftChars="41" w:left="98" w:right="240" w:firstLineChars="83" w:firstLine="199"/>
      </w:pPr>
      <w:r>
        <w:rPr>
          <w:rFonts w:hint="eastAsia"/>
        </w:rPr>
        <w:tab/>
      </w:r>
      <w:r>
        <w:rPr>
          <w:rFonts w:hint="eastAsia"/>
        </w:rPr>
        <w:t>不同的校區之停車識別證申請方式以及規定有所不同，光復及博愛校區之汽車停車證申請除教職員工</w:t>
      </w:r>
      <w:proofErr w:type="gramStart"/>
      <w:r>
        <w:rPr>
          <w:rFonts w:hint="eastAsia"/>
        </w:rPr>
        <w:t>以外，</w:t>
      </w:r>
      <w:proofErr w:type="gramEnd"/>
      <w:r>
        <w:rPr>
          <w:rFonts w:hint="eastAsia"/>
        </w:rPr>
        <w:t>各學年皆以一張為限，而教職員工上限合計為兩張</w:t>
      </w:r>
      <w:r>
        <w:rPr>
          <w:rFonts w:hint="eastAsia"/>
        </w:rPr>
        <w:t>(</w:t>
      </w:r>
      <w:r>
        <w:rPr>
          <w:rFonts w:hint="eastAsia"/>
        </w:rPr>
        <w:t>例如</w:t>
      </w:r>
      <w:r>
        <w:rPr>
          <w:rFonts w:hint="eastAsia"/>
        </w:rPr>
        <w:t>:</w:t>
      </w:r>
      <w:r>
        <w:rPr>
          <w:rFonts w:hint="eastAsia"/>
        </w:rPr>
        <w:t>長時</w:t>
      </w:r>
      <w:r>
        <w:rPr>
          <w:rFonts w:hint="eastAsia"/>
        </w:rPr>
        <w:t>*2</w:t>
      </w:r>
      <w:r>
        <w:rPr>
          <w:rFonts w:hint="eastAsia"/>
        </w:rPr>
        <w:t>、長時</w:t>
      </w:r>
      <w:r>
        <w:rPr>
          <w:rFonts w:hint="eastAsia"/>
        </w:rPr>
        <w:t>*1</w:t>
      </w:r>
      <w:r>
        <w:rPr>
          <w:rFonts w:hint="eastAsia"/>
        </w:rPr>
        <w:t>與計次</w:t>
      </w:r>
      <w:r>
        <w:rPr>
          <w:rFonts w:hint="eastAsia"/>
        </w:rPr>
        <w:t>*1</w:t>
      </w:r>
      <w:r>
        <w:rPr>
          <w:rFonts w:hint="eastAsia"/>
        </w:rPr>
        <w:t>、計次</w:t>
      </w:r>
      <w:r>
        <w:rPr>
          <w:rFonts w:hint="eastAsia"/>
        </w:rPr>
        <w:t>*2</w:t>
      </w:r>
      <w:r>
        <w:rPr>
          <w:rFonts w:hint="eastAsia"/>
        </w:rPr>
        <w:t>的情況</w:t>
      </w:r>
      <w:r>
        <w:rPr>
          <w:rFonts w:hint="eastAsia"/>
        </w:rPr>
        <w:t>)</w:t>
      </w:r>
      <w:r>
        <w:rPr>
          <w:rFonts w:hint="eastAsia"/>
        </w:rPr>
        <w:t>。學生長時汽車停車</w:t>
      </w:r>
      <w:proofErr w:type="gramStart"/>
      <w:r>
        <w:rPr>
          <w:rFonts w:hint="eastAsia"/>
        </w:rPr>
        <w:t>識別證依校</w:t>
      </w:r>
      <w:proofErr w:type="gramEnd"/>
      <w:r>
        <w:rPr>
          <w:rFonts w:hint="eastAsia"/>
        </w:rPr>
        <w:t>區白色停車格數量為上限每年核發張數以五百四十張為上限並依申請機制抽籤核發。而貴賓</w:t>
      </w:r>
      <w:r>
        <w:rPr>
          <w:rFonts w:hint="eastAsia"/>
        </w:rPr>
        <w:lastRenderedPageBreak/>
        <w:t>停車證每年申請上限為五百張，由秘書處統一核發給貴賓、傑出校友及媒體記者等。</w:t>
      </w:r>
    </w:p>
    <w:p w14:paraId="7A87848D" w14:textId="77777777" w:rsidR="00B77612" w:rsidRPr="00067ACE" w:rsidRDefault="00B77612" w:rsidP="00B77612">
      <w:pPr>
        <w:ind w:leftChars="0" w:left="0" w:right="240" w:firstLineChars="0" w:firstLine="0"/>
        <w:rPr>
          <w:b/>
          <w:bCs/>
          <w:szCs w:val="24"/>
        </w:rPr>
      </w:pPr>
      <w:r w:rsidRPr="00067ACE">
        <w:rPr>
          <w:rFonts w:hint="eastAsia"/>
          <w:b/>
          <w:bCs/>
          <w:szCs w:val="24"/>
        </w:rPr>
        <w:t>停車收費原則及違規處理</w:t>
      </w:r>
    </w:p>
    <w:p w14:paraId="3BF50ADC" w14:textId="77777777" w:rsidR="00B77612" w:rsidRDefault="00B77612" w:rsidP="00C92AB3">
      <w:pPr>
        <w:ind w:leftChars="0" w:left="0" w:right="240" w:firstLineChars="0" w:firstLine="480"/>
      </w:pPr>
      <w:r>
        <w:rPr>
          <w:rFonts w:hint="eastAsia"/>
        </w:rPr>
        <w:t>無本校之停車識別證或停車</w:t>
      </w:r>
      <w:proofErr w:type="gramStart"/>
      <w:r>
        <w:rPr>
          <w:rFonts w:hint="eastAsia"/>
        </w:rPr>
        <w:t>券</w:t>
      </w:r>
      <w:proofErr w:type="gramEnd"/>
      <w:r>
        <w:rPr>
          <w:rFonts w:hint="eastAsia"/>
        </w:rPr>
        <w:t>之汽車用戶，</w:t>
      </w:r>
      <w:proofErr w:type="gramStart"/>
      <w:r>
        <w:rPr>
          <w:rFonts w:hint="eastAsia"/>
        </w:rPr>
        <w:t>採</w:t>
      </w:r>
      <w:proofErr w:type="gramEnd"/>
      <w:r>
        <w:rPr>
          <w:rFonts w:hint="eastAsia"/>
        </w:rPr>
        <w:t>計時收費。三十分鐘內免收費，但借道穿越光復校區之無本校停車證之車輛及在職專班汽車、退休人員及校友計次汽車無此優惠。汽車每小時收費三十元，超過三十分鐘不足一小時以一小時計，而後每三十分鐘停車費增加十五元，以此類推。其中，校友及本校退休人員憑證明文件每日停車一次，每次以四小時為上限，逾時視為臨停車計費。擁有身心障礙證明之駕駛人憑有效期限內法定證明文件想每日免費停車一次，每次四小時，超過以臨停車標準半價計費。</w:t>
      </w:r>
    </w:p>
    <w:p w14:paraId="2C9E8F55" w14:textId="089B2B97" w:rsidR="00B77612" w:rsidRDefault="00B77612" w:rsidP="00B77612">
      <w:pPr>
        <w:ind w:leftChars="0" w:left="0" w:right="240" w:firstLineChars="0" w:firstLine="0"/>
      </w:pPr>
      <w:r>
        <w:rPr>
          <w:rFonts w:hint="eastAsia"/>
        </w:rPr>
        <w:tab/>
      </w:r>
      <w:r>
        <w:rPr>
          <w:rFonts w:hint="eastAsia"/>
        </w:rPr>
        <w:t>民國</w:t>
      </w:r>
      <w:r>
        <w:rPr>
          <w:rFonts w:hint="eastAsia"/>
        </w:rPr>
        <w:t>113</w:t>
      </w:r>
      <w:r>
        <w:rPr>
          <w:rFonts w:hint="eastAsia"/>
        </w:rPr>
        <w:t>年</w:t>
      </w:r>
      <w:r>
        <w:rPr>
          <w:rFonts w:hint="eastAsia"/>
        </w:rPr>
        <w:t>12</w:t>
      </w:r>
      <w:r>
        <w:rPr>
          <w:rFonts w:hint="eastAsia"/>
        </w:rPr>
        <w:t>月</w:t>
      </w:r>
      <w:r>
        <w:rPr>
          <w:rFonts w:hint="eastAsia"/>
        </w:rPr>
        <w:t>25</w:t>
      </w:r>
      <w:r>
        <w:rPr>
          <w:rFonts w:hint="eastAsia"/>
        </w:rPr>
        <w:t>日光復及博愛校區會議修正通過，於上班日，除特殊理由</w:t>
      </w:r>
      <w:r>
        <w:rPr>
          <w:rFonts w:hint="eastAsia"/>
        </w:rPr>
        <w:t>(</w:t>
      </w:r>
      <w:r>
        <w:rPr>
          <w:rFonts w:hint="eastAsia"/>
        </w:rPr>
        <w:t>例</w:t>
      </w:r>
      <w:r>
        <w:rPr>
          <w:rFonts w:hint="eastAsia"/>
        </w:rPr>
        <w:t xml:space="preserve">: </w:t>
      </w:r>
      <w:r>
        <w:rPr>
          <w:rFonts w:hint="eastAsia"/>
        </w:rPr>
        <w:t>學術研究或業務需求之值班人員、住宿生、借住會館人員等</w:t>
      </w:r>
      <w:r>
        <w:rPr>
          <w:rFonts w:hint="eastAsia"/>
        </w:rPr>
        <w:t>)</w:t>
      </w:r>
      <w:r>
        <w:rPr>
          <w:rFonts w:hint="eastAsia"/>
        </w:rPr>
        <w:t>，各類車輛禁止停放於本校區指定的停車區域，光復校區從</w:t>
      </w:r>
      <w:r>
        <w:rPr>
          <w:rFonts w:hint="eastAsia"/>
        </w:rPr>
        <w:t>P1</w:t>
      </w:r>
      <w:r>
        <w:rPr>
          <w:rFonts w:hint="eastAsia"/>
        </w:rPr>
        <w:t>到</w:t>
      </w:r>
      <w:r>
        <w:rPr>
          <w:rFonts w:hint="eastAsia"/>
        </w:rPr>
        <w:t>P7</w:t>
      </w:r>
      <w:r>
        <w:rPr>
          <w:rFonts w:hint="eastAsia"/>
        </w:rPr>
        <w:t>區域以及</w:t>
      </w:r>
      <w:proofErr w:type="gramStart"/>
      <w:r>
        <w:rPr>
          <w:rFonts w:hint="eastAsia"/>
        </w:rPr>
        <w:t>資訊館旁停車場</w:t>
      </w:r>
      <w:proofErr w:type="gramEnd"/>
      <w:r>
        <w:rPr>
          <w:rFonts w:hint="eastAsia"/>
        </w:rPr>
        <w:t>及行政大樓旁停車場皆為禁止區域，而博愛校區則為</w:t>
      </w:r>
      <w:proofErr w:type="gramStart"/>
      <w:r>
        <w:rPr>
          <w:rFonts w:hint="eastAsia"/>
        </w:rPr>
        <w:t>賢齊館地下</w:t>
      </w:r>
      <w:proofErr w:type="gramEnd"/>
      <w:r>
        <w:rPr>
          <w:rFonts w:hint="eastAsia"/>
        </w:rPr>
        <w:t>停車場及其周邊停車場。具有二張之教職員工汽車停車識別證者，僅可擇</w:t>
      </w:r>
      <w:proofErr w:type="gramStart"/>
      <w:r>
        <w:rPr>
          <w:rFonts w:hint="eastAsia"/>
        </w:rPr>
        <w:t>一</w:t>
      </w:r>
      <w:proofErr w:type="gramEnd"/>
      <w:r>
        <w:rPr>
          <w:rFonts w:hint="eastAsia"/>
        </w:rPr>
        <w:t>車輛於校內隔夜停車，各類票種車輛均不得無故長時滯留於校園停放，汽車停放違規者皆處以新台幣</w:t>
      </w:r>
      <w:proofErr w:type="gramStart"/>
      <w:r>
        <w:rPr>
          <w:rFonts w:hint="eastAsia"/>
        </w:rPr>
        <w:t>三</w:t>
      </w:r>
      <w:proofErr w:type="gramEnd"/>
      <w:r>
        <w:rPr>
          <w:rFonts w:hint="eastAsia"/>
        </w:rPr>
        <w:t>百元，</w:t>
      </w:r>
      <w:proofErr w:type="gramStart"/>
      <w:r>
        <w:rPr>
          <w:rFonts w:hint="eastAsia"/>
        </w:rPr>
        <w:t>鎖扣處理</w:t>
      </w:r>
      <w:proofErr w:type="gramEnd"/>
      <w:r>
        <w:rPr>
          <w:rFonts w:hint="eastAsia"/>
        </w:rPr>
        <w:t>費兩百元另計，而違規停放於身心障礙及婦幼專用</w:t>
      </w:r>
      <w:proofErr w:type="gramStart"/>
      <w:r>
        <w:rPr>
          <w:rFonts w:hint="eastAsia"/>
        </w:rPr>
        <w:t>停車格者</w:t>
      </w:r>
      <w:proofErr w:type="gramEnd"/>
      <w:r>
        <w:rPr>
          <w:rFonts w:hint="eastAsia"/>
        </w:rPr>
        <w:t>，違規處理費數額依前項額度四倍計算。</w:t>
      </w:r>
    </w:p>
    <w:p w14:paraId="694CD0F7" w14:textId="77777777" w:rsidR="00B77612" w:rsidRPr="00067ACE" w:rsidRDefault="00B77612" w:rsidP="00B77612">
      <w:pPr>
        <w:ind w:leftChars="0" w:left="0" w:right="240" w:firstLineChars="0" w:firstLine="0"/>
        <w:rPr>
          <w:b/>
          <w:bCs/>
          <w:szCs w:val="24"/>
        </w:rPr>
      </w:pPr>
      <w:r w:rsidRPr="00067ACE">
        <w:rPr>
          <w:rFonts w:hint="eastAsia"/>
          <w:b/>
          <w:bCs/>
          <w:szCs w:val="24"/>
        </w:rPr>
        <w:t>汽車辨識系統</w:t>
      </w:r>
    </w:p>
    <w:p w14:paraId="43E3E818" w14:textId="143A4B42" w:rsidR="00B77612" w:rsidRDefault="00B77612" w:rsidP="00B77612">
      <w:pPr>
        <w:ind w:leftChars="0" w:left="0" w:right="240" w:firstLineChars="0" w:firstLine="0"/>
      </w:pPr>
      <w:r>
        <w:rPr>
          <w:rFonts w:hint="eastAsia"/>
        </w:rPr>
        <w:tab/>
      </w:r>
      <w:r>
        <w:rPr>
          <w:rFonts w:hint="eastAsia"/>
        </w:rPr>
        <w:t>汽車進出光復及博愛校區皆須通過校門之汽車辨識系統，本校</w:t>
      </w:r>
      <w:proofErr w:type="gramStart"/>
      <w:r>
        <w:rPr>
          <w:rFonts w:hint="eastAsia"/>
        </w:rPr>
        <w:t>之車辨系統</w:t>
      </w:r>
      <w:proofErr w:type="gramEnd"/>
      <w:r>
        <w:rPr>
          <w:rFonts w:hint="eastAsia"/>
        </w:rPr>
        <w:t>使用</w:t>
      </w:r>
      <w:proofErr w:type="gramStart"/>
      <w:r>
        <w:rPr>
          <w:rFonts w:hint="eastAsia"/>
        </w:rPr>
        <w:t>詮</w:t>
      </w:r>
      <w:proofErr w:type="gramEnd"/>
      <w:r>
        <w:rPr>
          <w:rFonts w:hint="eastAsia"/>
        </w:rPr>
        <w:t>營股份有限公司開發</w:t>
      </w:r>
      <w:proofErr w:type="gramStart"/>
      <w:r>
        <w:rPr>
          <w:rFonts w:hint="eastAsia"/>
        </w:rPr>
        <w:t>之車辨系統</w:t>
      </w:r>
      <w:proofErr w:type="gramEnd"/>
      <w:r>
        <w:rPr>
          <w:rFonts w:hint="eastAsia"/>
        </w:rPr>
        <w:t>。</w:t>
      </w:r>
    </w:p>
    <w:p w14:paraId="1B65F147" w14:textId="13BE692B" w:rsidR="00B77612" w:rsidRDefault="00B77612" w:rsidP="00B77612">
      <w:pPr>
        <w:ind w:leftChars="0" w:left="0" w:right="240" w:firstLineChars="0" w:firstLine="0"/>
      </w:pPr>
      <w:r w:rsidRPr="0007501E">
        <w:rPr>
          <w:rFonts w:ascii="微軟正黑體" w:eastAsia="微軟正黑體" w:hAnsi="微軟正黑體" w:cs="Calibri" w:hint="eastAsia"/>
          <w:noProof/>
          <w:color w:val="000000"/>
          <w:kern w:val="0"/>
          <w:szCs w:val="24"/>
        </w:rPr>
        <w:lastRenderedPageBreak/>
        <w:drawing>
          <wp:inline distT="0" distB="0" distL="0" distR="0" wp14:anchorId="0321A6D0" wp14:editId="3D093475">
            <wp:extent cx="5274310" cy="3303051"/>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3303051"/>
                    </a:xfrm>
                    <a:prstGeom prst="rect">
                      <a:avLst/>
                    </a:prstGeom>
                  </pic:spPr>
                </pic:pic>
              </a:graphicData>
            </a:graphic>
          </wp:inline>
        </w:drawing>
      </w:r>
    </w:p>
    <w:p w14:paraId="0AD55FFB" w14:textId="63768453" w:rsidR="00B77612" w:rsidRPr="00B77612" w:rsidRDefault="00B77612" w:rsidP="00B77612">
      <w:pPr>
        <w:ind w:leftChars="0" w:left="0" w:right="240" w:firstLineChars="0" w:firstLine="0"/>
        <w:jc w:val="center"/>
      </w:pPr>
      <w:r>
        <w:rPr>
          <w:rFonts w:hint="eastAsia"/>
        </w:rPr>
        <w:t>圖</w:t>
      </w:r>
      <w:r>
        <w:rPr>
          <w:rFonts w:hint="eastAsia"/>
        </w:rPr>
        <w:t>2</w:t>
      </w:r>
      <w:r>
        <w:t xml:space="preserve">-1 </w:t>
      </w:r>
      <w:r>
        <w:rPr>
          <w:rFonts w:hint="eastAsia"/>
        </w:rPr>
        <w:t>汽車辨識系統介面</w:t>
      </w:r>
    </w:p>
    <w:p w14:paraId="6CBF1F7B" w14:textId="0E09F196" w:rsidR="00030D19" w:rsidRPr="00030D19" w:rsidRDefault="00030D19" w:rsidP="00B77612">
      <w:pPr>
        <w:pStyle w:val="3"/>
        <w:ind w:left="240" w:right="240" w:firstLine="480"/>
      </w:pPr>
      <w:bookmarkStart w:id="51" w:name="_Toc200830946"/>
      <w:r>
        <w:rPr>
          <w:rFonts w:hint="eastAsia"/>
        </w:rPr>
        <w:t>其他校園</w:t>
      </w:r>
      <w:r w:rsidR="00AC2C36">
        <w:rPr>
          <w:rFonts w:hint="eastAsia"/>
        </w:rPr>
        <w:t>停車</w:t>
      </w:r>
      <w:r>
        <w:rPr>
          <w:rFonts w:hint="eastAsia"/>
        </w:rPr>
        <w:t>管理</w:t>
      </w:r>
      <w:r w:rsidR="008B76E6">
        <w:rPr>
          <w:rFonts w:hint="eastAsia"/>
        </w:rPr>
        <w:t>議題</w:t>
      </w:r>
      <w:bookmarkEnd w:id="51"/>
    </w:p>
    <w:p w14:paraId="1444BF22" w14:textId="2ABBEDC8" w:rsidR="00C92AB3" w:rsidRDefault="00AC2C36" w:rsidP="00C92AB3">
      <w:pPr>
        <w:widowControl/>
        <w:ind w:leftChars="0" w:rightChars="0" w:right="0" w:firstLineChars="0"/>
        <w:jc w:val="left"/>
      </w:pPr>
      <w:r>
        <w:rPr>
          <w:rFonts w:hint="eastAsia"/>
        </w:rPr>
        <w:t>Is</w:t>
      </w:r>
      <w:r>
        <w:t xml:space="preserve">ler </w:t>
      </w:r>
      <w:r>
        <w:rPr>
          <w:rFonts w:hint="eastAsia"/>
        </w:rPr>
        <w:t>等人</w:t>
      </w:r>
      <w:r>
        <w:rPr>
          <w:rFonts w:hint="eastAsia"/>
        </w:rPr>
        <w:t>(2</w:t>
      </w:r>
      <w:r>
        <w:t>005</w:t>
      </w:r>
      <w:r>
        <w:rPr>
          <w:rFonts w:hint="eastAsia"/>
        </w:rPr>
        <w:t>)</w:t>
      </w:r>
      <w:r w:rsidRPr="00AC2C36">
        <w:rPr>
          <w:rFonts w:hint="eastAsia"/>
        </w:rPr>
        <w:t xml:space="preserve"> </w:t>
      </w:r>
      <w:r w:rsidRPr="00AC2C36">
        <w:rPr>
          <w:rFonts w:hint="eastAsia"/>
        </w:rPr>
        <w:t>探討了美國多所中小型城市大學在面對校園空間有限的情況如何透過創新的停車管理策略來兼顧多元目標</w:t>
      </w:r>
      <w:r w:rsidR="00C92AB3">
        <w:rPr>
          <w:rFonts w:hint="eastAsia"/>
        </w:rPr>
        <w:t>。其觀察了三種管理模式分別為停車許可證、計時收費以及與地方政府合作</w:t>
      </w:r>
      <w:r>
        <w:fldChar w:fldCharType="begin"/>
      </w:r>
      <w:r w:rsidR="00B120A2">
        <w:instrText xml:space="preserve"> ADDIN EN.CITE &lt;EndNote&gt;&lt;Cite&gt;&lt;Author&gt;Isler&lt;/Author&gt;&lt;Year&gt;2005&lt;/Year&gt;&lt;RecNum&gt;20&lt;/RecNum&gt;&lt;DisplayText&gt;[10]&lt;/DisplayText&gt;&lt;record&gt;&lt;rec-number&gt;20&lt;/rec-number&gt;&lt;foreign-keys&gt;&lt;key app="EN" db-id="dd2w5avfaexftzex9rmp5xxtt0awe5wf9ra5" timestamp="1748175563"&gt;20&lt;/key&gt;&lt;/foreign-keys&gt;&lt;ref-type name="Conference Paper"&gt;47&lt;/ref-type&gt;&lt;contributors&gt;&lt;authors&gt;&lt;author&gt;Isler, Elizabeth E.; Hoel, Lester A.; Fontaine, Michael D.&lt;/author&gt;&lt;/authors&gt;&lt;/contributors&gt;&lt;titles&gt;&lt;title&gt;Innovative Parking Management Strategies for Universities: Accommodating Multiple Objectives in a Constrained Environment&lt;/title&gt;&lt;secondary-title&gt;University Transportation Research Conference&lt;/secondary-title&gt;&lt;/titles&gt;&lt;dates&gt;&lt;year&gt;2005&lt;/year&gt;&lt;/dates&gt;&lt;urls&gt;&lt;/urls&gt;&lt;access-date&gt;2025/05/25&lt;/access-date&gt;&lt;/record&gt;&lt;/Cite&gt;&lt;/EndNote&gt;</w:instrText>
      </w:r>
      <w:r>
        <w:fldChar w:fldCharType="separate"/>
      </w:r>
      <w:r w:rsidR="00B120A2">
        <w:rPr>
          <w:noProof/>
        </w:rPr>
        <w:t>[10]</w:t>
      </w:r>
      <w:r>
        <w:fldChar w:fldCharType="end"/>
      </w:r>
      <w:r w:rsidR="00C92AB3">
        <w:rPr>
          <w:rFonts w:hint="eastAsia"/>
        </w:rPr>
        <w:t>。</w:t>
      </w:r>
      <w:r w:rsidR="001A147C">
        <w:rPr>
          <w:rFonts w:hint="eastAsia"/>
        </w:rPr>
        <w:t>Bo</w:t>
      </w:r>
      <w:r w:rsidR="001A147C">
        <w:t>ob</w:t>
      </w:r>
      <w:r w:rsidR="001A147C">
        <w:rPr>
          <w:rFonts w:hint="eastAsia"/>
        </w:rPr>
        <w:t>與</w:t>
      </w:r>
      <w:r w:rsidR="001A147C">
        <w:rPr>
          <w:rFonts w:hint="eastAsia"/>
        </w:rPr>
        <w:t>B</w:t>
      </w:r>
      <w:r w:rsidR="001A147C">
        <w:t>iswas(2018)</w:t>
      </w:r>
      <w:r w:rsidR="001A147C">
        <w:rPr>
          <w:rFonts w:hint="eastAsia"/>
        </w:rPr>
        <w:t>針對</w:t>
      </w:r>
      <w:r w:rsidR="00E1213C">
        <w:rPr>
          <w:rFonts w:hint="eastAsia"/>
        </w:rPr>
        <w:t>印度理工學院校園進行停車管理需求分析，</w:t>
      </w:r>
      <w:r w:rsidR="00B35634">
        <w:rPr>
          <w:rFonts w:hint="eastAsia"/>
        </w:rPr>
        <w:t>指出傳統停車管理遇到之問題，</w:t>
      </w:r>
      <w:r w:rsidR="008B76E6">
        <w:t>包括出入口動線不良、車輛隨意停放與違規停車頻繁等，對校園秩序與環境造成負面影響</w:t>
      </w:r>
      <w:r w:rsidR="00B321F3">
        <w:fldChar w:fldCharType="begin"/>
      </w:r>
      <w:r w:rsidR="00B120A2">
        <w:instrText xml:space="preserve"> ADDIN EN.CITE &lt;EndNote&gt;&lt;Cite&gt;&lt;Author&gt;Boob&lt;/Author&gt;&lt;Year&gt;2018&lt;/Year&gt;&lt;RecNum&gt;22&lt;/RecNum&gt;&lt;DisplayText&gt;[11]&lt;/DisplayText&gt;&lt;record&gt;&lt;rec-number&gt;22&lt;/rec-number&gt;&lt;foreign-keys&gt;&lt;key app="EN" db-id="dd2w5avfaexftzex9rmp5xxtt0awe5wf9ra5" timestamp="1749101822"&gt;22&lt;/key&gt;&lt;/foreign-keys&gt;&lt;ref-type name="Journal Article"&gt;17&lt;/ref-type&gt;&lt;contributors&gt;&lt;authors&gt;&lt;author&gt;Boob, Rajat; Biswas, Arjita P.&lt;/author&gt;&lt;/authors&gt;&lt;/contributors&gt;&lt;titles&gt;&lt;title&gt;Analysis for the Need of Parking Management System in Campus of MIT College&lt;/title&gt;&lt;secondary-title&gt;International Research Journal of Engineering and Technology (IRJET)&lt;/secondary-title&gt;&lt;/titles&gt;&lt;periodical&gt;&lt;full-title&gt;International Research Journal of Engineering and Technology (IRJET)&lt;/full-title&gt;&lt;/periodical&gt;&lt;volume&gt;5&lt;/volume&gt;&lt;number&gt;5&lt;/number&gt;&lt;dates&gt;&lt;year&gt;2018&lt;/year&gt;&lt;/dates&gt;&lt;isbn&gt;e-ISSN: 2395-0056; p-ISSN: 2395-0072&lt;/isbn&gt;&lt;urls&gt;&lt;related-urls&gt;&lt;url&gt;https://www.irjet.net&lt;/url&gt;&lt;/related-urls&gt;&lt;/urls&gt;&lt;/record&gt;&lt;/Cite&gt;&lt;/EndNote&gt;</w:instrText>
      </w:r>
      <w:r w:rsidR="00B321F3">
        <w:fldChar w:fldCharType="separate"/>
      </w:r>
      <w:r w:rsidR="00B120A2">
        <w:rPr>
          <w:noProof/>
        </w:rPr>
        <w:t>[11]</w:t>
      </w:r>
      <w:r w:rsidR="00B321F3">
        <w:fldChar w:fldCharType="end"/>
      </w:r>
      <w:r w:rsidR="003B1562">
        <w:rPr>
          <w:rFonts w:hint="eastAsia"/>
        </w:rPr>
        <w:t>。</w:t>
      </w:r>
    </w:p>
    <w:p w14:paraId="4DFB7D60" w14:textId="44059DFF" w:rsidR="00AD6F11" w:rsidRDefault="00AD6F11" w:rsidP="00C92AB3">
      <w:pPr>
        <w:widowControl/>
        <w:ind w:leftChars="0" w:rightChars="0" w:right="0" w:firstLineChars="0"/>
        <w:jc w:val="left"/>
      </w:pPr>
    </w:p>
    <w:p w14:paraId="268B1C7A" w14:textId="7E469317" w:rsidR="00AD6F11" w:rsidRDefault="00AD6F11" w:rsidP="00C92AB3">
      <w:pPr>
        <w:widowControl/>
        <w:ind w:leftChars="0" w:rightChars="0" w:right="0" w:firstLineChars="0"/>
        <w:jc w:val="left"/>
      </w:pPr>
    </w:p>
    <w:p w14:paraId="7485D80E" w14:textId="5FF23919" w:rsidR="00AD6F11" w:rsidRDefault="00AD6F11" w:rsidP="00C92AB3">
      <w:pPr>
        <w:widowControl/>
        <w:ind w:leftChars="0" w:rightChars="0" w:right="0" w:firstLineChars="0"/>
        <w:jc w:val="left"/>
      </w:pPr>
    </w:p>
    <w:p w14:paraId="6A855C28" w14:textId="4BCFA7BC" w:rsidR="00AD6F11" w:rsidRDefault="00AD6F11" w:rsidP="00C92AB3">
      <w:pPr>
        <w:widowControl/>
        <w:ind w:leftChars="0" w:rightChars="0" w:right="0" w:firstLineChars="0"/>
        <w:jc w:val="left"/>
      </w:pPr>
    </w:p>
    <w:p w14:paraId="7862B8A0" w14:textId="382C1D61" w:rsidR="00AD6F11" w:rsidRDefault="00AD6F11" w:rsidP="00C92AB3">
      <w:pPr>
        <w:widowControl/>
        <w:ind w:leftChars="0" w:rightChars="0" w:right="0" w:firstLineChars="0"/>
        <w:jc w:val="left"/>
      </w:pPr>
    </w:p>
    <w:p w14:paraId="0F6FD5D4" w14:textId="44BF6BC5" w:rsidR="00AD6F11" w:rsidRDefault="00AD6F11" w:rsidP="00C92AB3">
      <w:pPr>
        <w:widowControl/>
        <w:ind w:leftChars="0" w:rightChars="0" w:right="0" w:firstLineChars="0"/>
        <w:jc w:val="left"/>
      </w:pPr>
    </w:p>
    <w:p w14:paraId="7E963A6E" w14:textId="50CBF8C1" w:rsidR="00AD6F11" w:rsidRDefault="00AD6F11" w:rsidP="00C92AB3">
      <w:pPr>
        <w:widowControl/>
        <w:ind w:leftChars="0" w:rightChars="0" w:right="0" w:firstLineChars="0"/>
        <w:jc w:val="left"/>
      </w:pPr>
    </w:p>
    <w:p w14:paraId="3C12ECF0" w14:textId="77777777" w:rsidR="00AD6F11" w:rsidRPr="001D337F" w:rsidRDefault="00AD6F11" w:rsidP="00C92AB3">
      <w:pPr>
        <w:widowControl/>
        <w:ind w:leftChars="0" w:rightChars="0" w:right="0" w:firstLineChars="0"/>
        <w:jc w:val="left"/>
      </w:pPr>
    </w:p>
    <w:p w14:paraId="296A8426" w14:textId="10F0CA62" w:rsidR="004C047C" w:rsidRPr="000D7672" w:rsidRDefault="00A049DA" w:rsidP="00A9377E">
      <w:pPr>
        <w:pStyle w:val="1"/>
        <w:ind w:left="240" w:right="240" w:firstLine="641"/>
        <w:rPr>
          <w:szCs w:val="32"/>
        </w:rPr>
      </w:pPr>
      <w:bookmarkStart w:id="52" w:name="_Toc200830947"/>
      <w:r w:rsidRPr="000D7672">
        <w:rPr>
          <w:rFonts w:hint="eastAsia"/>
          <w:szCs w:val="32"/>
        </w:rPr>
        <w:lastRenderedPageBreak/>
        <w:t xml:space="preserve">第三章　</w:t>
      </w:r>
      <w:r w:rsidR="00564DC7">
        <w:rPr>
          <w:rFonts w:hint="eastAsia"/>
          <w:szCs w:val="32"/>
        </w:rPr>
        <w:t>資料整理與前處理</w:t>
      </w:r>
      <w:bookmarkEnd w:id="52"/>
    </w:p>
    <w:p w14:paraId="08044391" w14:textId="129735B2" w:rsidR="001866E8" w:rsidRDefault="001866E8" w:rsidP="001574D1">
      <w:pPr>
        <w:pStyle w:val="2"/>
        <w:ind w:right="240"/>
      </w:pPr>
      <w:bookmarkStart w:id="53" w:name="_Toc200830948"/>
      <w:r>
        <w:rPr>
          <w:rFonts w:hint="eastAsia"/>
        </w:rPr>
        <w:t>資料來源</w:t>
      </w:r>
      <w:r w:rsidR="001574D1">
        <w:rPr>
          <w:rFonts w:hint="eastAsia"/>
        </w:rPr>
        <w:t>與欄位說明</w:t>
      </w:r>
      <w:bookmarkEnd w:id="53"/>
    </w:p>
    <w:p w14:paraId="4DF3AC61" w14:textId="094D7977" w:rsidR="00F824DC" w:rsidRDefault="00F824DC" w:rsidP="00F824DC">
      <w:pPr>
        <w:ind w:left="240" w:right="240" w:firstLine="480"/>
      </w:pPr>
      <w:r>
        <w:rPr>
          <w:rFonts w:hint="eastAsia"/>
        </w:rPr>
        <w:t>本研究之資料來源為國立陽明交通大學之汽車辨識系統資料庫所儲存之進出車輛紀錄，包含之資料有車號、票種、</w:t>
      </w:r>
      <w:proofErr w:type="gramStart"/>
      <w:r>
        <w:rPr>
          <w:rFonts w:hint="eastAsia"/>
        </w:rPr>
        <w:t>子場站</w:t>
      </w:r>
      <w:proofErr w:type="gramEnd"/>
      <w:r>
        <w:rPr>
          <w:rFonts w:hint="eastAsia"/>
        </w:rPr>
        <w:t>、進出及付費狀態、校正狀態、進佔設備、進入日、進入時間、出站設備、出場日、出場時間、計價代碼、紀錄時間。</w:t>
      </w:r>
    </w:p>
    <w:p w14:paraId="61B6D61E" w14:textId="067A2805" w:rsidR="00335490" w:rsidRDefault="00067ACE" w:rsidP="00335490">
      <w:pPr>
        <w:ind w:left="240" w:right="240" w:firstLine="480"/>
      </w:pPr>
      <w:r>
        <w:rPr>
          <w:rFonts w:hint="eastAsia"/>
        </w:rPr>
        <w:t>根據陽明交通大學光復及博愛校區交通管理收費標準規範，進入校區之</w:t>
      </w:r>
      <w:r w:rsidR="00335490">
        <w:rPr>
          <w:rFonts w:hint="eastAsia"/>
        </w:rPr>
        <w:t>汽車</w:t>
      </w:r>
      <w:r>
        <w:rPr>
          <w:rFonts w:hint="eastAsia"/>
        </w:rPr>
        <w:t>車輛之票種分為</w:t>
      </w:r>
      <w:r w:rsidR="00335490">
        <w:rPr>
          <w:rFonts w:hint="eastAsia"/>
        </w:rPr>
        <w:t>長時汽車</w:t>
      </w:r>
      <w:proofErr w:type="gramStart"/>
      <w:r w:rsidR="00335490">
        <w:rPr>
          <w:rFonts w:hint="eastAsia"/>
        </w:rPr>
        <w:t>車</w:t>
      </w:r>
      <w:proofErr w:type="gramEnd"/>
      <w:r w:rsidR="00335490">
        <w:rPr>
          <w:rFonts w:hint="eastAsia"/>
        </w:rPr>
        <w:t>證、貴賓車證、計次車證，而長時</w:t>
      </w:r>
      <w:proofErr w:type="gramStart"/>
      <w:r w:rsidR="00335490">
        <w:rPr>
          <w:rFonts w:hint="eastAsia"/>
        </w:rPr>
        <w:t>汽車證分四個</w:t>
      </w:r>
      <w:proofErr w:type="gramEnd"/>
      <w:r w:rsidR="00335490">
        <w:rPr>
          <w:rFonts w:hint="eastAsia"/>
        </w:rPr>
        <w:t>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175DF381" w14:textId="7063C904" w:rsidR="00C82877" w:rsidRDefault="00C82877" w:rsidP="00C82877">
      <w:pPr>
        <w:ind w:leftChars="41" w:left="98" w:right="240" w:firstLineChars="83" w:firstLine="199"/>
      </w:pPr>
      <w:r>
        <w:tab/>
      </w:r>
      <w:r>
        <w:tab/>
      </w:r>
      <w:r>
        <w:rPr>
          <w:rFonts w:hint="eastAsia"/>
        </w:rPr>
        <w:t>由於光復及博愛校區</w:t>
      </w:r>
      <w:proofErr w:type="gramStart"/>
      <w:r>
        <w:rPr>
          <w:rFonts w:hint="eastAsia"/>
        </w:rPr>
        <w:t>之車辨系統</w:t>
      </w:r>
      <w:proofErr w:type="gramEnd"/>
      <w:r>
        <w:rPr>
          <w:rFonts w:hint="eastAsia"/>
        </w:rPr>
        <w:t>為同一套系統，其資料庫</w:t>
      </w:r>
      <w:proofErr w:type="gramStart"/>
      <w:r>
        <w:rPr>
          <w:rFonts w:hint="eastAsia"/>
        </w:rPr>
        <w:t>使用子場站</w:t>
      </w:r>
      <w:proofErr w:type="gramEnd"/>
      <w:r>
        <w:rPr>
          <w:rFonts w:hint="eastAsia"/>
        </w:rPr>
        <w:t>此欄位標記該資料之紀錄場址</w:t>
      </w:r>
      <w:r>
        <w:rPr>
          <w:rFonts w:hint="eastAsia"/>
        </w:rPr>
        <w:t>(</w:t>
      </w:r>
      <w:r>
        <w:rPr>
          <w:rFonts w:hint="eastAsia"/>
        </w:rPr>
        <w:t>光復校區或博愛校區</w:t>
      </w:r>
      <w:r>
        <w:rPr>
          <w:rFonts w:hint="eastAsia"/>
        </w:rPr>
        <w:t>)</w:t>
      </w:r>
      <w:r>
        <w:rPr>
          <w:rFonts w:hint="eastAsia"/>
        </w:rPr>
        <w:t>，而</w:t>
      </w:r>
      <w:r w:rsidR="00E37676">
        <w:rPr>
          <w:rFonts w:hint="eastAsia"/>
        </w:rPr>
        <w:t>進出及付費狀態可作為判斷該車是否已出站之依據，若已離場則紀錄為</w:t>
      </w:r>
      <w:r w:rsidR="00E37676">
        <w:rPr>
          <w:rFonts w:ascii="標楷體" w:hAnsi="標楷體" w:hint="eastAsia"/>
        </w:rPr>
        <w:t>「</w:t>
      </w:r>
      <w:r w:rsidR="00E37676">
        <w:rPr>
          <w:rFonts w:hint="eastAsia"/>
        </w:rPr>
        <w:t>已出站</w:t>
      </w:r>
      <w:r w:rsidR="00E37676">
        <w:rPr>
          <w:rFonts w:ascii="標楷體" w:hAnsi="標楷體" w:hint="eastAsia"/>
        </w:rPr>
        <w:t>」</w:t>
      </w:r>
      <w:r w:rsidR="00E37676">
        <w:rPr>
          <w:rFonts w:hint="eastAsia"/>
        </w:rPr>
        <w:t>。校正狀態則為該筆資料之異常處理狀況，</w:t>
      </w:r>
      <w:r w:rsidR="00855B1A">
        <w:rPr>
          <w:rFonts w:hint="eastAsia"/>
        </w:rPr>
        <w:t>該欄位有五種類別</w:t>
      </w:r>
      <w:r w:rsidR="00855B1A">
        <w:rPr>
          <w:rFonts w:hint="eastAsia"/>
        </w:rPr>
        <w:t>:</w:t>
      </w:r>
    </w:p>
    <w:p w14:paraId="1CA09A7D" w14:textId="00B2519F" w:rsidR="00855B1A" w:rsidRDefault="00F34B45" w:rsidP="00F34B45">
      <w:pPr>
        <w:ind w:leftChars="0" w:left="298" w:right="240" w:firstLineChars="0" w:firstLine="0"/>
      </w:pPr>
      <w:r>
        <w:rPr>
          <w:rFonts w:hint="eastAsia"/>
        </w:rPr>
        <w:t>1</w:t>
      </w:r>
      <w:r>
        <w:t xml:space="preserve">. </w:t>
      </w:r>
      <w:r w:rsidR="00855B1A">
        <w:rPr>
          <w:rFonts w:hint="eastAsia"/>
        </w:rPr>
        <w:t>尚未校正</w:t>
      </w:r>
      <w:r w:rsidR="00855B1A">
        <w:rPr>
          <w:rFonts w:hint="eastAsia"/>
        </w:rPr>
        <w:t xml:space="preserve"> </w:t>
      </w:r>
    </w:p>
    <w:p w14:paraId="3E169A4C" w14:textId="1B4DBC21" w:rsidR="00855B1A" w:rsidRDefault="00855B1A" w:rsidP="00C82877">
      <w:pPr>
        <w:ind w:leftChars="41" w:left="98" w:right="240" w:firstLineChars="83" w:firstLine="199"/>
      </w:pPr>
      <w:r>
        <w:rPr>
          <w:rFonts w:hint="eastAsia"/>
        </w:rPr>
        <w:t>2</w:t>
      </w:r>
      <w:r>
        <w:t>.</w:t>
      </w:r>
      <w:r>
        <w:rPr>
          <w:rFonts w:hint="eastAsia"/>
        </w:rPr>
        <w:t xml:space="preserve"> </w:t>
      </w:r>
      <w:r>
        <w:rPr>
          <w:rFonts w:hint="eastAsia"/>
        </w:rPr>
        <w:t>比對一樣</w:t>
      </w:r>
    </w:p>
    <w:p w14:paraId="180E45B5" w14:textId="4DEC0F37" w:rsidR="00855B1A" w:rsidRDefault="00855B1A" w:rsidP="00855B1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770ED9AA" w14:textId="74109AC7" w:rsidR="00855B1A" w:rsidRDefault="00855B1A" w:rsidP="00C82877">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1A34A787" w14:textId="3C0EB06A" w:rsidR="00855B1A" w:rsidRDefault="00855B1A" w:rsidP="00C82877">
      <w:pPr>
        <w:ind w:leftChars="41" w:left="98" w:right="240" w:firstLineChars="83" w:firstLine="199"/>
      </w:pPr>
      <w:r>
        <w:rPr>
          <w:rFonts w:hint="eastAsia"/>
        </w:rPr>
        <w:t>5</w:t>
      </w:r>
      <w:r>
        <w:t xml:space="preserve">. </w:t>
      </w:r>
      <w:r>
        <w:rPr>
          <w:rFonts w:hint="eastAsia"/>
        </w:rPr>
        <w:t>比對不符</w:t>
      </w:r>
    </w:p>
    <w:p w14:paraId="445217D5" w14:textId="622DF305" w:rsidR="00AD6F11" w:rsidRDefault="00855B1A" w:rsidP="00AD6F11">
      <w:pPr>
        <w:ind w:leftChars="41" w:left="98" w:right="240" w:firstLineChars="0" w:firstLine="0"/>
        <w:rPr>
          <w:rFonts w:ascii="標楷體" w:hAnsi="標楷體"/>
        </w:rPr>
      </w:pPr>
      <w:r>
        <w:rPr>
          <w:rFonts w:hint="eastAsia"/>
        </w:rPr>
        <w:t>對上述之類別進一步做說明，</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w:t>
      </w:r>
      <w:proofErr w:type="gramStart"/>
      <w:r>
        <w:rPr>
          <w:rFonts w:hint="eastAsia"/>
        </w:rPr>
        <w:t>為車辨系統</w:t>
      </w:r>
      <w:proofErr w:type="gramEnd"/>
      <w:r>
        <w:rPr>
          <w:rFonts w:hint="eastAsia"/>
        </w:rPr>
        <w:t>於車輛離校時自動對比判斷，若辨識結果與進場時之照片與</w:t>
      </w:r>
      <w:r>
        <w:rPr>
          <w:rFonts w:hint="eastAsia"/>
        </w:rPr>
        <w:lastRenderedPageBreak/>
        <w:t>車號一致則會將狀態修正為</w:t>
      </w:r>
      <w:r>
        <w:rPr>
          <w:rFonts w:ascii="標楷體" w:hAnsi="標楷體" w:hint="eastAsia"/>
        </w:rPr>
        <w:t>「</w:t>
      </w:r>
      <w:r>
        <w:rPr>
          <w:rFonts w:hint="eastAsia"/>
        </w:rPr>
        <w:t>比對一樣</w:t>
      </w:r>
      <w:r>
        <w:rPr>
          <w:rFonts w:ascii="標楷體" w:hAnsi="標楷體" w:hint="eastAsia"/>
        </w:rPr>
        <w:t>」，據駐警隊之說明，</w:t>
      </w:r>
      <w:proofErr w:type="gramStart"/>
      <w:r>
        <w:rPr>
          <w:rFonts w:ascii="標楷體" w:hAnsi="標楷體" w:hint="eastAsia"/>
        </w:rPr>
        <w:t>車辨系統</w:t>
      </w:r>
      <w:proofErr w:type="gramEnd"/>
      <w:r>
        <w:rPr>
          <w:rFonts w:ascii="標楷體" w:hAnsi="標楷體" w:hint="eastAsia"/>
        </w:rPr>
        <w:t>具有學習功能，在車輛進出</w:t>
      </w:r>
      <w:proofErr w:type="gramStart"/>
      <w:r>
        <w:rPr>
          <w:rFonts w:ascii="標楷體" w:hAnsi="標楷體" w:hint="eastAsia"/>
        </w:rPr>
        <w:t>數次後</w:t>
      </w:r>
      <w:proofErr w:type="gramEnd"/>
      <w:r>
        <w:rPr>
          <w:rFonts w:ascii="標楷體" w:hAnsi="標楷體" w:hint="eastAsia"/>
        </w:rPr>
        <w:t>，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w:t>
      </w:r>
      <w:proofErr w:type="gramStart"/>
      <w:r>
        <w:rPr>
          <w:rFonts w:ascii="標楷體" w:hAnsi="標楷體" w:hint="eastAsia"/>
        </w:rPr>
        <w:t>表示哨口同仁</w:t>
      </w:r>
      <w:proofErr w:type="gramEnd"/>
      <w:r>
        <w:rPr>
          <w:rFonts w:ascii="標楷體" w:hAnsi="標楷體" w:hint="eastAsia"/>
        </w:rPr>
        <w:t>人工比對</w:t>
      </w:r>
      <w:r w:rsidR="00AD6F11">
        <w:rPr>
          <w:rFonts w:ascii="標楷體" w:hAnsi="標楷體" w:hint="eastAsia"/>
        </w:rPr>
        <w:t>照片與進場或出場車號不同</w:t>
      </w:r>
      <w:r>
        <w:rPr>
          <w:rFonts w:ascii="標楷體" w:hAnsi="標楷體" w:hint="eastAsia"/>
        </w:rPr>
        <w:t>後，於系統</w:t>
      </w:r>
      <w:r w:rsidR="00AD6F11">
        <w:rPr>
          <w:rFonts w:ascii="標楷體" w:hAnsi="標楷體" w:hint="eastAsia"/>
        </w:rPr>
        <w:t>手工修正車號並</w:t>
      </w:r>
      <w:r>
        <w:rPr>
          <w:rFonts w:ascii="標楷體" w:hAnsi="標楷體" w:hint="eastAsia"/>
        </w:rPr>
        <w:t>點選「校正」</w:t>
      </w:r>
      <w:r w:rsidR="00AD6F11">
        <w:rPr>
          <w:rFonts w:ascii="標楷體" w:hAnsi="標楷體" w:hint="eastAsia"/>
        </w:rPr>
        <w:t>。而「人工校正完成(U2</w:t>
      </w:r>
      <w:r w:rsidR="00AD6F11">
        <w:rPr>
          <w:rFonts w:ascii="標楷體" w:hAnsi="標楷體"/>
        </w:rPr>
        <w:t>J</w:t>
      </w:r>
      <w:r w:rsidR="00AD6F11">
        <w:rPr>
          <w:rFonts w:ascii="標楷體" w:hAnsi="標楷體" w:hint="eastAsia"/>
        </w:rPr>
        <w:t>)」則</w:t>
      </w:r>
      <w:proofErr w:type="gramStart"/>
      <w:r w:rsidR="00AD6F11">
        <w:rPr>
          <w:rFonts w:ascii="標楷體" w:hAnsi="標楷體" w:hint="eastAsia"/>
        </w:rPr>
        <w:t>為車辨系統</w:t>
      </w:r>
      <w:proofErr w:type="gramEnd"/>
      <w:r w:rsidR="00AD6F11">
        <w:rPr>
          <w:rFonts w:ascii="標楷體" w:hAnsi="標楷體" w:hint="eastAsia"/>
        </w:rPr>
        <w:t>依據E</w:t>
      </w:r>
      <w:r w:rsidR="00AD6F11">
        <w:rPr>
          <w:rFonts w:ascii="標楷體" w:hAnsi="標楷體"/>
        </w:rPr>
        <w:t>-tag</w:t>
      </w:r>
      <w:r w:rsidR="00AD6F11">
        <w:rPr>
          <w:rFonts w:ascii="標楷體" w:hAnsi="標楷體" w:hint="eastAsia"/>
        </w:rPr>
        <w:t>紀錄自動產出配對之車號，後</w:t>
      </w:r>
      <w:proofErr w:type="gramStart"/>
      <w:r w:rsidR="00AD6F11">
        <w:rPr>
          <w:rFonts w:ascii="標楷體" w:hAnsi="標楷體" w:hint="eastAsia"/>
        </w:rPr>
        <w:t>由哨口</w:t>
      </w:r>
      <w:proofErr w:type="gramEnd"/>
      <w:r w:rsidR="00AD6F11">
        <w:rPr>
          <w:rFonts w:ascii="標楷體" w:hAnsi="標楷體" w:hint="eastAsia"/>
        </w:rPr>
        <w:t>同仁做人工比對，於系統點選「校正」，此情景發生於進場照片無法辨識車號，辨識系統所作之第二步行動。</w:t>
      </w:r>
    </w:p>
    <w:p w14:paraId="0F979A98" w14:textId="058F8ECB" w:rsidR="001574D1" w:rsidRDefault="00F824DC" w:rsidP="001574D1">
      <w:pPr>
        <w:pStyle w:val="2"/>
        <w:ind w:right="240"/>
      </w:pPr>
      <w:bookmarkStart w:id="54" w:name="_Toc200830949"/>
      <w:r>
        <w:rPr>
          <w:rFonts w:hint="eastAsia"/>
        </w:rPr>
        <w:t>清洗資料</w:t>
      </w:r>
      <w:r w:rsidR="003B5EDB">
        <w:rPr>
          <w:rFonts w:hint="eastAsia"/>
        </w:rPr>
        <w:t>流程</w:t>
      </w:r>
      <w:bookmarkEnd w:id="54"/>
    </w:p>
    <w:p w14:paraId="073780B7" w14:textId="43C65F08" w:rsidR="00096818" w:rsidRDefault="00640C6A" w:rsidP="00640C6A">
      <w:pPr>
        <w:ind w:left="240" w:right="240" w:firstLine="480"/>
      </w:pPr>
      <w:r w:rsidRPr="00640C6A">
        <w:rPr>
          <w:rFonts w:hint="eastAsia"/>
        </w:rPr>
        <w:t>資料分析中，資料</w:t>
      </w:r>
      <w:r>
        <w:rPr>
          <w:rFonts w:hint="eastAsia"/>
        </w:rPr>
        <w:t>整理與</w:t>
      </w:r>
      <w:r w:rsidRPr="00640C6A">
        <w:rPr>
          <w:rFonts w:hint="eastAsia"/>
        </w:rPr>
        <w:t>預處理</w:t>
      </w:r>
      <w:r>
        <w:rPr>
          <w:rFonts w:hint="eastAsia"/>
        </w:rPr>
        <w:t>係指</w:t>
      </w:r>
      <w:r w:rsidRPr="00640C6A">
        <w:rPr>
          <w:rFonts w:hint="eastAsia"/>
        </w:rPr>
        <w:t>清洗與格式化資料等步驟，以利後續分析作業能正常執行，產出正確的結果</w:t>
      </w:r>
      <w:r w:rsidR="00096818">
        <w:rPr>
          <w:rFonts w:hint="eastAsia"/>
        </w:rPr>
        <w:t>，其中步驟包含資料拼接整合、異常資料定義處理以及欄位標準化與格式轉換。</w:t>
      </w:r>
    </w:p>
    <w:p w14:paraId="3856E6B6" w14:textId="158984B7" w:rsidR="00710C57" w:rsidRDefault="00BD16D0" w:rsidP="00954138">
      <w:pPr>
        <w:ind w:left="240" w:right="240" w:firstLine="480"/>
      </w:pPr>
      <w:r w:rsidRPr="00BD16D0">
        <w:rPr>
          <w:rFonts w:hint="eastAsia"/>
        </w:rPr>
        <w:t>原始資料來</w:t>
      </w:r>
      <w:proofErr w:type="gramStart"/>
      <w:r w:rsidRPr="00BD16D0">
        <w:rPr>
          <w:rFonts w:hint="eastAsia"/>
        </w:rPr>
        <w:t>於車辨系統</w:t>
      </w:r>
      <w:proofErr w:type="gramEnd"/>
      <w:r w:rsidRPr="00BD16D0">
        <w:rPr>
          <w:rFonts w:hint="eastAsia"/>
        </w:rPr>
        <w:t>之資料庫，因資料量龐大，需分多次下載。</w:t>
      </w:r>
      <w:proofErr w:type="gramStart"/>
      <w:r>
        <w:rPr>
          <w:rFonts w:hint="eastAsia"/>
        </w:rPr>
        <w:t>於預處理</w:t>
      </w:r>
      <w:proofErr w:type="gramEnd"/>
      <w:r>
        <w:rPr>
          <w:rFonts w:hint="eastAsia"/>
        </w:rPr>
        <w:t>階段</w:t>
      </w:r>
      <w:proofErr w:type="gramStart"/>
      <w:r w:rsidRPr="00BD16D0">
        <w:rPr>
          <w:rFonts w:hint="eastAsia"/>
        </w:rPr>
        <w:t>將其拼接</w:t>
      </w:r>
      <w:proofErr w:type="gramEnd"/>
      <w:r w:rsidRPr="00BD16D0">
        <w:rPr>
          <w:rFonts w:hint="eastAsia"/>
        </w:rPr>
        <w:t>，以利後續</w:t>
      </w:r>
      <w:r>
        <w:rPr>
          <w:rFonts w:hint="eastAsia"/>
        </w:rPr>
        <w:t>步驟</w:t>
      </w:r>
      <w:r w:rsidR="00976795">
        <w:rPr>
          <w:rFonts w:hint="eastAsia"/>
        </w:rPr>
        <w:t>如</w:t>
      </w:r>
      <w:r w:rsidRPr="00BD16D0">
        <w:rPr>
          <w:rFonts w:hint="eastAsia"/>
        </w:rPr>
        <w:t>處理</w:t>
      </w:r>
      <w:proofErr w:type="gramStart"/>
      <w:r w:rsidRPr="00BD16D0">
        <w:rPr>
          <w:rFonts w:hint="eastAsia"/>
        </w:rPr>
        <w:t>資料空值及</w:t>
      </w:r>
      <w:proofErr w:type="gramEnd"/>
      <w:r w:rsidRPr="00BD16D0">
        <w:rPr>
          <w:rFonts w:hint="eastAsia"/>
        </w:rPr>
        <w:t>票種偵測錯誤等等</w:t>
      </w:r>
      <w:r w:rsidR="00976795">
        <w:rPr>
          <w:rFonts w:hint="eastAsia"/>
        </w:rPr>
        <w:t>。</w:t>
      </w:r>
      <w:r w:rsidRPr="00BD16D0">
        <w:rPr>
          <w:rFonts w:hint="eastAsia"/>
        </w:rPr>
        <w:t>而停車證於每年八月一日更新，以民國</w:t>
      </w:r>
      <w:r w:rsidRPr="00BD16D0">
        <w:rPr>
          <w:rFonts w:hint="eastAsia"/>
        </w:rPr>
        <w:t>113</w:t>
      </w:r>
      <w:r w:rsidRPr="00BD16D0">
        <w:rPr>
          <w:rFonts w:hint="eastAsia"/>
        </w:rPr>
        <w:t>年車證資料而言，需有民國</w:t>
      </w:r>
      <w:r w:rsidRPr="00BD16D0">
        <w:rPr>
          <w:rFonts w:hint="eastAsia"/>
        </w:rPr>
        <w:t>113</w:t>
      </w:r>
      <w:r w:rsidRPr="00BD16D0">
        <w:rPr>
          <w:rFonts w:hint="eastAsia"/>
        </w:rPr>
        <w:t>年及</w:t>
      </w:r>
      <w:r w:rsidRPr="00BD16D0">
        <w:rPr>
          <w:rFonts w:hint="eastAsia"/>
        </w:rPr>
        <w:t>112</w:t>
      </w:r>
      <w:r w:rsidRPr="00BD16D0">
        <w:rPr>
          <w:rFonts w:hint="eastAsia"/>
        </w:rPr>
        <w:t>年之票種申請通過用戶資料去作票種偵測錯誤之校正。</w:t>
      </w:r>
      <w:r w:rsidR="00954138">
        <w:rPr>
          <w:rFonts w:hint="eastAsia"/>
        </w:rPr>
        <w:t>其中，各式各樣之錯誤，均進行初步分析後，</w:t>
      </w:r>
      <w:r w:rsidR="00110211">
        <w:rPr>
          <w:rFonts w:hint="eastAsia"/>
        </w:rPr>
        <w:t>陸續排除顯著之異常紀錄</w:t>
      </w:r>
      <w:r w:rsidR="00C35841">
        <w:rPr>
          <w:rFonts w:hint="eastAsia"/>
        </w:rPr>
        <w:t>，以</w:t>
      </w:r>
      <w:r w:rsidR="00006ED4">
        <w:rPr>
          <w:rFonts w:hint="eastAsia"/>
        </w:rPr>
        <w:t>求</w:t>
      </w:r>
      <w:r w:rsidR="00C35841">
        <w:rPr>
          <w:rFonts w:hint="eastAsia"/>
        </w:rPr>
        <w:t>資料</w:t>
      </w:r>
      <w:r w:rsidR="00C0437F">
        <w:rPr>
          <w:rFonts w:hint="eastAsia"/>
        </w:rPr>
        <w:t>產出之分析</w:t>
      </w:r>
      <w:r w:rsidR="00006ED4">
        <w:rPr>
          <w:rFonts w:hint="eastAsia"/>
        </w:rPr>
        <w:t>具有</w:t>
      </w:r>
      <w:r w:rsidR="00C0437F">
        <w:rPr>
          <w:rFonts w:hint="eastAsia"/>
        </w:rPr>
        <w:t>足夠正確性及精</w:t>
      </w:r>
      <w:proofErr w:type="gramStart"/>
      <w:r w:rsidR="00C0437F">
        <w:rPr>
          <w:rFonts w:hint="eastAsia"/>
        </w:rPr>
        <w:t>準</w:t>
      </w:r>
      <w:proofErr w:type="gramEnd"/>
      <w:r w:rsidR="00C0437F">
        <w:rPr>
          <w:rFonts w:hint="eastAsia"/>
        </w:rPr>
        <w:t>性</w:t>
      </w:r>
      <w:r w:rsidR="00110211">
        <w:rPr>
          <w:rFonts w:hint="eastAsia"/>
        </w:rPr>
        <w:t>。</w:t>
      </w:r>
    </w:p>
    <w:p w14:paraId="610863C9" w14:textId="44960049" w:rsidR="008A7D82" w:rsidRDefault="001C2334" w:rsidP="008A7D82">
      <w:pPr>
        <w:pStyle w:val="3"/>
        <w:ind w:left="240" w:right="240" w:firstLine="480"/>
      </w:pPr>
      <w:bookmarkStart w:id="55" w:name="_Toc200830950"/>
      <w:r>
        <w:rPr>
          <w:rFonts w:hint="eastAsia"/>
        </w:rPr>
        <w:t>資料拼接與整合</w:t>
      </w:r>
      <w:bookmarkEnd w:id="55"/>
    </w:p>
    <w:p w14:paraId="4995CD6E" w14:textId="674113F2" w:rsidR="00806D91" w:rsidRDefault="00806D91" w:rsidP="00806D91">
      <w:pPr>
        <w:ind w:left="240" w:right="240" w:firstLine="480"/>
      </w:pPr>
      <w:r>
        <w:rPr>
          <w:rFonts w:hint="eastAsia"/>
        </w:rPr>
        <w:t>原始資料之目的為供檢視用，因此其格式為方便人員判讀，某些欄位之內容及外觀作格式調整，如圖</w:t>
      </w:r>
      <w:r>
        <w:rPr>
          <w:rFonts w:hint="eastAsia"/>
        </w:rPr>
        <w:t>3</w:t>
      </w:r>
      <w:r>
        <w:t>-</w:t>
      </w:r>
      <w:r w:rsidR="00E2248A">
        <w:t>1</w:t>
      </w:r>
      <w:r>
        <w:rPr>
          <w:rFonts w:hint="eastAsia"/>
        </w:rPr>
        <w:t>所示，</w:t>
      </w:r>
      <w:r w:rsidR="00133F76">
        <w:rPr>
          <w:rFonts w:hint="eastAsia"/>
        </w:rPr>
        <w:t>包含中文及英文之欄位資料，除去紀錄時間欄位以及欄位定義，皆使用兩列欄位合併去紀錄</w:t>
      </w:r>
      <w:r w:rsidR="00CB3EE3">
        <w:rPr>
          <w:rFonts w:hint="eastAsia"/>
        </w:rPr>
        <w:t>。</w:t>
      </w:r>
    </w:p>
    <w:p w14:paraId="2549AFD6" w14:textId="0EA3450B" w:rsidR="00CB3EE3" w:rsidRDefault="00CB3EE3" w:rsidP="00CB3EE3">
      <w:pPr>
        <w:ind w:leftChars="124" w:left="298" w:right="240" w:firstLine="480"/>
      </w:pPr>
      <w:r>
        <w:rPr>
          <w:rFonts w:hint="eastAsia"/>
        </w:rPr>
        <w:t>受限於下載之數量限制，最大之單次下載數量以十五天為上限，因此民國</w:t>
      </w:r>
      <w:r>
        <w:rPr>
          <w:rFonts w:hint="eastAsia"/>
        </w:rPr>
        <w:t>1</w:t>
      </w:r>
      <w:r>
        <w:t>13</w:t>
      </w:r>
      <w:r>
        <w:rPr>
          <w:rFonts w:hint="eastAsia"/>
        </w:rPr>
        <w:t>年之全年停車紀錄資料需分二十四份工作表下載，每半個月分之資料約包含十萬筆紀錄，總計全年約二百萬筆資料</w:t>
      </w:r>
      <w:r w:rsidR="0018723D">
        <w:rPr>
          <w:rFonts w:hint="eastAsia"/>
        </w:rPr>
        <w:t>。將所有資料合併後，方便後續模組化之過濾函數直接套用。</w:t>
      </w:r>
    </w:p>
    <w:p w14:paraId="417EE558" w14:textId="77777777" w:rsidR="00133F76" w:rsidRPr="0018723D" w:rsidRDefault="00133F76" w:rsidP="00806D91">
      <w:pPr>
        <w:ind w:left="240" w:right="240" w:firstLine="480"/>
      </w:pPr>
    </w:p>
    <w:p w14:paraId="570A89C6" w14:textId="74E57C55" w:rsidR="00806D91" w:rsidRDefault="00133F76" w:rsidP="00CB3EE3">
      <w:pPr>
        <w:ind w:leftChars="41" w:left="98" w:right="240" w:firstLineChars="83" w:firstLine="199"/>
      </w:pPr>
      <w:r w:rsidRPr="00133F76">
        <w:rPr>
          <w:noProof/>
        </w:rPr>
        <w:lastRenderedPageBreak/>
        <w:drawing>
          <wp:inline distT="0" distB="0" distL="0" distR="0" wp14:anchorId="693E420C" wp14:editId="1478AF30">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96692" cy="2162477"/>
                    </a:xfrm>
                    <a:prstGeom prst="rect">
                      <a:avLst/>
                    </a:prstGeom>
                  </pic:spPr>
                </pic:pic>
              </a:graphicData>
            </a:graphic>
          </wp:inline>
        </w:drawing>
      </w:r>
    </w:p>
    <w:p w14:paraId="30A7DE73" w14:textId="363D4306" w:rsidR="00133F76" w:rsidRDefault="00133F76" w:rsidP="00133F76">
      <w:pPr>
        <w:ind w:leftChars="41" w:left="98" w:right="240" w:firstLineChars="83" w:firstLine="199"/>
        <w:jc w:val="center"/>
      </w:pPr>
      <w:r>
        <w:rPr>
          <w:rFonts w:hint="eastAsia"/>
        </w:rPr>
        <w:t>圖</w:t>
      </w:r>
      <w:r>
        <w:rPr>
          <w:rFonts w:hint="eastAsia"/>
        </w:rPr>
        <w:t>3</w:t>
      </w:r>
      <w:r>
        <w:t>-</w:t>
      </w:r>
      <w:r w:rsidR="00E2248A">
        <w:rPr>
          <w:rFonts w:hint="eastAsia"/>
        </w:rPr>
        <w:t>1</w:t>
      </w:r>
      <w:r>
        <w:rPr>
          <w:rFonts w:hint="eastAsia"/>
        </w:rPr>
        <w:t xml:space="preserve"> </w:t>
      </w:r>
      <w:r>
        <w:rPr>
          <w:rFonts w:hint="eastAsia"/>
        </w:rPr>
        <w:t>原始資料格式範例</w:t>
      </w:r>
    </w:p>
    <w:p w14:paraId="22DFB60D" w14:textId="77777777" w:rsidR="00133F76" w:rsidRPr="00806D91" w:rsidRDefault="00133F76" w:rsidP="00806D91">
      <w:pPr>
        <w:ind w:left="240" w:right="240" w:firstLine="480"/>
      </w:pPr>
    </w:p>
    <w:p w14:paraId="1BA8AD6E" w14:textId="05C806A1" w:rsidR="0025158F" w:rsidRDefault="00042E7C" w:rsidP="00E2248A">
      <w:pPr>
        <w:pStyle w:val="3"/>
        <w:ind w:left="240" w:right="240" w:firstLine="480"/>
      </w:pPr>
      <w:bookmarkStart w:id="56" w:name="_Toc200830951"/>
      <w:r>
        <w:rPr>
          <w:rFonts w:hint="eastAsia"/>
        </w:rPr>
        <w:t>異常</w:t>
      </w:r>
      <w:r w:rsidR="0030388F">
        <w:rPr>
          <w:rFonts w:hint="eastAsia"/>
        </w:rPr>
        <w:t>資料</w:t>
      </w:r>
      <w:r w:rsidR="0074422D">
        <w:rPr>
          <w:rFonts w:hint="eastAsia"/>
        </w:rPr>
        <w:t>定義</w:t>
      </w:r>
      <w:r w:rsidR="00CF4FA4">
        <w:rPr>
          <w:rFonts w:hint="eastAsia"/>
        </w:rPr>
        <w:t>處理</w:t>
      </w:r>
      <w:bookmarkEnd w:id="56"/>
    </w:p>
    <w:p w14:paraId="6E5B7CFC" w14:textId="257BD10D" w:rsidR="00916C2D" w:rsidRDefault="00916C2D" w:rsidP="00916C2D">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與「錯誤資料分析」</w:t>
      </w:r>
      <w:r w:rsidR="00043543">
        <w:rPr>
          <w:rFonts w:hint="eastAsia"/>
        </w:rPr>
        <w:t>和「</w:t>
      </w:r>
      <w:proofErr w:type="gramStart"/>
      <w:r w:rsidR="00043543">
        <w:rPr>
          <w:rFonts w:hint="eastAsia"/>
        </w:rPr>
        <w:t>空值與</w:t>
      </w:r>
      <w:proofErr w:type="gramEnd"/>
      <w:r w:rsidR="00043543">
        <w:rPr>
          <w:rFonts w:hint="eastAsia"/>
        </w:rPr>
        <w:t>異常值處理」三</w:t>
      </w:r>
      <w:r>
        <w:rPr>
          <w:rFonts w:hint="eastAsia"/>
        </w:rPr>
        <w:t>個階段，以系統性方式建構資料清洗演算法</w:t>
      </w:r>
      <w:r w:rsidR="00E7417E">
        <w:rPr>
          <w:rFonts w:hint="eastAsia"/>
        </w:rPr>
        <w:t>，爾後對分析出的異常特正過濾、修正或是清除</w:t>
      </w:r>
      <w:r>
        <w:rPr>
          <w:rFonts w:hint="eastAsia"/>
        </w:rPr>
        <w:t>。</w:t>
      </w:r>
    </w:p>
    <w:p w14:paraId="3A9382FF" w14:textId="5627772D" w:rsidR="00916C2D" w:rsidRDefault="00916C2D" w:rsidP="00916C2D">
      <w:pPr>
        <w:ind w:leftChars="200" w:left="480" w:right="240" w:firstLine="480"/>
      </w:pPr>
      <w:r>
        <w:rPr>
          <w:rFonts w:hint="eastAsia"/>
        </w:rPr>
        <w:t>經初步拆解與檢視後發現，原始資料中常見異常類型包含車牌辨識錯誤、系統紀錄錯置、欄位缺漏、</w:t>
      </w:r>
      <w:proofErr w:type="gramStart"/>
      <w:r>
        <w:rPr>
          <w:rFonts w:hint="eastAsia"/>
        </w:rPr>
        <w:t>空值</w:t>
      </w:r>
      <w:proofErr w:type="gramEnd"/>
      <w:r>
        <w:rPr>
          <w:rFonts w:hint="eastAsia"/>
        </w:rPr>
        <w:t>，以及時間格式錯誤等。</w:t>
      </w:r>
      <w:r w:rsidR="008A0B21">
        <w:rPr>
          <w:rFonts w:hint="eastAsia"/>
        </w:rPr>
        <w:t>初步分析流程</w:t>
      </w:r>
      <w:r>
        <w:rPr>
          <w:rFonts w:hint="eastAsia"/>
        </w:rPr>
        <w:t>如圖</w:t>
      </w:r>
      <w:r>
        <w:rPr>
          <w:rFonts w:hint="eastAsia"/>
        </w:rPr>
        <w:t xml:space="preserve"> 3-2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w:t>
      </w:r>
    </w:p>
    <w:p w14:paraId="63578606" w14:textId="48154827" w:rsidR="00916C2D" w:rsidRPr="00916C2D" w:rsidRDefault="00916C2D" w:rsidP="00916C2D">
      <w:pPr>
        <w:ind w:leftChars="200" w:left="480" w:right="240" w:firstLine="480"/>
      </w:pPr>
      <w:r>
        <w:rPr>
          <w:rFonts w:hint="eastAsia"/>
        </w:rPr>
        <w:t>於資料探</w:t>
      </w:r>
      <w:proofErr w:type="gramStart"/>
      <w:r>
        <w:rPr>
          <w:rFonts w:hint="eastAsia"/>
        </w:rPr>
        <w:t>勘</w:t>
      </w:r>
      <w:proofErr w:type="gramEnd"/>
      <w:r>
        <w:rPr>
          <w:rFonts w:hint="eastAsia"/>
        </w:rPr>
        <w:t>與分析階段，若仍發現有異常值影響模型建置結果，亦會透過比對與判別，確認其屬原始資料之潛在錯誤後，依圖示流程延伸設計補充過濾條件，持續優化資料品質，最終建構出符合建模與統計需求之高品質資料集。</w:t>
      </w:r>
    </w:p>
    <w:p w14:paraId="4F13E399" w14:textId="6B1647A0" w:rsidR="00E3074E" w:rsidRPr="00916C2D" w:rsidRDefault="00E3074E" w:rsidP="00E3074E">
      <w:pPr>
        <w:ind w:left="240" w:right="240" w:firstLine="480"/>
      </w:pPr>
    </w:p>
    <w:p w14:paraId="5EBD9F78" w14:textId="4C034C3D" w:rsidR="00DF78DD" w:rsidRDefault="00DF78DD" w:rsidP="00E2248A">
      <w:pPr>
        <w:ind w:left="240" w:right="240" w:firstLine="480"/>
      </w:pPr>
      <w:r>
        <w:rPr>
          <w:noProof/>
        </w:rPr>
        <w:lastRenderedPageBreak/>
        <w:drawing>
          <wp:inline distT="0" distB="0" distL="0" distR="0" wp14:anchorId="7AFEF906" wp14:editId="4ADED0ED">
            <wp:extent cx="4858385" cy="434911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58385" cy="4349115"/>
                    </a:xfrm>
                    <a:prstGeom prst="rect">
                      <a:avLst/>
                    </a:prstGeom>
                    <a:noFill/>
                    <a:ln>
                      <a:noFill/>
                    </a:ln>
                  </pic:spPr>
                </pic:pic>
              </a:graphicData>
            </a:graphic>
          </wp:inline>
        </w:drawing>
      </w:r>
    </w:p>
    <w:p w14:paraId="7D0C6171" w14:textId="6B571539" w:rsidR="00DF78DD" w:rsidRDefault="00DF78DD" w:rsidP="00DF78DD">
      <w:pPr>
        <w:ind w:leftChars="41" w:left="98" w:right="240" w:firstLineChars="83" w:firstLine="199"/>
        <w:jc w:val="center"/>
      </w:pPr>
      <w:r>
        <w:rPr>
          <w:rFonts w:hint="eastAsia"/>
        </w:rPr>
        <w:t>圖</w:t>
      </w:r>
      <w:r>
        <w:rPr>
          <w:rFonts w:hint="eastAsia"/>
        </w:rPr>
        <w:t>3</w:t>
      </w:r>
      <w:r>
        <w:t>-</w:t>
      </w:r>
      <w:r>
        <w:rPr>
          <w:rFonts w:hint="eastAsia"/>
        </w:rPr>
        <w:t xml:space="preserve">2 </w:t>
      </w:r>
      <w:r w:rsidR="00461B4F">
        <w:rPr>
          <w:rFonts w:hint="eastAsia"/>
        </w:rPr>
        <w:t>初步分析</w:t>
      </w:r>
      <w:r>
        <w:rPr>
          <w:rFonts w:hint="eastAsia"/>
        </w:rPr>
        <w:t>流程</w:t>
      </w:r>
    </w:p>
    <w:p w14:paraId="35908D90" w14:textId="77777777" w:rsidR="00DF78DD" w:rsidRDefault="00DF78DD" w:rsidP="00E2248A">
      <w:pPr>
        <w:ind w:left="240" w:right="240" w:firstLine="480"/>
      </w:pPr>
    </w:p>
    <w:p w14:paraId="13FC06CF" w14:textId="42B5713E" w:rsidR="00640C6A" w:rsidRPr="00E2248A" w:rsidRDefault="00640C6A" w:rsidP="00640C6A">
      <w:pPr>
        <w:ind w:left="240" w:right="240" w:firstLine="480"/>
      </w:pPr>
    </w:p>
    <w:p w14:paraId="5DD8887C" w14:textId="77777777" w:rsidR="0030388F" w:rsidRDefault="0030388F" w:rsidP="00640C6A">
      <w:pPr>
        <w:ind w:left="240" w:right="240" w:firstLine="480"/>
      </w:pPr>
    </w:p>
    <w:p w14:paraId="34AD4004" w14:textId="63FE7487" w:rsidR="001C2334" w:rsidRDefault="0030388F" w:rsidP="001C2334">
      <w:pPr>
        <w:pStyle w:val="4"/>
        <w:ind w:left="240" w:right="240" w:firstLine="480"/>
        <w:rPr>
          <w:sz w:val="24"/>
          <w:szCs w:val="24"/>
        </w:rPr>
      </w:pPr>
      <w:r>
        <w:rPr>
          <w:rFonts w:hint="eastAsia"/>
          <w:sz w:val="24"/>
          <w:szCs w:val="24"/>
        </w:rPr>
        <w:t>初步分析</w:t>
      </w:r>
      <w:r w:rsidR="00064C1D">
        <w:rPr>
          <w:rFonts w:hint="eastAsia"/>
          <w:sz w:val="24"/>
          <w:szCs w:val="24"/>
        </w:rPr>
        <w:t xml:space="preserve"> </w:t>
      </w:r>
    </w:p>
    <w:p w14:paraId="19278DEA" w14:textId="6DA3DFD0" w:rsidR="00011D27" w:rsidRDefault="006D17FF" w:rsidP="00DB6F62">
      <w:pPr>
        <w:ind w:left="240" w:right="240" w:firstLine="480"/>
      </w:pPr>
      <w:r>
        <w:rPr>
          <w:rFonts w:hint="eastAsia"/>
        </w:rPr>
        <w:t>整個資料</w:t>
      </w:r>
      <w:proofErr w:type="gramStart"/>
      <w:r>
        <w:rPr>
          <w:rFonts w:hint="eastAsia"/>
        </w:rPr>
        <w:t>從車辨系統</w:t>
      </w:r>
      <w:proofErr w:type="gramEnd"/>
      <w:r>
        <w:rPr>
          <w:rFonts w:hint="eastAsia"/>
        </w:rPr>
        <w:t>啟動，於系統對比或是作人工校正，離校後再</w:t>
      </w:r>
      <w:r w:rsidR="00BC2CE5">
        <w:rPr>
          <w:rFonts w:hint="eastAsia"/>
        </w:rPr>
        <w:t>作一次比對，最後結果</w:t>
      </w:r>
      <w:r>
        <w:rPr>
          <w:rFonts w:hint="eastAsia"/>
        </w:rPr>
        <w:t>紀錄於</w:t>
      </w:r>
      <w:r w:rsidR="00BC2CE5">
        <w:rPr>
          <w:rFonts w:hint="eastAsia"/>
        </w:rPr>
        <w:t>資料庫中，</w:t>
      </w:r>
      <w:r w:rsidR="00FA7C96">
        <w:rPr>
          <w:rFonts w:hint="eastAsia"/>
        </w:rPr>
        <w:t>其中錯誤可能出現</w:t>
      </w:r>
      <w:proofErr w:type="gramStart"/>
      <w:r w:rsidR="00FA7C96">
        <w:rPr>
          <w:rFonts w:hint="eastAsia"/>
        </w:rPr>
        <w:t>於</w:t>
      </w:r>
      <w:r w:rsidR="00C07102">
        <w:rPr>
          <w:rFonts w:hint="eastAsia"/>
        </w:rPr>
        <w:t>車辨系統</w:t>
      </w:r>
      <w:proofErr w:type="gramEnd"/>
      <w:r w:rsidR="00C07102">
        <w:rPr>
          <w:rFonts w:hint="eastAsia"/>
        </w:rPr>
        <w:t>辨識失誤、資料庫搜尋錯誤、人工校正錯誤等形</w:t>
      </w:r>
      <w:proofErr w:type="gramStart"/>
      <w:r w:rsidR="00C07102">
        <w:rPr>
          <w:rFonts w:hint="eastAsia"/>
        </w:rPr>
        <w:t>況</w:t>
      </w:r>
      <w:proofErr w:type="gramEnd"/>
      <w:r w:rsidR="00BC2CE5">
        <w:rPr>
          <w:rFonts w:hint="eastAsia"/>
        </w:rPr>
        <w:t>，為確保資料之品質可使後續分析產出結果</w:t>
      </w:r>
      <w:r w:rsidR="00155245">
        <w:rPr>
          <w:rFonts w:hint="eastAsia"/>
        </w:rPr>
        <w:t>的</w:t>
      </w:r>
      <w:r w:rsidR="00BC2CE5">
        <w:rPr>
          <w:rFonts w:hint="eastAsia"/>
        </w:rPr>
        <w:t>正確</w:t>
      </w:r>
      <w:r w:rsidR="00155245">
        <w:rPr>
          <w:rFonts w:hint="eastAsia"/>
        </w:rPr>
        <w:t>性</w:t>
      </w:r>
      <w:r w:rsidR="00BC2CE5">
        <w:rPr>
          <w:rFonts w:hint="eastAsia"/>
        </w:rPr>
        <w:t>，先藉由視覺化整體資料之紀錄</w:t>
      </w:r>
      <w:r w:rsidR="00EB6AD9">
        <w:rPr>
          <w:rFonts w:hint="eastAsia"/>
        </w:rPr>
        <w:t>，</w:t>
      </w:r>
      <w:r w:rsidR="00BC2CE5">
        <w:rPr>
          <w:rFonts w:hint="eastAsia"/>
        </w:rPr>
        <w:t>觀察</w:t>
      </w:r>
      <w:r w:rsidR="00EB6AD9">
        <w:rPr>
          <w:rFonts w:hint="eastAsia"/>
        </w:rPr>
        <w:t>並與專家探討</w:t>
      </w:r>
      <w:r w:rsidR="00BC2CE5">
        <w:rPr>
          <w:rFonts w:hint="eastAsia"/>
        </w:rPr>
        <w:t>是否有明顯足以影響結果之異常資料，在不顯著影響後續分析的前提下，對該批資料作修正或是刪除。</w:t>
      </w:r>
    </w:p>
    <w:p w14:paraId="44309288" w14:textId="32013F59" w:rsidR="00DB6F62" w:rsidRDefault="00DB6F62" w:rsidP="00DB6F62">
      <w:pPr>
        <w:ind w:left="240" w:right="240" w:firstLine="480"/>
      </w:pPr>
    </w:p>
    <w:p w14:paraId="4EE4DA85" w14:textId="68F7672F" w:rsidR="00743AD9" w:rsidRDefault="00743AD9" w:rsidP="00743AD9">
      <w:pPr>
        <w:ind w:leftChars="0" w:left="0" w:right="240" w:firstLineChars="0" w:firstLine="0"/>
      </w:pPr>
    </w:p>
    <w:p w14:paraId="51AC7959" w14:textId="08073978" w:rsidR="00685E46" w:rsidRPr="00685E46" w:rsidRDefault="00C47FF9" w:rsidP="00444B5F">
      <w:pPr>
        <w:pStyle w:val="4"/>
        <w:ind w:left="240" w:right="240" w:firstLine="561"/>
      </w:pPr>
      <w:r>
        <w:rPr>
          <w:rFonts w:hint="eastAsia"/>
        </w:rPr>
        <w:lastRenderedPageBreak/>
        <w:t>異常</w:t>
      </w:r>
      <w:r w:rsidR="00685E46" w:rsidRPr="00685E46">
        <w:rPr>
          <w:rFonts w:hint="eastAsia"/>
        </w:rPr>
        <w:t>資料分析</w:t>
      </w:r>
    </w:p>
    <w:p w14:paraId="048AE3CD" w14:textId="76CAE892" w:rsidR="004B44D8" w:rsidRDefault="004B44D8" w:rsidP="00685E46">
      <w:pPr>
        <w:ind w:left="240" w:right="240" w:firstLine="480"/>
      </w:pPr>
      <w:r>
        <w:rPr>
          <w:rFonts w:hint="eastAsia"/>
        </w:rPr>
        <w:t>原始資料作</w:t>
      </w:r>
      <w:proofErr w:type="gramStart"/>
      <w:r>
        <w:rPr>
          <w:rFonts w:hint="eastAsia"/>
        </w:rPr>
        <w:t>分時在場車輛</w:t>
      </w:r>
      <w:proofErr w:type="gramEnd"/>
      <w:r>
        <w:rPr>
          <w:rFonts w:hint="eastAsia"/>
        </w:rPr>
        <w:t>數統計視覺化後如圖</w:t>
      </w:r>
      <w:r>
        <w:rPr>
          <w:rFonts w:hint="eastAsia"/>
        </w:rPr>
        <w:t>3</w:t>
      </w:r>
      <w:r>
        <w:t>-</w:t>
      </w:r>
      <w:r w:rsidR="00C524DA">
        <w:t>3</w:t>
      </w:r>
      <w:r>
        <w:rPr>
          <w:rFonts w:hint="eastAsia"/>
        </w:rPr>
        <w:t>所呈現，約在十</w:t>
      </w:r>
      <w:r>
        <w:t>月以前的資料呈現長期累積上升趨勢，並非如預期般呈現每日波動之往返樣態</w:t>
      </w:r>
      <w:r>
        <w:rPr>
          <w:rFonts w:hint="eastAsia"/>
        </w:rPr>
        <w:t>。</w:t>
      </w:r>
      <w:r>
        <w:t>該現象顯示部分車輛紀錄缺乏正確之出場時間，導致系統無法正確統計</w:t>
      </w:r>
      <w:proofErr w:type="gramStart"/>
      <w:r>
        <w:t>在場車</w:t>
      </w:r>
      <w:proofErr w:type="gramEnd"/>
      <w:r>
        <w:t>數，進而呈現不合理的逐日增加趨勢</w:t>
      </w:r>
      <w:r>
        <w:rPr>
          <w:rFonts w:hint="eastAsia"/>
        </w:rPr>
        <w:t>，經過與駐警隊討論分析，推測因為是進出時間欄位錯誤，以及無紀錄的情況下，駐警隊會每一到二個月進行人工系統校正，將內部異常進出之車次資料作統一登記並歸檔。後續將進行資料清洗與過濾，排除進出順序錯亂、進出時間缺漏或異常滯留等問題</w:t>
      </w:r>
      <w:r w:rsidR="007B2408">
        <w:rPr>
          <w:rFonts w:hint="eastAsia"/>
        </w:rPr>
        <w:t>，</w:t>
      </w:r>
      <w:r>
        <w:rPr>
          <w:rFonts w:hint="eastAsia"/>
        </w:rPr>
        <w:t>以利後續統計分析之準確性</w:t>
      </w:r>
      <w:r w:rsidR="007B2408">
        <w:rPr>
          <w:rFonts w:hint="eastAsia"/>
        </w:rPr>
        <w:t>，結果之資料集於圖</w:t>
      </w:r>
      <w:r w:rsidR="007B2408">
        <w:rPr>
          <w:rFonts w:hint="eastAsia"/>
        </w:rPr>
        <w:t>3</w:t>
      </w:r>
      <w:r w:rsidR="007B2408">
        <w:t>-5</w:t>
      </w:r>
      <w:r w:rsidR="007B2408">
        <w:rPr>
          <w:rFonts w:hint="eastAsia"/>
        </w:rPr>
        <w:t>呈現</w:t>
      </w:r>
      <w:r>
        <w:rPr>
          <w:rFonts w:hint="eastAsia"/>
        </w:rPr>
        <w:t>。</w:t>
      </w:r>
    </w:p>
    <w:p w14:paraId="487D3270" w14:textId="77777777" w:rsidR="00222BE2" w:rsidRDefault="00C524DA" w:rsidP="00222BE2">
      <w:pPr>
        <w:ind w:left="240" w:right="240" w:firstLine="480"/>
      </w:pPr>
      <w:r>
        <w:t xml:space="preserve">García </w:t>
      </w:r>
      <w:r>
        <w:t>等人</w:t>
      </w:r>
      <w:r>
        <w:rPr>
          <w:rFonts w:hint="eastAsia"/>
        </w:rPr>
        <w:t>在其文章中有提及，處理異常資料之方式中，正確修正或刪除資料會使後續分析獲得較佳之結果，但此方法難度較高，需洞悉異常資料之規律及特性，配合正確的演算法去作過濾。</w:t>
      </w:r>
    </w:p>
    <w:p w14:paraId="1ACE6AE9" w14:textId="6E6F2156" w:rsidR="00C524DA" w:rsidRDefault="00C524DA" w:rsidP="00222BE2">
      <w:pPr>
        <w:ind w:left="240" w:right="240" w:firstLine="480"/>
      </w:pPr>
      <w:r>
        <w:rPr>
          <w:rFonts w:hint="eastAsia"/>
        </w:rPr>
        <w:t>錯誤資料分析之處理流程如圖</w:t>
      </w:r>
      <w:r>
        <w:rPr>
          <w:rFonts w:hint="eastAsia"/>
        </w:rPr>
        <w:t>3</w:t>
      </w:r>
      <w:r>
        <w:t>-</w:t>
      </w:r>
      <w:r w:rsidR="00F11691">
        <w:t>5</w:t>
      </w:r>
      <w:r>
        <w:rPr>
          <w:rFonts w:hint="eastAsia"/>
        </w:rPr>
        <w:t>所示，</w:t>
      </w:r>
      <w:r w:rsidR="003D5F0F">
        <w:rPr>
          <w:rFonts w:hint="eastAsia"/>
        </w:rPr>
        <w:t>其中異常符號與號碼數量錯誤之統計步驟為</w:t>
      </w:r>
      <w:r w:rsidR="00836428">
        <w:rPr>
          <w:rFonts w:hint="eastAsia"/>
        </w:rPr>
        <w:t>驗證系統正確率</w:t>
      </w:r>
      <w:r w:rsidR="00E0571B">
        <w:rPr>
          <w:rFonts w:hint="eastAsia"/>
        </w:rPr>
        <w:t>的動作</w:t>
      </w:r>
      <w:r w:rsidR="003D5F0F">
        <w:rPr>
          <w:rFonts w:hint="eastAsia"/>
        </w:rPr>
        <w:t>，在捨棄之前確認</w:t>
      </w:r>
      <w:r w:rsidR="00E0571B">
        <w:rPr>
          <w:rFonts w:hint="eastAsia"/>
        </w:rPr>
        <w:t>它是</w:t>
      </w:r>
      <w:r w:rsidR="00750260">
        <w:rPr>
          <w:rFonts w:hint="eastAsia"/>
        </w:rPr>
        <w:t>否</w:t>
      </w:r>
      <w:r w:rsidR="00E0571B">
        <w:rPr>
          <w:rFonts w:hint="eastAsia"/>
        </w:rPr>
        <w:t>隱含相當數量</w:t>
      </w:r>
      <w:r w:rsidR="00AC46E8">
        <w:rPr>
          <w:rFonts w:hint="eastAsia"/>
        </w:rPr>
        <w:t>可觀</w:t>
      </w:r>
      <w:r w:rsidR="00E0571B">
        <w:rPr>
          <w:rFonts w:hint="eastAsia"/>
        </w:rPr>
        <w:t>的</w:t>
      </w:r>
      <w:r w:rsidR="00C97DA5">
        <w:rPr>
          <w:rFonts w:hint="eastAsia"/>
        </w:rPr>
        <w:t>紀錄</w:t>
      </w:r>
      <w:r w:rsidR="003F68B6">
        <w:rPr>
          <w:rFonts w:hint="eastAsia"/>
        </w:rPr>
        <w:t>。</w:t>
      </w:r>
      <w:r w:rsidR="004C5D3C">
        <w:rPr>
          <w:rFonts w:hint="eastAsia"/>
        </w:rPr>
        <w:t>基於</w:t>
      </w:r>
      <w:r w:rsidR="00762B85">
        <w:rPr>
          <w:rFonts w:hint="eastAsia"/>
        </w:rPr>
        <w:t>時間欄位的錯誤，分析流程對五個特徵進行拆解觀察，包括僅缺乏進入時間、僅缺乏出場時間、缺乏進入與出場時間、進出邏輯錯誤、異常長的停留時間作統計</w:t>
      </w:r>
      <w:r w:rsidR="00FC586E">
        <w:rPr>
          <w:rFonts w:hint="eastAsia"/>
        </w:rPr>
        <w:t>，</w:t>
      </w:r>
      <w:r w:rsidR="008C5740">
        <w:rPr>
          <w:rFonts w:hint="eastAsia"/>
        </w:rPr>
        <w:t>之後</w:t>
      </w:r>
      <w:r w:rsidR="00FB34E6">
        <w:rPr>
          <w:rFonts w:hint="eastAsia"/>
        </w:rPr>
        <w:t>進一步票種作區分統計</w:t>
      </w:r>
      <w:r w:rsidR="00267879">
        <w:rPr>
          <w:rFonts w:hint="eastAsia"/>
        </w:rPr>
        <w:t>如表</w:t>
      </w:r>
      <w:r w:rsidR="00267879">
        <w:rPr>
          <w:rFonts w:hint="eastAsia"/>
        </w:rPr>
        <w:t>3</w:t>
      </w:r>
      <w:r w:rsidR="00267879">
        <w:t>-1</w:t>
      </w:r>
      <w:r w:rsidR="009D4696">
        <w:rPr>
          <w:rFonts w:hint="eastAsia"/>
        </w:rPr>
        <w:t>所</w:t>
      </w:r>
      <w:r w:rsidR="008A3AAC">
        <w:rPr>
          <w:rFonts w:hint="eastAsia"/>
        </w:rPr>
        <w:t>示</w:t>
      </w:r>
      <w:r w:rsidR="00786FE6">
        <w:rPr>
          <w:rFonts w:hint="eastAsia"/>
        </w:rPr>
        <w:t>。</w:t>
      </w:r>
      <w:r w:rsidRPr="00BF7016">
        <w:t xml:space="preserve"> </w:t>
      </w:r>
    </w:p>
    <w:p w14:paraId="357D1654" w14:textId="77777777" w:rsidR="00C524DA" w:rsidRPr="00C524DA" w:rsidRDefault="00C524DA" w:rsidP="00685E46">
      <w:pPr>
        <w:ind w:left="240" w:right="240" w:firstLine="480"/>
      </w:pPr>
    </w:p>
    <w:p w14:paraId="3BF5183A" w14:textId="7BE830AD" w:rsidR="00EF12C4" w:rsidRDefault="00EF12C4" w:rsidP="00685E46">
      <w:pPr>
        <w:ind w:left="240" w:right="240" w:firstLine="480"/>
      </w:pPr>
    </w:p>
    <w:p w14:paraId="15A05A5B" w14:textId="43B71220" w:rsidR="00C524DA" w:rsidRDefault="00C524DA" w:rsidP="00685E46">
      <w:pPr>
        <w:ind w:left="240" w:right="240" w:firstLine="480"/>
      </w:pPr>
    </w:p>
    <w:p w14:paraId="613F30E3" w14:textId="50435772" w:rsidR="00C524DA" w:rsidRDefault="00C524DA" w:rsidP="00685E46">
      <w:pPr>
        <w:ind w:left="240" w:right="240" w:firstLine="480"/>
      </w:pPr>
    </w:p>
    <w:p w14:paraId="427E883B" w14:textId="0B3D14C8" w:rsidR="00C524DA" w:rsidRDefault="00C524DA" w:rsidP="00685E46">
      <w:pPr>
        <w:ind w:left="240" w:right="240" w:firstLine="480"/>
      </w:pPr>
    </w:p>
    <w:p w14:paraId="4152EBDC" w14:textId="252F4166" w:rsidR="00C524DA" w:rsidRDefault="00C524DA" w:rsidP="00685E46">
      <w:pPr>
        <w:ind w:left="240" w:right="240" w:firstLine="480"/>
      </w:pPr>
    </w:p>
    <w:p w14:paraId="20EC9DCE" w14:textId="77777777" w:rsidR="00C524DA" w:rsidRDefault="00C524DA" w:rsidP="00685E46">
      <w:pPr>
        <w:ind w:left="240" w:right="240" w:firstLine="480"/>
      </w:pPr>
    </w:p>
    <w:p w14:paraId="144257C0" w14:textId="56725587" w:rsidR="00685E46" w:rsidRDefault="00B037B8" w:rsidP="005A6829">
      <w:pPr>
        <w:ind w:leftChars="0" w:left="0" w:right="240" w:firstLineChars="0" w:firstLine="0"/>
        <w:rPr>
          <w:color w:val="FFFF00"/>
        </w:rPr>
      </w:pPr>
      <w:r>
        <w:rPr>
          <w:noProof/>
        </w:rPr>
        <w:lastRenderedPageBreak/>
        <w:drawing>
          <wp:inline distT="0" distB="0" distL="0" distR="0" wp14:anchorId="7B4810B4" wp14:editId="182A1FBD">
            <wp:extent cx="5760085" cy="2096127"/>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085" cy="2096127"/>
                    </a:xfrm>
                    <a:prstGeom prst="rect">
                      <a:avLst/>
                    </a:prstGeom>
                    <a:noFill/>
                    <a:ln>
                      <a:noFill/>
                    </a:ln>
                  </pic:spPr>
                </pic:pic>
              </a:graphicData>
            </a:graphic>
          </wp:inline>
        </w:drawing>
      </w:r>
    </w:p>
    <w:p w14:paraId="35B7B948" w14:textId="47035576" w:rsidR="00B037B8" w:rsidRPr="004B44D8" w:rsidRDefault="00B037B8" w:rsidP="00B037B8">
      <w:pPr>
        <w:ind w:leftChars="41" w:left="98" w:right="240" w:firstLineChars="83" w:firstLine="199"/>
        <w:jc w:val="center"/>
        <w:rPr>
          <w:color w:val="000000" w:themeColor="text1"/>
        </w:rPr>
      </w:pPr>
      <w:r w:rsidRPr="004B44D8">
        <w:rPr>
          <w:rFonts w:hint="eastAsia"/>
          <w:color w:val="000000" w:themeColor="text1"/>
        </w:rPr>
        <w:t>圖</w:t>
      </w:r>
      <w:r w:rsidRPr="004B44D8">
        <w:rPr>
          <w:rFonts w:hint="eastAsia"/>
          <w:color w:val="000000" w:themeColor="text1"/>
        </w:rPr>
        <w:t>3</w:t>
      </w:r>
      <w:r w:rsidRPr="004B44D8">
        <w:rPr>
          <w:color w:val="000000" w:themeColor="text1"/>
        </w:rPr>
        <w:t>-</w:t>
      </w:r>
      <w:r w:rsidR="009031A6">
        <w:rPr>
          <w:color w:val="000000" w:themeColor="text1"/>
        </w:rPr>
        <w:t>3</w:t>
      </w:r>
      <w:r w:rsidRPr="004B44D8">
        <w:rPr>
          <w:rFonts w:hint="eastAsia"/>
          <w:color w:val="000000" w:themeColor="text1"/>
        </w:rPr>
        <w:t xml:space="preserve"> </w:t>
      </w:r>
      <w:r w:rsidRPr="004B44D8">
        <w:rPr>
          <w:rFonts w:hint="eastAsia"/>
          <w:color w:val="000000" w:themeColor="text1"/>
        </w:rPr>
        <w:t>初步分析原始資料</w:t>
      </w:r>
    </w:p>
    <w:p w14:paraId="09177227" w14:textId="77777777" w:rsidR="00C47FF9" w:rsidRDefault="00C47FF9" w:rsidP="00685E46">
      <w:pPr>
        <w:ind w:leftChars="41" w:left="98" w:right="240" w:firstLineChars="83" w:firstLine="199"/>
        <w:rPr>
          <w:color w:val="FFFF00"/>
        </w:rPr>
      </w:pPr>
    </w:p>
    <w:p w14:paraId="7B4E45B6" w14:textId="538BECBC" w:rsidR="00685E46" w:rsidRDefault="001D65FF" w:rsidP="005A6829">
      <w:pPr>
        <w:ind w:leftChars="0" w:left="0" w:right="240" w:firstLineChars="0" w:firstLine="0"/>
        <w:rPr>
          <w:color w:val="FFFF00"/>
        </w:rPr>
      </w:pPr>
      <w:r>
        <w:rPr>
          <w:noProof/>
        </w:rPr>
        <w:drawing>
          <wp:inline distT="0" distB="0" distL="0" distR="0" wp14:anchorId="363730D4" wp14:editId="7E590E7A">
            <wp:extent cx="5727940" cy="1974850"/>
            <wp:effectExtent l="0" t="0" r="6350" b="635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1305" cy="1979458"/>
                    </a:xfrm>
                    <a:prstGeom prst="rect">
                      <a:avLst/>
                    </a:prstGeom>
                    <a:noFill/>
                    <a:ln>
                      <a:noFill/>
                    </a:ln>
                  </pic:spPr>
                </pic:pic>
              </a:graphicData>
            </a:graphic>
          </wp:inline>
        </w:drawing>
      </w:r>
    </w:p>
    <w:p w14:paraId="046BDCAA" w14:textId="4BFF1637" w:rsidR="001D65FF" w:rsidRDefault="001D65FF" w:rsidP="001D65FF">
      <w:pPr>
        <w:ind w:leftChars="41" w:left="98" w:right="240" w:firstLineChars="83" w:firstLine="199"/>
        <w:jc w:val="center"/>
      </w:pPr>
      <w:r>
        <w:rPr>
          <w:rFonts w:hint="eastAsia"/>
        </w:rPr>
        <w:t>圖</w:t>
      </w:r>
      <w:r>
        <w:rPr>
          <w:rFonts w:hint="eastAsia"/>
        </w:rPr>
        <w:t>3</w:t>
      </w:r>
      <w:r>
        <w:t>-</w:t>
      </w:r>
      <w:r w:rsidR="00DC1E60">
        <w:t>4</w:t>
      </w:r>
      <w:r>
        <w:rPr>
          <w:rFonts w:hint="eastAsia"/>
        </w:rPr>
        <w:t xml:space="preserve"> </w:t>
      </w:r>
      <w:r>
        <w:rPr>
          <w:rFonts w:hint="eastAsia"/>
        </w:rPr>
        <w:t>修正後</w:t>
      </w:r>
      <w:r w:rsidR="00F24FA7">
        <w:rPr>
          <w:rFonts w:hint="eastAsia"/>
        </w:rPr>
        <w:t>資料</w:t>
      </w:r>
    </w:p>
    <w:p w14:paraId="14041C1E" w14:textId="77777777" w:rsidR="005A6829" w:rsidRPr="008532F2" w:rsidRDefault="005A6829" w:rsidP="001D65FF">
      <w:pPr>
        <w:ind w:leftChars="41" w:left="98" w:right="240" w:firstLineChars="83" w:firstLine="199"/>
        <w:jc w:val="center"/>
      </w:pPr>
    </w:p>
    <w:p w14:paraId="45CB84F6" w14:textId="4E5AFF79" w:rsidR="00685E46" w:rsidRDefault="005A6829" w:rsidP="001D65FF">
      <w:pPr>
        <w:ind w:leftChars="0" w:left="0" w:right="240" w:firstLineChars="0" w:firstLine="0"/>
        <w:rPr>
          <w:color w:val="FFFF00"/>
        </w:rPr>
      </w:pPr>
      <w:r w:rsidRPr="005A6829">
        <w:rPr>
          <w:noProof/>
          <w:color w:val="FFFF00"/>
        </w:rPr>
        <w:drawing>
          <wp:inline distT="0" distB="0" distL="0" distR="0" wp14:anchorId="1407A7CA" wp14:editId="28F14C0B">
            <wp:extent cx="6010522" cy="1948069"/>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16506" cy="1950009"/>
                    </a:xfrm>
                    <a:prstGeom prst="rect">
                      <a:avLst/>
                    </a:prstGeom>
                  </pic:spPr>
                </pic:pic>
              </a:graphicData>
            </a:graphic>
          </wp:inline>
        </w:drawing>
      </w:r>
    </w:p>
    <w:p w14:paraId="3A6E9E88" w14:textId="20116E0B" w:rsidR="0028747C" w:rsidRPr="008532F2" w:rsidRDefault="0028747C" w:rsidP="0028747C">
      <w:pPr>
        <w:ind w:leftChars="41" w:left="98" w:right="240" w:firstLineChars="83" w:firstLine="199"/>
        <w:jc w:val="center"/>
      </w:pPr>
      <w:r>
        <w:rPr>
          <w:rFonts w:hint="eastAsia"/>
        </w:rPr>
        <w:t>表</w:t>
      </w:r>
      <w:r>
        <w:rPr>
          <w:rFonts w:hint="eastAsia"/>
        </w:rPr>
        <w:t xml:space="preserve">3-1 </w:t>
      </w:r>
      <w:r>
        <w:rPr>
          <w:rFonts w:hint="eastAsia"/>
        </w:rPr>
        <w:t>錯誤</w:t>
      </w:r>
      <w:r w:rsidR="00244215">
        <w:rPr>
          <w:rFonts w:hint="eastAsia"/>
        </w:rPr>
        <w:t>統計</w:t>
      </w:r>
      <w:r w:rsidR="00357853">
        <w:rPr>
          <w:rFonts w:hint="eastAsia"/>
        </w:rPr>
        <w:t>分類表</w:t>
      </w:r>
    </w:p>
    <w:p w14:paraId="6FAC275A" w14:textId="77777777" w:rsidR="0028747C" w:rsidRDefault="0028747C" w:rsidP="001D65FF">
      <w:pPr>
        <w:ind w:leftChars="0" w:left="0" w:right="240" w:firstLineChars="0" w:firstLine="0"/>
        <w:rPr>
          <w:color w:val="FFFF00"/>
        </w:rPr>
      </w:pPr>
    </w:p>
    <w:p w14:paraId="648A5913" w14:textId="2D94BCA9" w:rsidR="00685E46" w:rsidRDefault="00685E46" w:rsidP="00685E46">
      <w:pPr>
        <w:ind w:leftChars="41" w:left="98" w:right="240" w:firstLineChars="83" w:firstLine="199"/>
        <w:rPr>
          <w:color w:val="FFFF00"/>
        </w:rPr>
      </w:pPr>
      <w:r>
        <w:rPr>
          <w:rFonts w:hint="eastAsia"/>
          <w:noProof/>
        </w:rPr>
        <w:lastRenderedPageBreak/>
        <w:drawing>
          <wp:inline distT="0" distB="0" distL="0" distR="0" wp14:anchorId="40DCE757" wp14:editId="75A3D0EA">
            <wp:extent cx="5753100" cy="630555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51776C77" w14:textId="3547B09A" w:rsidR="00685E46" w:rsidRDefault="00685E46" w:rsidP="00685E46">
      <w:pPr>
        <w:ind w:leftChars="41" w:left="98" w:right="240" w:firstLineChars="83" w:firstLine="199"/>
        <w:jc w:val="center"/>
      </w:pPr>
      <w:r>
        <w:rPr>
          <w:rFonts w:hint="eastAsia"/>
        </w:rPr>
        <w:t>圖</w:t>
      </w:r>
      <w:r>
        <w:rPr>
          <w:rFonts w:hint="eastAsia"/>
        </w:rPr>
        <w:t>3</w:t>
      </w:r>
      <w:r>
        <w:t>-</w:t>
      </w:r>
      <w:r w:rsidR="00222FE9">
        <w:t>5</w:t>
      </w:r>
      <w:r>
        <w:rPr>
          <w:rFonts w:hint="eastAsia"/>
        </w:rPr>
        <w:t>錯誤資料分析流程</w:t>
      </w:r>
    </w:p>
    <w:p w14:paraId="3E166DD8" w14:textId="566E90E9" w:rsidR="00685E46" w:rsidRDefault="00685E46" w:rsidP="00685E46">
      <w:pPr>
        <w:ind w:leftChars="41" w:left="98" w:right="240" w:firstLineChars="83" w:firstLine="199"/>
        <w:rPr>
          <w:color w:val="FFFF00"/>
        </w:rPr>
      </w:pPr>
    </w:p>
    <w:p w14:paraId="6ABA0D4A" w14:textId="7E9CB721" w:rsidR="00444B5F" w:rsidRDefault="00444B5F" w:rsidP="00685E46">
      <w:pPr>
        <w:ind w:leftChars="41" w:left="98" w:right="240" w:firstLineChars="83" w:firstLine="199"/>
        <w:rPr>
          <w:color w:val="FFFF00"/>
        </w:rPr>
      </w:pPr>
    </w:p>
    <w:p w14:paraId="5D2A78BA" w14:textId="41666EA2" w:rsidR="00444B5F" w:rsidRDefault="00444B5F" w:rsidP="00685E46">
      <w:pPr>
        <w:ind w:leftChars="41" w:left="98" w:right="240" w:firstLineChars="83" w:firstLine="199"/>
        <w:rPr>
          <w:color w:val="FFFF00"/>
        </w:rPr>
      </w:pPr>
    </w:p>
    <w:p w14:paraId="11AF0862" w14:textId="02E14EAE" w:rsidR="00444B5F" w:rsidRDefault="00444B5F" w:rsidP="00685E46">
      <w:pPr>
        <w:ind w:leftChars="41" w:left="98" w:right="240" w:firstLineChars="83" w:firstLine="199"/>
        <w:rPr>
          <w:color w:val="FFFF00"/>
        </w:rPr>
      </w:pPr>
    </w:p>
    <w:p w14:paraId="02461E56" w14:textId="77777777" w:rsidR="00444B5F" w:rsidRDefault="00444B5F" w:rsidP="00444B5F">
      <w:pPr>
        <w:pStyle w:val="4"/>
        <w:ind w:left="240" w:right="240" w:firstLine="561"/>
      </w:pPr>
      <w:proofErr w:type="gramStart"/>
      <w:r>
        <w:rPr>
          <w:rFonts w:hint="eastAsia"/>
        </w:rPr>
        <w:lastRenderedPageBreak/>
        <w:t>空值與</w:t>
      </w:r>
      <w:proofErr w:type="gramEnd"/>
      <w:r>
        <w:rPr>
          <w:rFonts w:hint="eastAsia"/>
        </w:rPr>
        <w:t>異常值處理</w:t>
      </w:r>
    </w:p>
    <w:p w14:paraId="2C3C5673" w14:textId="77777777" w:rsidR="00444B5F" w:rsidRDefault="00444B5F" w:rsidP="00444B5F">
      <w:pPr>
        <w:ind w:left="240" w:right="240" w:firstLine="480"/>
      </w:pPr>
      <w:r>
        <w:rPr>
          <w:rFonts w:hint="eastAsia"/>
        </w:rPr>
        <w:t>針對原始資料中可能影響分析正確性的異常資料，本研究設計一套資料過濾與刪除邏輯，搭配</w:t>
      </w:r>
      <w:r>
        <w:rPr>
          <w:rFonts w:hint="eastAsia"/>
        </w:rPr>
        <w:t xml:space="preserve"> Python </w:t>
      </w:r>
      <w:r>
        <w:rPr>
          <w:rFonts w:hint="eastAsia"/>
        </w:rPr>
        <w:t>語法實作具體清洗流程，主要包含以下幾類情境：</w:t>
      </w:r>
    </w:p>
    <w:p w14:paraId="21CD4F93" w14:textId="77777777" w:rsidR="00444B5F" w:rsidRDefault="00444B5F" w:rsidP="00444B5F">
      <w:pPr>
        <w:ind w:leftChars="0" w:left="240" w:right="240" w:firstLineChars="0" w:firstLine="480"/>
        <w:rPr>
          <w:b/>
          <w:bCs/>
        </w:rPr>
      </w:pPr>
      <w:r w:rsidRPr="008532F2">
        <w:rPr>
          <w:rFonts w:hint="eastAsia"/>
          <w:b/>
          <w:bCs/>
        </w:rPr>
        <w:t>車號格式異常</w:t>
      </w:r>
    </w:p>
    <w:p w14:paraId="5C726D0D" w14:textId="77777777" w:rsidR="00444B5F" w:rsidRPr="003B70A7" w:rsidRDefault="00444B5F" w:rsidP="00444B5F">
      <w:pPr>
        <w:ind w:leftChars="0" w:left="240" w:right="240" w:firstLineChars="0" w:firstLine="480"/>
        <w:rPr>
          <w:b/>
          <w:bCs/>
        </w:rPr>
      </w:pPr>
      <w:r>
        <w:t>在進行車號欄位清洗時，考量現行交通部公路局所頒布之車輛號牌格式規範，自用小客車</w:t>
      </w:r>
      <w:proofErr w:type="gramStart"/>
      <w:r>
        <w:t>號牌於民國</w:t>
      </w:r>
      <w:proofErr w:type="gramEnd"/>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t>7</w:t>
      </w:r>
      <w:r>
        <w:t>碼（如系統誤讀</w:t>
      </w:r>
      <w:r>
        <w:t xml:space="preserve"> "ABC123456"</w:t>
      </w:r>
      <w:r>
        <w:t>）則視為異常資料予以剔除。</w:t>
      </w:r>
    </w:p>
    <w:p w14:paraId="2CCE83D6" w14:textId="77777777" w:rsidR="00444B5F" w:rsidRPr="008532F2" w:rsidRDefault="00444B5F" w:rsidP="00444B5F">
      <w:pPr>
        <w:ind w:leftChars="0" w:left="240" w:right="240" w:firstLineChars="0" w:firstLine="480"/>
        <w:rPr>
          <w:b/>
          <w:bCs/>
        </w:rPr>
      </w:pPr>
      <w:r w:rsidRPr="008532F2">
        <w:rPr>
          <w:rFonts w:hint="eastAsia"/>
          <w:b/>
          <w:bCs/>
        </w:rPr>
        <w:t>時間</w:t>
      </w:r>
      <w:proofErr w:type="gramStart"/>
      <w:r w:rsidRPr="008532F2">
        <w:rPr>
          <w:rFonts w:hint="eastAsia"/>
          <w:b/>
          <w:bCs/>
        </w:rPr>
        <w:t>欄位缺值或</w:t>
      </w:r>
      <w:proofErr w:type="gramEnd"/>
      <w:r w:rsidRPr="008532F2">
        <w:rPr>
          <w:rFonts w:hint="eastAsia"/>
          <w:b/>
          <w:bCs/>
        </w:rPr>
        <w:t>格式錯誤</w:t>
      </w:r>
    </w:p>
    <w:p w14:paraId="09A462BE" w14:textId="77777777" w:rsidR="00444B5F" w:rsidRDefault="00444B5F" w:rsidP="00444B5F">
      <w:pPr>
        <w:ind w:left="240" w:right="240" w:firstLine="480"/>
      </w:pPr>
      <w:r>
        <w:rPr>
          <w:rFonts w:hint="eastAsia"/>
        </w:rPr>
        <w:t>進入與出場時間之合併欄位若轉換失敗（即</w:t>
      </w:r>
      <w:proofErr w:type="spellStart"/>
      <w:r>
        <w:rPr>
          <w:rFonts w:hint="eastAsia"/>
        </w:rPr>
        <w:t>to_datetime</w:t>
      </w:r>
      <w:proofErr w:type="spellEnd"/>
      <w:r>
        <w:rPr>
          <w:rFonts w:hint="eastAsia"/>
        </w:rPr>
        <w:t>結果為</w:t>
      </w:r>
      <w:proofErr w:type="spellStart"/>
      <w:r>
        <w:rPr>
          <w:rFonts w:hint="eastAsia"/>
        </w:rPr>
        <w:t>NaT</w:t>
      </w:r>
      <w:proofErr w:type="spellEnd"/>
      <w:r>
        <w:rPr>
          <w:rFonts w:hint="eastAsia"/>
        </w:rPr>
        <w:t>），表示資料無法計算停留時數，視為不完整紀錄，予以刪除。</w:t>
      </w:r>
    </w:p>
    <w:p w14:paraId="026CB6C5" w14:textId="77777777" w:rsidR="00444B5F" w:rsidRPr="008532F2" w:rsidRDefault="00444B5F" w:rsidP="00444B5F">
      <w:pPr>
        <w:ind w:leftChars="0" w:left="240" w:right="240" w:firstLineChars="0" w:firstLine="480"/>
        <w:rPr>
          <w:b/>
          <w:bCs/>
        </w:rPr>
      </w:pPr>
      <w:r w:rsidRPr="008532F2">
        <w:rPr>
          <w:rFonts w:hint="eastAsia"/>
          <w:b/>
          <w:bCs/>
        </w:rPr>
        <w:t>進出時間邏輯錯誤</w:t>
      </w:r>
    </w:p>
    <w:p w14:paraId="1FAC4955" w14:textId="77777777" w:rsidR="00444B5F" w:rsidRDefault="00444B5F" w:rsidP="00444B5F">
      <w:pPr>
        <w:ind w:left="240" w:right="240" w:firstLine="480"/>
      </w:pPr>
      <w:r>
        <w:rPr>
          <w:rFonts w:hint="eastAsia"/>
        </w:rPr>
        <w:t>若「全時間格式出場時間」早於或等於「全時間格式進入時間」，則顯示出場時間紀錄錯誤或重複進出錯誤，透過時間比較式過濾並刪除。</w:t>
      </w:r>
    </w:p>
    <w:p w14:paraId="2F860A57" w14:textId="77777777" w:rsidR="00444B5F" w:rsidRPr="008532F2" w:rsidRDefault="00444B5F" w:rsidP="00444B5F">
      <w:pPr>
        <w:ind w:leftChars="0" w:left="240" w:right="240" w:firstLineChars="0" w:firstLine="480"/>
        <w:rPr>
          <w:b/>
          <w:bCs/>
        </w:rPr>
      </w:pPr>
      <w:r w:rsidRPr="008532F2">
        <w:rPr>
          <w:rFonts w:hint="eastAsia"/>
          <w:b/>
          <w:bCs/>
        </w:rPr>
        <w:t>極端停留時數資料</w:t>
      </w:r>
    </w:p>
    <w:p w14:paraId="44476886" w14:textId="77777777" w:rsidR="00444B5F" w:rsidRDefault="00444B5F" w:rsidP="00444B5F">
      <w:pPr>
        <w:ind w:left="240" w:right="240" w:firstLine="480"/>
      </w:pPr>
      <w:r>
        <w:rPr>
          <w:rFonts w:hint="eastAsia"/>
        </w:rPr>
        <w:t>根據駐警隊實務判斷以及夜間紀錄，實際長時間</w:t>
      </w:r>
      <w:r>
        <w:rPr>
          <w:rFonts w:hint="eastAsia"/>
        </w:rPr>
        <w:t>(</w:t>
      </w:r>
      <w:r>
        <w:rPr>
          <w:rFonts w:hint="eastAsia"/>
        </w:rPr>
        <w:t>超過一個禮拜</w:t>
      </w:r>
      <w:r>
        <w:rPr>
          <w:rFonts w:hint="eastAsia"/>
        </w:rPr>
        <w:t>)</w:t>
      </w:r>
      <w:r>
        <w:rPr>
          <w:rFonts w:hint="eastAsia"/>
        </w:rPr>
        <w:t>停留之用戶非常少見，原始資料中具大量之用戶停留時間超過一周甚至一個月，極可能</w:t>
      </w:r>
      <w:proofErr w:type="gramStart"/>
      <w:r>
        <w:rPr>
          <w:rFonts w:hint="eastAsia"/>
        </w:rPr>
        <w:t>為車辨失敗</w:t>
      </w:r>
      <w:proofErr w:type="gramEnd"/>
      <w:r>
        <w:rPr>
          <w:rFonts w:hint="eastAsia"/>
        </w:rPr>
        <w:t>未正確記錄出場資訊，故視為極端異常值予以剔除，爾後之資料呈現也確實為合理之校園停車樣態，計算方式為使用將出場與進場時間相減，再給予時間限制做上限作篩選。</w:t>
      </w:r>
    </w:p>
    <w:p w14:paraId="189409BC" w14:textId="0281AA02" w:rsidR="00444B5F" w:rsidRPr="00685E46" w:rsidRDefault="00444B5F" w:rsidP="00444B5F">
      <w:pPr>
        <w:ind w:leftChars="41" w:left="98" w:right="240" w:firstLineChars="83" w:firstLine="199"/>
        <w:rPr>
          <w:color w:val="FFFF00"/>
        </w:rPr>
      </w:pPr>
      <w:r>
        <w:rPr>
          <w:rFonts w:hint="eastAsia"/>
        </w:rPr>
        <w:t>所有上述提及之刪除動作系指於供分析檔案中移除，實際在處理中皆另存為獨立檔案，並於每筆記錄中附上對應的「刪除原因」欄位以利後續檢核或比對。</w:t>
      </w:r>
      <w:proofErr w:type="gramStart"/>
      <w:r>
        <w:rPr>
          <w:rFonts w:hint="eastAsia"/>
        </w:rPr>
        <w:t>此外，</w:t>
      </w:r>
      <w:proofErr w:type="gramEnd"/>
      <w:r>
        <w:rPr>
          <w:rFonts w:hint="eastAsia"/>
        </w:rPr>
        <w:t>保留下來的有效資料將透過時間差計算停留時數，並使用票種對應表補足或更正票種欄</w:t>
      </w:r>
      <w:r>
        <w:rPr>
          <w:rFonts w:hint="eastAsia"/>
        </w:rPr>
        <w:lastRenderedPageBreak/>
        <w:t>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p>
    <w:p w14:paraId="6E60EB91" w14:textId="7D4F882A" w:rsidR="00743AD9" w:rsidRDefault="00743AD9" w:rsidP="00743AD9">
      <w:pPr>
        <w:pStyle w:val="3"/>
        <w:ind w:left="240" w:right="240" w:firstLine="480"/>
      </w:pPr>
      <w:bookmarkStart w:id="57" w:name="_Toc200830952"/>
      <w:r>
        <w:rPr>
          <w:rFonts w:hint="eastAsia"/>
        </w:rPr>
        <w:t>欄位標準化與格式轉換</w:t>
      </w:r>
      <w:bookmarkEnd w:id="57"/>
    </w:p>
    <w:p w14:paraId="1C22C727" w14:textId="77777777" w:rsidR="00743AD9" w:rsidRDefault="00743AD9" w:rsidP="00743AD9">
      <w:pPr>
        <w:ind w:left="240" w:right="240" w:firstLine="480"/>
      </w:pPr>
      <w:r>
        <w:t>為使來自不同檔案的資料能一致呈現與後續程式模組化處理，需先進行欄位名稱與格式之標準化</w:t>
      </w:r>
      <w:r>
        <w:rPr>
          <w:rFonts w:hint="eastAsia"/>
        </w:rPr>
        <w:t>，如前面所提，原始資料之欄位包含車號、票種、進出場時間等共十四項欄位，而原始資料經過合併後會出現不必要之欄位如標示為</w:t>
      </w:r>
      <w:r w:rsidRPr="00415077">
        <w:rPr>
          <w:rFonts w:hint="eastAsia"/>
        </w:rPr>
        <w:t>「</w:t>
      </w:r>
      <w:r w:rsidRPr="00415077">
        <w:rPr>
          <w:rFonts w:hint="eastAsia"/>
        </w:rPr>
        <w:t>Unnamed: 0</w:t>
      </w:r>
      <w:r w:rsidRPr="00415077">
        <w:rPr>
          <w:rFonts w:hint="eastAsia"/>
        </w:rPr>
        <w:t>」</w:t>
      </w:r>
      <w:r>
        <w:rPr>
          <w:rFonts w:hint="eastAsia"/>
        </w:rPr>
        <w:t>之欄位，檢查後為演算法對原始資料合併過程中，新增的資料索引欄位，故在此直接刪除。</w:t>
      </w:r>
    </w:p>
    <w:p w14:paraId="7CEB08D6" w14:textId="6D4FD810" w:rsidR="00273BDA" w:rsidRDefault="00743AD9" w:rsidP="001477D4">
      <w:pPr>
        <w:ind w:left="240" w:right="240" w:firstLine="480"/>
      </w:pPr>
      <w:proofErr w:type="gramStart"/>
      <w:r>
        <w:rPr>
          <w:rFonts w:hint="eastAsia"/>
        </w:rPr>
        <w:t>此外，</w:t>
      </w:r>
      <w:proofErr w:type="gramEnd"/>
      <w:r>
        <w:rPr>
          <w:rFonts w:hint="eastAsia"/>
        </w:rPr>
        <w:t>原始資料之日期格式為字串格式，且時間格式包含民國以及西元，甚至紀錄方式之不同，比如說</w:t>
      </w:r>
      <w:r w:rsidRPr="00415077">
        <w:rPr>
          <w:rFonts w:hint="eastAsia"/>
        </w:rPr>
        <w:t>「</w:t>
      </w:r>
      <w:r>
        <w:rPr>
          <w:rFonts w:hint="eastAsia"/>
        </w:rPr>
        <w:t>2</w:t>
      </w:r>
      <w:r>
        <w:t>024/01/05</w:t>
      </w:r>
      <w:r w:rsidRPr="00415077">
        <w:rPr>
          <w:rFonts w:hint="eastAsia"/>
        </w:rPr>
        <w:t>」</w:t>
      </w:r>
      <w:r>
        <w:rPr>
          <w:rFonts w:hint="eastAsia"/>
        </w:rPr>
        <w:t>以及</w:t>
      </w:r>
      <w:r w:rsidRPr="00415077">
        <w:rPr>
          <w:rFonts w:hint="eastAsia"/>
        </w:rPr>
        <w:t>「</w:t>
      </w:r>
      <w:r>
        <w:rPr>
          <w:rFonts w:hint="eastAsia"/>
        </w:rPr>
        <w:t>2</w:t>
      </w:r>
      <w:r>
        <w:t>024/3/2</w:t>
      </w:r>
      <w:r w:rsidRPr="00415077">
        <w:rPr>
          <w:rFonts w:hint="eastAsia"/>
        </w:rPr>
        <w:t>」</w:t>
      </w:r>
      <w:r>
        <w:rPr>
          <w:rFonts w:hint="eastAsia"/>
        </w:rPr>
        <w:t>個位數是否為零開頭，透過</w:t>
      </w:r>
      <w:r>
        <w:rPr>
          <w:rFonts w:hint="eastAsia"/>
        </w:rPr>
        <w:t>P</w:t>
      </w:r>
      <w:r>
        <w:t>ython</w:t>
      </w:r>
      <w:r>
        <w:rPr>
          <w:rFonts w:hint="eastAsia"/>
        </w:rPr>
        <w:t>語言</w:t>
      </w:r>
      <w:proofErr w:type="gramStart"/>
      <w:r>
        <w:rPr>
          <w:rFonts w:hint="eastAsia"/>
        </w:rPr>
        <w:t>函式庫使用</w:t>
      </w:r>
      <w:proofErr w:type="gramEnd"/>
      <w:r>
        <w:rPr>
          <w:rFonts w:hint="eastAsia"/>
        </w:rPr>
        <w:t>適當之</w:t>
      </w:r>
      <w:proofErr w:type="gramStart"/>
      <w:r>
        <w:rPr>
          <w:rFonts w:hint="eastAsia"/>
        </w:rPr>
        <w:t>函式將字串</w:t>
      </w:r>
      <w:proofErr w:type="gramEnd"/>
      <w:r>
        <w:rPr>
          <w:rFonts w:hint="eastAsia"/>
        </w:rPr>
        <w:t>轉換為</w:t>
      </w:r>
      <w:r w:rsidR="003A258D">
        <w:rPr>
          <w:rFonts w:hint="eastAsia"/>
        </w:rPr>
        <w:t>相應物件</w:t>
      </w:r>
      <w:r>
        <w:rPr>
          <w:rFonts w:hint="eastAsia"/>
        </w:rPr>
        <w:t>格式，使後續之時間計算函式得以套用，並且統一格式為</w:t>
      </w:r>
      <w:r w:rsidR="00C74698">
        <w:rPr>
          <w:rFonts w:hint="eastAsia"/>
        </w:rPr>
        <w:t>年</w:t>
      </w:r>
      <w:r w:rsidR="00C74698">
        <w:rPr>
          <w:rFonts w:hint="eastAsia"/>
        </w:rPr>
        <w:t>/</w:t>
      </w:r>
      <w:r w:rsidR="00C74698">
        <w:rPr>
          <w:rFonts w:hint="eastAsia"/>
        </w:rPr>
        <w:t>月</w:t>
      </w:r>
      <w:r w:rsidR="00C74698">
        <w:rPr>
          <w:rFonts w:hint="eastAsia"/>
        </w:rPr>
        <w:t>/</w:t>
      </w:r>
      <w:r w:rsidR="00C74698">
        <w:rPr>
          <w:rFonts w:hint="eastAsia"/>
        </w:rPr>
        <w:t>日</w:t>
      </w:r>
      <w:r>
        <w:rPr>
          <w:rFonts w:hint="eastAsia"/>
        </w:rPr>
        <w:t>(</w:t>
      </w:r>
      <w:r>
        <w:rPr>
          <w:rFonts w:hint="eastAsia"/>
        </w:rPr>
        <w:t>例如</w:t>
      </w:r>
      <w:r>
        <w:rPr>
          <w:rFonts w:hint="eastAsia"/>
        </w:rPr>
        <w:t>:</w:t>
      </w:r>
      <w:r>
        <w:t>2024/01/05</w:t>
      </w:r>
      <w:r>
        <w:rPr>
          <w:rFonts w:hint="eastAsia"/>
        </w:rPr>
        <w:t>)</w:t>
      </w:r>
      <w:r>
        <w:rPr>
          <w:rFonts w:hint="eastAsia"/>
        </w:rPr>
        <w:t>，同時將時間部份的</w:t>
      </w:r>
      <w:r w:rsidRPr="00415077">
        <w:rPr>
          <w:rFonts w:hint="eastAsia"/>
        </w:rPr>
        <w:t>「</w:t>
      </w:r>
      <w:r>
        <w:rPr>
          <w:rFonts w:hint="eastAsia"/>
        </w:rPr>
        <w:t>進入時間</w:t>
      </w:r>
      <w:r w:rsidRPr="00415077">
        <w:rPr>
          <w:rFonts w:hint="eastAsia"/>
        </w:rPr>
        <w:t>」</w:t>
      </w:r>
      <w:r>
        <w:rPr>
          <w:rFonts w:hint="eastAsia"/>
        </w:rPr>
        <w:t>、</w:t>
      </w:r>
      <w:r w:rsidRPr="00415077">
        <w:rPr>
          <w:rFonts w:hint="eastAsia"/>
        </w:rPr>
        <w:t>「</w:t>
      </w:r>
      <w:r>
        <w:rPr>
          <w:rFonts w:hint="eastAsia"/>
        </w:rPr>
        <w:t>出場時間</w:t>
      </w:r>
      <w:r w:rsidRPr="00415077">
        <w:rPr>
          <w:rFonts w:hint="eastAsia"/>
        </w:rPr>
        <w:t>」</w:t>
      </w:r>
      <w:r>
        <w:rPr>
          <w:rFonts w:hint="eastAsia"/>
        </w:rPr>
        <w:t>合併與轉換，其格式為</w:t>
      </w:r>
      <w:r w:rsidR="00841A5D" w:rsidRPr="00415077">
        <w:rPr>
          <w:rFonts w:hint="eastAsia"/>
        </w:rPr>
        <w:t>「</w:t>
      </w:r>
      <w:r w:rsidR="001223EE">
        <w:rPr>
          <w:rFonts w:hint="eastAsia"/>
        </w:rPr>
        <w:t>年</w:t>
      </w:r>
      <w:r w:rsidR="001223EE">
        <w:rPr>
          <w:rFonts w:hint="eastAsia"/>
        </w:rPr>
        <w:t>/</w:t>
      </w:r>
      <w:r w:rsidR="001223EE">
        <w:rPr>
          <w:rFonts w:hint="eastAsia"/>
        </w:rPr>
        <w:t>月</w:t>
      </w:r>
      <w:r w:rsidR="001223EE">
        <w:rPr>
          <w:rFonts w:hint="eastAsia"/>
        </w:rPr>
        <w:t>/</w:t>
      </w:r>
      <w:r w:rsidR="001223EE">
        <w:rPr>
          <w:rFonts w:hint="eastAsia"/>
        </w:rPr>
        <w:t>日</w:t>
      </w:r>
      <w:r>
        <w:t xml:space="preserve"> </w:t>
      </w:r>
      <w:r w:rsidR="00406641">
        <w:rPr>
          <w:rFonts w:hint="eastAsia"/>
        </w:rPr>
        <w:t>時</w:t>
      </w:r>
      <w:r w:rsidR="00406641">
        <w:rPr>
          <w:rFonts w:hint="eastAsia"/>
        </w:rPr>
        <w:t>:</w:t>
      </w:r>
      <w:r w:rsidR="00406641">
        <w:rPr>
          <w:rFonts w:hint="eastAsia"/>
        </w:rPr>
        <w:t>分</w:t>
      </w:r>
      <w:r w:rsidR="00406641">
        <w:rPr>
          <w:rFonts w:hint="eastAsia"/>
        </w:rPr>
        <w:t>:</w:t>
      </w:r>
      <w:r w:rsidR="00406641">
        <w:rPr>
          <w:rFonts w:hint="eastAsia"/>
        </w:rPr>
        <w:t>秒</w:t>
      </w:r>
      <w:r w:rsidR="00841A5D" w:rsidRPr="00415077">
        <w:rPr>
          <w:rFonts w:hint="eastAsia"/>
        </w:rPr>
        <w:t>」</w:t>
      </w:r>
      <w:r>
        <w:rPr>
          <w:rFonts w:hint="eastAsia"/>
        </w:rPr>
        <w:t>，以利時間邏輯比對和停留時間計算。</w:t>
      </w:r>
    </w:p>
    <w:p w14:paraId="36FBEEC6" w14:textId="557AFF5D" w:rsidR="009401EA" w:rsidRPr="00841A5D" w:rsidRDefault="009401EA" w:rsidP="009401EA">
      <w:pPr>
        <w:ind w:leftChars="0" w:left="0" w:right="240" w:firstLineChars="0" w:firstLine="0"/>
      </w:pPr>
    </w:p>
    <w:p w14:paraId="6AA38426" w14:textId="1E119F31" w:rsidR="00860C1B" w:rsidRDefault="00860C1B" w:rsidP="009401EA">
      <w:pPr>
        <w:ind w:leftChars="0" w:left="0" w:right="240" w:firstLineChars="0" w:firstLine="0"/>
      </w:pPr>
    </w:p>
    <w:p w14:paraId="2514D82B" w14:textId="5C9B15C0" w:rsidR="00860C1B" w:rsidRDefault="00860C1B" w:rsidP="009401EA">
      <w:pPr>
        <w:ind w:leftChars="0" w:left="0" w:right="240" w:firstLineChars="0" w:firstLine="0"/>
      </w:pPr>
    </w:p>
    <w:p w14:paraId="449E545F" w14:textId="06E22C15" w:rsidR="00860C1B" w:rsidRDefault="00860C1B" w:rsidP="009401EA">
      <w:pPr>
        <w:ind w:leftChars="0" w:left="0" w:right="240" w:firstLineChars="0" w:firstLine="0"/>
      </w:pPr>
    </w:p>
    <w:p w14:paraId="2DC1E464" w14:textId="49210190" w:rsidR="00860C1B" w:rsidRDefault="00860C1B" w:rsidP="009401EA">
      <w:pPr>
        <w:ind w:leftChars="0" w:left="0" w:right="240" w:firstLineChars="0" w:firstLine="0"/>
      </w:pPr>
    </w:p>
    <w:p w14:paraId="1245D14C" w14:textId="1B7B1E3D" w:rsidR="00BE2078" w:rsidRDefault="00BE2078" w:rsidP="009401EA">
      <w:pPr>
        <w:ind w:leftChars="0" w:left="0" w:right="240" w:firstLineChars="0" w:firstLine="0"/>
      </w:pPr>
    </w:p>
    <w:p w14:paraId="5D43C487" w14:textId="356D1A70" w:rsidR="00BE2078" w:rsidRDefault="00BE2078" w:rsidP="009401EA">
      <w:pPr>
        <w:ind w:leftChars="0" w:left="0" w:right="240" w:firstLineChars="0" w:firstLine="0"/>
      </w:pPr>
    </w:p>
    <w:p w14:paraId="359C1BB8" w14:textId="77777777" w:rsidR="00BE2078" w:rsidRDefault="00BE2078" w:rsidP="009401EA">
      <w:pPr>
        <w:ind w:leftChars="0" w:left="0" w:right="240" w:firstLineChars="0" w:firstLine="0"/>
      </w:pPr>
    </w:p>
    <w:p w14:paraId="6ABD7FB8" w14:textId="366EDC53" w:rsidR="00A9377E" w:rsidRDefault="00A9377E" w:rsidP="00A9377E">
      <w:pPr>
        <w:pStyle w:val="1"/>
        <w:ind w:left="240" w:right="240" w:firstLine="641"/>
        <w:rPr>
          <w:szCs w:val="32"/>
        </w:rPr>
      </w:pPr>
      <w:bookmarkStart w:id="58" w:name="_Toc200830953"/>
      <w:r w:rsidRPr="00B77612">
        <w:rPr>
          <w:rFonts w:hint="eastAsia"/>
          <w:szCs w:val="32"/>
        </w:rPr>
        <w:lastRenderedPageBreak/>
        <w:t xml:space="preserve">第四章　</w:t>
      </w:r>
      <w:r w:rsidR="00564DC7" w:rsidRPr="00B77612">
        <w:rPr>
          <w:rFonts w:hint="eastAsia"/>
          <w:szCs w:val="32"/>
        </w:rPr>
        <w:t>停車行為分析</w:t>
      </w:r>
      <w:bookmarkEnd w:id="58"/>
    </w:p>
    <w:p w14:paraId="56071EEA" w14:textId="7F7D3298" w:rsidR="005B5E52" w:rsidRDefault="005B5E52" w:rsidP="006A2F48">
      <w:pPr>
        <w:pStyle w:val="2"/>
        <w:ind w:right="240"/>
      </w:pPr>
      <w:bookmarkStart w:id="59" w:name="_Toc200830954"/>
      <w:r>
        <w:rPr>
          <w:rFonts w:hint="eastAsia"/>
        </w:rPr>
        <w:t>分析程式架構</w:t>
      </w:r>
      <w:bookmarkEnd w:id="59"/>
    </w:p>
    <w:p w14:paraId="6A631ADE" w14:textId="3F6F3E15" w:rsidR="00161FC1" w:rsidRDefault="00161FC1" w:rsidP="006A2F48">
      <w:pPr>
        <w:ind w:left="240" w:right="240" w:firstLine="480"/>
      </w:pPr>
      <w:r>
        <w:rPr>
          <w:rFonts w:hint="eastAsia"/>
        </w:rPr>
        <w:t>本研究為處理超過百萬筆之停車進出資料，採用</w:t>
      </w:r>
      <w:r>
        <w:rPr>
          <w:rFonts w:hint="eastAsia"/>
        </w:rPr>
        <w:t xml:space="preserve"> Python </w:t>
      </w:r>
      <w:r>
        <w:rPr>
          <w:rFonts w:hint="eastAsia"/>
        </w:rPr>
        <w:t>為主要開發語言，並模組化設計分析程式，依據資料特性與分析目標分為四個核心模組，分別對應每日</w:t>
      </w:r>
      <w:proofErr w:type="gramStart"/>
      <w:r>
        <w:rPr>
          <w:rFonts w:hint="eastAsia"/>
        </w:rPr>
        <w:t>車輛在場統計</w:t>
      </w:r>
      <w:proofErr w:type="gramEnd"/>
      <w:r>
        <w:rPr>
          <w:rFonts w:hint="eastAsia"/>
        </w:rPr>
        <w:t>、時段與週期性需求分析、不同票種停留行為探討，以及異常資料與補正行為之統計。程式</w:t>
      </w:r>
      <w:r w:rsidR="00166A1F">
        <w:rPr>
          <w:rFonts w:hint="eastAsia"/>
        </w:rPr>
        <w:t>之</w:t>
      </w:r>
      <w:r>
        <w:rPr>
          <w:rFonts w:hint="eastAsia"/>
        </w:rPr>
        <w:t>各模組可獨立執行，並透過共通的清洗後資料格式進行整合，有效提升資料處理效率與可重複性。以下為各模組功能說明與其運作邏輯概述。</w:t>
      </w:r>
    </w:p>
    <w:p w14:paraId="770AA457" w14:textId="537D71F0" w:rsidR="00161FC1" w:rsidRDefault="00161FC1" w:rsidP="006A2F48">
      <w:pPr>
        <w:pStyle w:val="3"/>
        <w:ind w:left="240" w:right="240" w:firstLine="480"/>
      </w:pPr>
      <w:bookmarkStart w:id="60" w:name="_Toc200830955"/>
      <w:proofErr w:type="gramStart"/>
      <w:r>
        <w:rPr>
          <w:rFonts w:hint="eastAsia"/>
        </w:rPr>
        <w:t>每日在場車輛</w:t>
      </w:r>
      <w:proofErr w:type="gramEnd"/>
      <w:r>
        <w:rPr>
          <w:rFonts w:hint="eastAsia"/>
        </w:rPr>
        <w:t>變化與補正計算</w:t>
      </w:r>
      <w:bookmarkEnd w:id="60"/>
    </w:p>
    <w:p w14:paraId="7EF2E51E" w14:textId="60830C15" w:rsidR="00161FC1" w:rsidRDefault="00161FC1" w:rsidP="006A2F48">
      <w:pPr>
        <w:ind w:left="240" w:right="240" w:firstLine="480"/>
      </w:pPr>
      <w:r>
        <w:rPr>
          <w:rFonts w:hint="eastAsia"/>
        </w:rPr>
        <w:t>本模組主要功能為重建每日車輛進出動態，以分鐘為時間解析度，統計任</w:t>
      </w:r>
      <w:proofErr w:type="gramStart"/>
      <w:r>
        <w:rPr>
          <w:rFonts w:hint="eastAsia"/>
        </w:rPr>
        <w:t>一</w:t>
      </w:r>
      <w:proofErr w:type="gramEnd"/>
      <w:r>
        <w:rPr>
          <w:rFonts w:hint="eastAsia"/>
        </w:rPr>
        <w:t>時</w:t>
      </w:r>
      <w:r w:rsidR="00964DAB">
        <w:rPr>
          <w:rFonts w:hint="eastAsia"/>
        </w:rPr>
        <w:t>段</w:t>
      </w:r>
      <w:r>
        <w:rPr>
          <w:rFonts w:hint="eastAsia"/>
        </w:rPr>
        <w:t>之場內車輛數，並進一步提取每日「尖峰時間」與「</w:t>
      </w:r>
      <w:proofErr w:type="gramStart"/>
      <w:r>
        <w:rPr>
          <w:rFonts w:hint="eastAsia"/>
        </w:rPr>
        <w:t>最大在場車輛</w:t>
      </w:r>
      <w:proofErr w:type="gramEnd"/>
      <w:r>
        <w:rPr>
          <w:rFonts w:hint="eastAsia"/>
        </w:rPr>
        <w:t>數」作為分析指標。</w:t>
      </w:r>
    </w:p>
    <w:p w14:paraId="60FECA5E" w14:textId="4AF3CA73" w:rsidR="00161FC1" w:rsidRDefault="00161FC1" w:rsidP="006A2F48">
      <w:pPr>
        <w:ind w:left="240" w:right="240" w:firstLine="480"/>
      </w:pPr>
      <w:r>
        <w:rPr>
          <w:rFonts w:hint="eastAsia"/>
        </w:rPr>
        <w:t>核心演算法採用「時間差分累加法」，建立每筆資料的進出時間對車數的變化量（</w:t>
      </w:r>
      <w:r>
        <w:rPr>
          <w:rFonts w:hint="eastAsia"/>
        </w:rPr>
        <w:t xml:space="preserve">+1 </w:t>
      </w:r>
      <w:r>
        <w:rPr>
          <w:rFonts w:hint="eastAsia"/>
        </w:rPr>
        <w:t>或</w:t>
      </w:r>
      <w:r>
        <w:rPr>
          <w:rFonts w:hint="eastAsia"/>
        </w:rPr>
        <w:t xml:space="preserve"> -1</w:t>
      </w:r>
      <w:r>
        <w:rPr>
          <w:rFonts w:hint="eastAsia"/>
        </w:rPr>
        <w:t>），</w:t>
      </w:r>
      <w:r w:rsidR="009A322A">
        <w:rPr>
          <w:rFonts w:hint="eastAsia"/>
        </w:rPr>
        <w:t>利用記憶體空間換取時間，</w:t>
      </w:r>
      <w:r>
        <w:rPr>
          <w:rFonts w:hint="eastAsia"/>
        </w:rPr>
        <w:t>避免直</w:t>
      </w:r>
      <w:proofErr w:type="gramStart"/>
      <w:r w:rsidR="008C11A7">
        <w:rPr>
          <w:rFonts w:hint="eastAsia"/>
        </w:rPr>
        <w:t>計算</w:t>
      </w:r>
      <w:r w:rsidR="002819C9">
        <w:rPr>
          <w:rFonts w:hint="eastAsia"/>
        </w:rPr>
        <w:t>在</w:t>
      </w:r>
      <w:r>
        <w:rPr>
          <w:rFonts w:hint="eastAsia"/>
        </w:rPr>
        <w:t>場</w:t>
      </w:r>
      <w:r w:rsidR="002819C9">
        <w:rPr>
          <w:rFonts w:hint="eastAsia"/>
        </w:rPr>
        <w:t>每</w:t>
      </w:r>
      <w:proofErr w:type="gramEnd"/>
      <w:r w:rsidR="002819C9">
        <w:rPr>
          <w:rFonts w:hint="eastAsia"/>
        </w:rPr>
        <w:t>輛</w:t>
      </w:r>
      <w:r>
        <w:rPr>
          <w:rFonts w:hint="eastAsia"/>
        </w:rPr>
        <w:t>車輛</w:t>
      </w:r>
      <w:r w:rsidR="002819C9">
        <w:rPr>
          <w:rFonts w:hint="eastAsia"/>
        </w:rPr>
        <w:t>之</w:t>
      </w:r>
      <w:r w:rsidR="00BF2C00">
        <w:rPr>
          <w:rFonts w:hint="eastAsia"/>
        </w:rPr>
        <w:t>各自</w:t>
      </w:r>
      <w:r w:rsidR="002819C9">
        <w:rPr>
          <w:rFonts w:hint="eastAsia"/>
        </w:rPr>
        <w:t>停留時間</w:t>
      </w:r>
      <w:r>
        <w:rPr>
          <w:rFonts w:hint="eastAsia"/>
        </w:rPr>
        <w:t>所造成的效能負擔。其後透過排序與逐步累加，建立</w:t>
      </w:r>
      <w:proofErr w:type="gramStart"/>
      <w:r>
        <w:rPr>
          <w:rFonts w:hint="eastAsia"/>
        </w:rPr>
        <w:t>車數隨時間</w:t>
      </w:r>
      <w:proofErr w:type="gramEnd"/>
      <w:r>
        <w:rPr>
          <w:rFonts w:hint="eastAsia"/>
        </w:rPr>
        <w:t>變化之完整序列，並根據最高點取尖峰值。</w:t>
      </w:r>
    </w:p>
    <w:p w14:paraId="6EE02ED8" w14:textId="69221AB8" w:rsidR="00161FC1" w:rsidRDefault="00161FC1" w:rsidP="006A2F48">
      <w:pPr>
        <w:ind w:left="240" w:right="240" w:firstLine="480"/>
      </w:pPr>
      <w:proofErr w:type="gramStart"/>
      <w:r>
        <w:rPr>
          <w:rFonts w:hint="eastAsia"/>
        </w:rPr>
        <w:t>此外，</w:t>
      </w:r>
      <w:proofErr w:type="gramEnd"/>
      <w:r w:rsidR="0048613A">
        <w:rPr>
          <w:rFonts w:hint="eastAsia"/>
        </w:rPr>
        <w:t>由於經過</w:t>
      </w:r>
      <w:r w:rsidR="00D565CF">
        <w:rPr>
          <w:rFonts w:hint="eastAsia"/>
        </w:rPr>
        <w:t>3.2.2.2</w:t>
      </w:r>
      <w:r w:rsidR="00D565CF">
        <w:rPr>
          <w:rFonts w:hint="eastAsia"/>
        </w:rPr>
        <w:t>節之分析，判別初步清洗後之資料於視覺化後</w:t>
      </w:r>
      <w:r w:rsidR="009A4B94">
        <w:rPr>
          <w:rFonts w:hint="eastAsia"/>
        </w:rPr>
        <w:t>和事實</w:t>
      </w:r>
      <w:r w:rsidR="00E24B76">
        <w:rPr>
          <w:rFonts w:hint="eastAsia"/>
        </w:rPr>
        <w:t>相比</w:t>
      </w:r>
      <w:r w:rsidR="00D565CF">
        <w:rPr>
          <w:rFonts w:hint="eastAsia"/>
        </w:rPr>
        <w:t>有</w:t>
      </w:r>
      <w:r w:rsidR="007E271D">
        <w:rPr>
          <w:rFonts w:hint="eastAsia"/>
        </w:rPr>
        <w:t>極</w:t>
      </w:r>
      <w:r w:rsidR="009E6838">
        <w:rPr>
          <w:rFonts w:hint="eastAsia"/>
        </w:rPr>
        <w:t>高的</w:t>
      </w:r>
      <w:r w:rsidR="00D565CF">
        <w:rPr>
          <w:rFonts w:hint="eastAsia"/>
        </w:rPr>
        <w:t>誤導</w:t>
      </w:r>
      <w:r w:rsidR="00737F5D">
        <w:rPr>
          <w:rFonts w:hint="eastAsia"/>
        </w:rPr>
        <w:t>可能性</w:t>
      </w:r>
      <w:r w:rsidR="009E6838">
        <w:rPr>
          <w:rFonts w:hint="eastAsia"/>
        </w:rPr>
        <w:t>(</w:t>
      </w:r>
      <w:r w:rsidR="00871401">
        <w:rPr>
          <w:rFonts w:hint="eastAsia"/>
        </w:rPr>
        <w:t>工作</w:t>
      </w:r>
      <w:r w:rsidR="009E6838">
        <w:rPr>
          <w:rFonts w:hint="eastAsia"/>
        </w:rPr>
        <w:t>日之最高停車數量離滿載上有相當之差距</w:t>
      </w:r>
      <w:r w:rsidR="0057680C">
        <w:rPr>
          <w:rFonts w:hint="eastAsia"/>
        </w:rPr>
        <w:t>，與現實尖峰時間車位一位難求之現況</w:t>
      </w:r>
      <w:r w:rsidR="00712249">
        <w:rPr>
          <w:rFonts w:hint="eastAsia"/>
        </w:rPr>
        <w:t>不符</w:t>
      </w:r>
      <w:r w:rsidR="009E6838">
        <w:rPr>
          <w:rFonts w:hint="eastAsia"/>
        </w:rPr>
        <w:t>)</w:t>
      </w:r>
      <w:r w:rsidR="0048613A">
        <w:rPr>
          <w:rFonts w:hint="eastAsia"/>
        </w:rPr>
        <w:t>，</w:t>
      </w:r>
      <w:r>
        <w:rPr>
          <w:rFonts w:hint="eastAsia"/>
        </w:rPr>
        <w:t>模組整合了先前資料清洗所標記之異常資料紀錄，統計每日遭排除之筆數，並根據假設進行補正（例如估計其中有一定比例發生於尖峰時段）。最終輸出包含原始與補正後的</w:t>
      </w:r>
      <w:proofErr w:type="gramStart"/>
      <w:r>
        <w:rPr>
          <w:rFonts w:hint="eastAsia"/>
        </w:rPr>
        <w:t>最大在場車輛</w:t>
      </w:r>
      <w:proofErr w:type="gramEnd"/>
      <w:r>
        <w:rPr>
          <w:rFonts w:hint="eastAsia"/>
        </w:rPr>
        <w:t>數，並配合</w:t>
      </w:r>
      <w:proofErr w:type="gramStart"/>
      <w:r>
        <w:rPr>
          <w:rFonts w:hint="eastAsia"/>
        </w:rPr>
        <w:t>可視化模組</w:t>
      </w:r>
      <w:proofErr w:type="gramEnd"/>
      <w:r>
        <w:rPr>
          <w:rFonts w:hint="eastAsia"/>
        </w:rPr>
        <w:t>繪製出圖表以支援圖</w:t>
      </w:r>
      <w:r>
        <w:rPr>
          <w:rFonts w:hint="eastAsia"/>
        </w:rPr>
        <w:t xml:space="preserve"> 4-2 </w:t>
      </w:r>
      <w:r>
        <w:rPr>
          <w:rFonts w:hint="eastAsia"/>
        </w:rPr>
        <w:t>系列分析。</w:t>
      </w:r>
    </w:p>
    <w:p w14:paraId="297205C3" w14:textId="443D08A8" w:rsidR="00161FC1" w:rsidRDefault="00161FC1" w:rsidP="006A2F48">
      <w:pPr>
        <w:pStyle w:val="3"/>
        <w:ind w:left="240" w:right="240" w:firstLine="480"/>
      </w:pPr>
      <w:bookmarkStart w:id="61" w:name="_Toc200830956"/>
      <w:r>
        <w:rPr>
          <w:rFonts w:hint="eastAsia"/>
        </w:rPr>
        <w:t>停車週期性與時段行為分析</w:t>
      </w:r>
      <w:bookmarkEnd w:id="61"/>
    </w:p>
    <w:p w14:paraId="294173AE" w14:textId="19198A5D" w:rsidR="00161FC1" w:rsidRDefault="00161FC1" w:rsidP="006A2F48">
      <w:pPr>
        <w:ind w:left="240" w:right="240" w:firstLine="480"/>
      </w:pPr>
      <w:r>
        <w:rPr>
          <w:rFonts w:hint="eastAsia"/>
        </w:rPr>
        <w:t>本模組針對時間面向進行資料分群與統計，包括：</w:t>
      </w:r>
    </w:p>
    <w:p w14:paraId="4140F8B1" w14:textId="1F29996F" w:rsidR="00161FC1" w:rsidRDefault="00161FC1" w:rsidP="006A2F48">
      <w:pPr>
        <w:pStyle w:val="a6"/>
        <w:numPr>
          <w:ilvl w:val="1"/>
          <w:numId w:val="6"/>
        </w:numPr>
        <w:spacing w:line="360" w:lineRule="auto"/>
        <w:ind w:right="240" w:firstLineChars="0"/>
      </w:pPr>
      <w:r>
        <w:rPr>
          <w:rFonts w:hint="eastAsia"/>
        </w:rPr>
        <w:t>不同星期幾的</w:t>
      </w:r>
      <w:proofErr w:type="gramStart"/>
      <w:r>
        <w:rPr>
          <w:rFonts w:hint="eastAsia"/>
        </w:rPr>
        <w:t>平均在場車輛</w:t>
      </w:r>
      <w:proofErr w:type="gramEnd"/>
      <w:r>
        <w:rPr>
          <w:rFonts w:hint="eastAsia"/>
        </w:rPr>
        <w:t>數（反映上班日與假日使用差異）</w:t>
      </w:r>
    </w:p>
    <w:p w14:paraId="08FD6E4F" w14:textId="3166F856" w:rsidR="00161FC1" w:rsidRDefault="00161FC1" w:rsidP="006A2F48">
      <w:pPr>
        <w:pStyle w:val="a6"/>
        <w:numPr>
          <w:ilvl w:val="1"/>
          <w:numId w:val="6"/>
        </w:numPr>
        <w:spacing w:line="360" w:lineRule="auto"/>
        <w:ind w:right="240" w:firstLineChars="0"/>
      </w:pPr>
      <w:r>
        <w:rPr>
          <w:rFonts w:hint="eastAsia"/>
        </w:rPr>
        <w:lastRenderedPageBreak/>
        <w:t>每日</w:t>
      </w:r>
      <w:r>
        <w:rPr>
          <w:rFonts w:hint="eastAsia"/>
        </w:rPr>
        <w:t xml:space="preserve"> 24 </w:t>
      </w:r>
      <w:r>
        <w:rPr>
          <w:rFonts w:hint="eastAsia"/>
        </w:rPr>
        <w:t>小時各時段之</w:t>
      </w:r>
      <w:proofErr w:type="gramStart"/>
      <w:r>
        <w:rPr>
          <w:rFonts w:hint="eastAsia"/>
        </w:rPr>
        <w:t>平均在場車輛</w:t>
      </w:r>
      <w:proofErr w:type="gramEnd"/>
      <w:r>
        <w:rPr>
          <w:rFonts w:hint="eastAsia"/>
        </w:rPr>
        <w:t>數（找出停車高峰與低谷時段）</w:t>
      </w:r>
    </w:p>
    <w:p w14:paraId="53D60292" w14:textId="5C6162D7" w:rsidR="00161FC1" w:rsidRDefault="00161FC1" w:rsidP="006A2F48">
      <w:pPr>
        <w:pStyle w:val="a6"/>
        <w:numPr>
          <w:ilvl w:val="1"/>
          <w:numId w:val="6"/>
        </w:numPr>
        <w:spacing w:line="360" w:lineRule="auto"/>
        <w:ind w:right="240" w:firstLineChars="0"/>
      </w:pPr>
      <w:r>
        <w:rPr>
          <w:rFonts w:hint="eastAsia"/>
        </w:rPr>
        <w:t>各月份</w:t>
      </w:r>
      <w:proofErr w:type="gramStart"/>
      <w:r>
        <w:rPr>
          <w:rFonts w:hint="eastAsia"/>
        </w:rPr>
        <w:t>平均在場數</w:t>
      </w:r>
      <w:proofErr w:type="gramEnd"/>
      <w:r>
        <w:rPr>
          <w:rFonts w:hint="eastAsia"/>
        </w:rPr>
        <w:t>，觀察季節性趨勢與期中期末波動</w:t>
      </w:r>
    </w:p>
    <w:p w14:paraId="6DE1394E" w14:textId="5765BD5B" w:rsidR="00161FC1" w:rsidRDefault="00161FC1" w:rsidP="006A2F48">
      <w:pPr>
        <w:ind w:left="240" w:right="240" w:firstLine="480"/>
      </w:pPr>
      <w:r>
        <w:rPr>
          <w:rFonts w:hint="eastAsia"/>
        </w:rPr>
        <w:t>模組透過</w:t>
      </w:r>
      <w:r>
        <w:rPr>
          <w:rFonts w:hint="eastAsia"/>
        </w:rPr>
        <w:t xml:space="preserve"> Pandas </w:t>
      </w:r>
      <w:r>
        <w:rPr>
          <w:rFonts w:hint="eastAsia"/>
        </w:rPr>
        <w:t>的</w:t>
      </w:r>
      <w:r>
        <w:rPr>
          <w:rFonts w:hint="eastAsia"/>
        </w:rPr>
        <w:t xml:space="preserve"> </w:t>
      </w:r>
      <w:proofErr w:type="spellStart"/>
      <w:r>
        <w:rPr>
          <w:rFonts w:hint="eastAsia"/>
        </w:rPr>
        <w:t>groupby</w:t>
      </w:r>
      <w:proofErr w:type="spellEnd"/>
      <w:r>
        <w:rPr>
          <w:rFonts w:hint="eastAsia"/>
        </w:rPr>
        <w:t xml:space="preserve"> </w:t>
      </w:r>
      <w:r>
        <w:rPr>
          <w:rFonts w:hint="eastAsia"/>
        </w:rPr>
        <w:t>與</w:t>
      </w:r>
      <w:r>
        <w:rPr>
          <w:rFonts w:hint="eastAsia"/>
        </w:rPr>
        <w:t xml:space="preserve"> resample </w:t>
      </w:r>
      <w:r>
        <w:rPr>
          <w:rFonts w:hint="eastAsia"/>
        </w:rPr>
        <w:t>函數，對資料依據時間欄位進行重組與平均，結果再繪製為長條圖與折線圖，用以支援第</w:t>
      </w:r>
      <w:r>
        <w:rPr>
          <w:rFonts w:hint="eastAsia"/>
        </w:rPr>
        <w:t xml:space="preserve"> 4.2 </w:t>
      </w:r>
      <w:r>
        <w:rPr>
          <w:rFonts w:hint="eastAsia"/>
        </w:rPr>
        <w:t>節</w:t>
      </w:r>
      <w:proofErr w:type="gramStart"/>
      <w:r>
        <w:rPr>
          <w:rFonts w:hint="eastAsia"/>
        </w:rPr>
        <w:t>各圖表</w:t>
      </w:r>
      <w:proofErr w:type="gramEnd"/>
      <w:r>
        <w:rPr>
          <w:rFonts w:hint="eastAsia"/>
        </w:rPr>
        <w:t>與文字說明。</w:t>
      </w:r>
    </w:p>
    <w:p w14:paraId="74606097" w14:textId="379477DB" w:rsidR="00161FC1" w:rsidRDefault="00161FC1" w:rsidP="006A2F48">
      <w:pPr>
        <w:pStyle w:val="3"/>
        <w:ind w:left="240" w:right="240" w:firstLine="480"/>
      </w:pPr>
      <w:bookmarkStart w:id="62" w:name="_Toc200830957"/>
      <w:r>
        <w:rPr>
          <w:rFonts w:hint="eastAsia"/>
        </w:rPr>
        <w:t>各票種停留時間分布分析</w:t>
      </w:r>
      <w:bookmarkEnd w:id="62"/>
    </w:p>
    <w:p w14:paraId="664CBB63" w14:textId="4305FA72" w:rsidR="00161FC1" w:rsidRDefault="00161FC1" w:rsidP="006A2F48">
      <w:pPr>
        <w:ind w:left="240" w:right="240" w:firstLine="480"/>
      </w:pPr>
      <w:r>
        <w:rPr>
          <w:rFonts w:hint="eastAsia"/>
        </w:rPr>
        <w:t>為探索不同車輛類型使用者之行為特徵，本模組統計各類票種（如教職員長時、學生計次、廠商車輛等）之停留時間分布情形。</w:t>
      </w:r>
    </w:p>
    <w:p w14:paraId="0E3CEE1B" w14:textId="31A22DF0" w:rsidR="00161FC1" w:rsidRDefault="00161FC1" w:rsidP="006A2F48">
      <w:pPr>
        <w:ind w:left="240" w:right="240" w:firstLine="480"/>
      </w:pPr>
      <w:r>
        <w:rPr>
          <w:rFonts w:hint="eastAsia"/>
        </w:rPr>
        <w:t>該程式首先</w:t>
      </w:r>
      <w:r w:rsidR="0036525C">
        <w:rPr>
          <w:rFonts w:hint="eastAsia"/>
        </w:rPr>
        <w:t>對原始資料做分群，以票種欄位之資訊作</w:t>
      </w:r>
      <w:r w:rsidR="00154AD9">
        <w:rPr>
          <w:rFonts w:hint="eastAsia"/>
        </w:rPr>
        <w:t>類別</w:t>
      </w:r>
      <w:r>
        <w:rPr>
          <w:rFonts w:hint="eastAsia"/>
        </w:rPr>
        <w:t>，再計算</w:t>
      </w:r>
      <w:r w:rsidR="00414766">
        <w:rPr>
          <w:rFonts w:hint="eastAsia"/>
        </w:rPr>
        <w:t>各類別</w:t>
      </w:r>
      <w:r>
        <w:rPr>
          <w:rFonts w:hint="eastAsia"/>
        </w:rPr>
        <w:t>每筆資料之停留時間（出場時間減進場時間），接著</w:t>
      </w:r>
      <w:r w:rsidR="00BC640A">
        <w:rPr>
          <w:rFonts w:hint="eastAsia"/>
        </w:rPr>
        <w:t>繪製單位為半小時，從</w:t>
      </w:r>
      <w:r w:rsidR="00BC640A">
        <w:rPr>
          <w:rFonts w:hint="eastAsia"/>
        </w:rPr>
        <w:t>0</w:t>
      </w:r>
      <w:r w:rsidR="00BC640A">
        <w:rPr>
          <w:rFonts w:hint="eastAsia"/>
        </w:rPr>
        <w:t>至</w:t>
      </w:r>
      <w:r w:rsidR="00BC640A">
        <w:rPr>
          <w:rFonts w:hint="eastAsia"/>
        </w:rPr>
        <w:t>1</w:t>
      </w:r>
      <w:r w:rsidR="00BC640A">
        <w:t>6</w:t>
      </w:r>
      <w:r w:rsidR="00BC640A">
        <w:rPr>
          <w:rFonts w:hint="eastAsia"/>
        </w:rPr>
        <w:t>小時之分時統計圖</w:t>
      </w:r>
      <w:r w:rsidR="000D48B7">
        <w:rPr>
          <w:rFonts w:hint="eastAsia"/>
        </w:rPr>
        <w:t>，代表停留時間為該時段之車次有多</w:t>
      </w:r>
      <w:proofErr w:type="gramStart"/>
      <w:r w:rsidR="000D48B7">
        <w:rPr>
          <w:rFonts w:hint="eastAsia"/>
        </w:rPr>
        <w:t>少</w:t>
      </w:r>
      <w:r w:rsidR="00887A7B">
        <w:rPr>
          <w:rFonts w:hint="eastAsia"/>
        </w:rPr>
        <w:t>量</w:t>
      </w:r>
      <w:r>
        <w:rPr>
          <w:rFonts w:hint="eastAsia"/>
        </w:rPr>
        <w:t>，</w:t>
      </w:r>
      <w:proofErr w:type="gramEnd"/>
      <w:r>
        <w:rPr>
          <w:rFonts w:hint="eastAsia"/>
        </w:rPr>
        <w:t>觀察</w:t>
      </w:r>
      <w:r w:rsidR="00ED71FA">
        <w:rPr>
          <w:rFonts w:hint="eastAsia"/>
        </w:rPr>
        <w:t xml:space="preserve"> </w:t>
      </w:r>
      <w:r>
        <w:rPr>
          <w:rFonts w:hint="eastAsia"/>
        </w:rPr>
        <w:t>是否存在特定票種長時間</w:t>
      </w:r>
      <w:proofErr w:type="gramStart"/>
      <w:r>
        <w:rPr>
          <w:rFonts w:hint="eastAsia"/>
        </w:rPr>
        <w:t>佔用車格之</w:t>
      </w:r>
      <w:proofErr w:type="gramEnd"/>
      <w:r>
        <w:rPr>
          <w:rFonts w:hint="eastAsia"/>
        </w:rPr>
        <w:t>現象。其分析成果支援第</w:t>
      </w:r>
      <w:r>
        <w:rPr>
          <w:rFonts w:hint="eastAsia"/>
        </w:rPr>
        <w:t xml:space="preserve"> 4.4 </w:t>
      </w:r>
      <w:r>
        <w:rPr>
          <w:rFonts w:hint="eastAsia"/>
        </w:rPr>
        <w:t>節中有關「票種使用行為差異」的相關討論與政策建議。</w:t>
      </w:r>
    </w:p>
    <w:p w14:paraId="52873582" w14:textId="0E88F7BB" w:rsidR="00161FC1" w:rsidRDefault="00161FC1" w:rsidP="006A2F48">
      <w:pPr>
        <w:pStyle w:val="3"/>
        <w:ind w:left="240" w:right="240" w:firstLine="480"/>
      </w:pPr>
      <w:bookmarkStart w:id="63" w:name="_Toc200830958"/>
      <w:r>
        <w:rPr>
          <w:rFonts w:hint="eastAsia"/>
        </w:rPr>
        <w:t>錯誤</w:t>
      </w:r>
      <w:proofErr w:type="gramStart"/>
      <w:r>
        <w:rPr>
          <w:rFonts w:hint="eastAsia"/>
        </w:rPr>
        <w:t>資料與票種</w:t>
      </w:r>
      <w:proofErr w:type="gramEnd"/>
      <w:r>
        <w:rPr>
          <w:rFonts w:hint="eastAsia"/>
        </w:rPr>
        <w:t>異常統計分析</w:t>
      </w:r>
      <w:bookmarkEnd w:id="63"/>
    </w:p>
    <w:p w14:paraId="6D9E85DC" w14:textId="751E3302" w:rsidR="00161FC1" w:rsidRDefault="00161FC1" w:rsidP="006A2F48">
      <w:pPr>
        <w:ind w:left="240" w:right="240" w:firstLine="480"/>
      </w:pPr>
      <w:r>
        <w:rPr>
          <w:rFonts w:hint="eastAsia"/>
        </w:rPr>
        <w:t>此模組專注於比對有效資料與被排除異常資料間之差異，尤其針對票種使用上是否存在明顯誤用或異常現象。</w:t>
      </w:r>
    </w:p>
    <w:p w14:paraId="010AF565" w14:textId="75823EA2" w:rsidR="00294530" w:rsidRPr="00294530" w:rsidRDefault="00161FC1" w:rsidP="006A2F48">
      <w:pPr>
        <w:ind w:left="240" w:right="240" w:firstLine="480"/>
      </w:pPr>
      <w:r>
        <w:rPr>
          <w:rFonts w:hint="eastAsia"/>
        </w:rPr>
        <w:t>具體而言，模組會對比正常資料與異常資料中各票種之出現次數比例，並計算兩者差異百分比，以此觀察特定票種是否在錯誤資料中占比異常偏高。此可作為辨識系統缺陷（如某些車號類型較易辨識錯誤）或使用制度漏洞（如部分使用者試圖繞過票種規範）的依據。</w:t>
      </w:r>
    </w:p>
    <w:p w14:paraId="2CB9BDC0" w14:textId="75E8492E" w:rsidR="00C506E7" w:rsidRDefault="00C154DB" w:rsidP="00C506E7">
      <w:pPr>
        <w:pStyle w:val="2"/>
        <w:ind w:right="240"/>
      </w:pPr>
      <w:bookmarkStart w:id="64" w:name="_Toc200830959"/>
      <w:r>
        <w:rPr>
          <w:rFonts w:hint="eastAsia"/>
        </w:rPr>
        <w:t>不同時間尺度下的</w:t>
      </w:r>
      <w:r w:rsidR="0057753C">
        <w:rPr>
          <w:rFonts w:hint="eastAsia"/>
        </w:rPr>
        <w:t>最大</w:t>
      </w:r>
      <w:r>
        <w:rPr>
          <w:rFonts w:hint="eastAsia"/>
        </w:rPr>
        <w:t>停車</w:t>
      </w:r>
      <w:r w:rsidR="0057753C">
        <w:rPr>
          <w:rFonts w:hint="eastAsia"/>
        </w:rPr>
        <w:t>數量</w:t>
      </w:r>
      <w:r w:rsidR="006574B5">
        <w:rPr>
          <w:rFonts w:hint="eastAsia"/>
        </w:rPr>
        <w:t>統計</w:t>
      </w:r>
      <w:bookmarkEnd w:id="64"/>
    </w:p>
    <w:p w14:paraId="4DFEBBAD" w14:textId="4594BC13" w:rsidR="00C506E7" w:rsidRDefault="00C506E7" w:rsidP="00C506E7">
      <w:pPr>
        <w:pStyle w:val="3"/>
        <w:ind w:left="240" w:right="240" w:firstLine="480"/>
      </w:pPr>
      <w:bookmarkStart w:id="65" w:name="_Toc200830960"/>
      <w:r>
        <w:rPr>
          <w:rFonts w:hint="eastAsia"/>
        </w:rPr>
        <w:t>周間上班時間平均停車數量</w:t>
      </w:r>
      <w:bookmarkEnd w:id="65"/>
    </w:p>
    <w:p w14:paraId="58444C2C" w14:textId="2CE472C4" w:rsidR="000E241D" w:rsidRPr="009D7181" w:rsidRDefault="000E241D" w:rsidP="009D7181">
      <w:pPr>
        <w:ind w:left="240" w:right="240" w:firstLine="480"/>
      </w:pPr>
      <w:r>
        <w:rPr>
          <w:rFonts w:hint="eastAsia"/>
        </w:rPr>
        <w:t>為了解光復校區停車場於不同星期幾的使用情形，</w:t>
      </w:r>
      <w:r w:rsidR="0040343B">
        <w:rPr>
          <w:rFonts w:hint="eastAsia"/>
        </w:rPr>
        <w:t>以提供後續政策或是系統建置之規劃方向，</w:t>
      </w:r>
      <w:r>
        <w:rPr>
          <w:rFonts w:hint="eastAsia"/>
        </w:rPr>
        <w:t>本研究統計每週每日</w:t>
      </w:r>
      <w:proofErr w:type="gramStart"/>
      <w:r>
        <w:rPr>
          <w:rFonts w:hint="eastAsia"/>
        </w:rPr>
        <w:t>之在場車輛</w:t>
      </w:r>
      <w:proofErr w:type="gramEnd"/>
      <w:r>
        <w:rPr>
          <w:rFonts w:hint="eastAsia"/>
        </w:rPr>
        <w:t>數，計算出</w:t>
      </w:r>
      <w:proofErr w:type="gramStart"/>
      <w:r>
        <w:rPr>
          <w:rFonts w:hint="eastAsia"/>
        </w:rPr>
        <w:t>平均在場車輛</w:t>
      </w:r>
      <w:proofErr w:type="gramEnd"/>
      <w:r>
        <w:rPr>
          <w:rFonts w:hint="eastAsia"/>
        </w:rPr>
        <w:t>，並將結果以長條圖（如圖</w:t>
      </w:r>
      <w:r>
        <w:rPr>
          <w:rFonts w:hint="eastAsia"/>
        </w:rPr>
        <w:t xml:space="preserve"> 4</w:t>
      </w:r>
      <w:r w:rsidR="00106C71">
        <w:rPr>
          <w:rFonts w:hint="eastAsia"/>
        </w:rPr>
        <w:t>-1</w:t>
      </w:r>
      <w:r>
        <w:rPr>
          <w:rFonts w:hint="eastAsia"/>
        </w:rPr>
        <w:t>）呈現。從圖中可以清楚觀察到，平日（星期一至星期五）的</w:t>
      </w:r>
      <w:proofErr w:type="gramStart"/>
      <w:r>
        <w:rPr>
          <w:rFonts w:hint="eastAsia"/>
        </w:rPr>
        <w:t>平均在場車輛</w:t>
      </w:r>
      <w:proofErr w:type="gramEnd"/>
      <w:r>
        <w:rPr>
          <w:rFonts w:hint="eastAsia"/>
        </w:rPr>
        <w:t>數明顯高於假日（星期六與星期日）。其中，星期二至星期五的使用</w:t>
      </w:r>
      <w:r>
        <w:rPr>
          <w:rFonts w:hint="eastAsia"/>
        </w:rPr>
        <w:lastRenderedPageBreak/>
        <w:t>量相對穩定，皆維持在約</w:t>
      </w:r>
      <w:r>
        <w:rPr>
          <w:rFonts w:hint="eastAsia"/>
        </w:rPr>
        <w:t xml:space="preserve"> 870 </w:t>
      </w:r>
      <w:r>
        <w:rPr>
          <w:rFonts w:hint="eastAsia"/>
        </w:rPr>
        <w:t>輛以上，而星期一略低，仍有超過</w:t>
      </w:r>
      <w:r>
        <w:rPr>
          <w:rFonts w:hint="eastAsia"/>
        </w:rPr>
        <w:t xml:space="preserve"> 850 </w:t>
      </w:r>
      <w:r>
        <w:rPr>
          <w:rFonts w:hint="eastAsia"/>
        </w:rPr>
        <w:t>輛。相對地，</w:t>
      </w:r>
      <w:proofErr w:type="gramStart"/>
      <w:r w:rsidR="00F04C66">
        <w:rPr>
          <w:rFonts w:hint="eastAsia"/>
        </w:rPr>
        <w:t>周末</w:t>
      </w:r>
      <w:r>
        <w:rPr>
          <w:rFonts w:hint="eastAsia"/>
        </w:rPr>
        <w:t>在場車輛</w:t>
      </w:r>
      <w:proofErr w:type="gramEnd"/>
      <w:r>
        <w:rPr>
          <w:rFonts w:hint="eastAsia"/>
        </w:rPr>
        <w:t>顯著下降，分別約為</w:t>
      </w:r>
      <w:r>
        <w:rPr>
          <w:rFonts w:hint="eastAsia"/>
        </w:rPr>
        <w:t xml:space="preserve"> 470 </w:t>
      </w:r>
      <w:proofErr w:type="gramStart"/>
      <w:r>
        <w:rPr>
          <w:rFonts w:hint="eastAsia"/>
        </w:rPr>
        <w:t>輛與</w:t>
      </w:r>
      <w:proofErr w:type="gramEnd"/>
      <w:r>
        <w:rPr>
          <w:rFonts w:hint="eastAsia"/>
        </w:rPr>
        <w:t xml:space="preserve"> 350 </w:t>
      </w:r>
      <w:r>
        <w:rPr>
          <w:rFonts w:hint="eastAsia"/>
        </w:rPr>
        <w:t>輛。</w:t>
      </w:r>
    </w:p>
    <w:p w14:paraId="42C69D6D" w14:textId="0316BA9C" w:rsidR="000E241D" w:rsidRPr="00914208" w:rsidRDefault="000E241D" w:rsidP="00914208">
      <w:pPr>
        <w:ind w:left="240" w:right="240" w:firstLine="480"/>
      </w:pPr>
      <w:r>
        <w:rPr>
          <w:rFonts w:hint="eastAsia"/>
        </w:rPr>
        <w:t>此結果反映出該停車場的主要使用族群可能為平日通勤者，</w:t>
      </w:r>
      <w:r w:rsidR="009D7181">
        <w:rPr>
          <w:rFonts w:hint="eastAsia"/>
        </w:rPr>
        <w:t>包括</w:t>
      </w:r>
      <w:r>
        <w:rPr>
          <w:rFonts w:hint="eastAsia"/>
        </w:rPr>
        <w:t>學校教職員與學生，假日期間則因</w:t>
      </w:r>
      <w:r w:rsidR="003B795E">
        <w:rPr>
          <w:rFonts w:hint="eastAsia"/>
        </w:rPr>
        <w:t>大部分學生教授無在校課程規劃故</w:t>
      </w:r>
      <w:r w:rsidR="0076399F">
        <w:rPr>
          <w:rFonts w:hint="eastAsia"/>
        </w:rPr>
        <w:t>無</w:t>
      </w:r>
      <w:r w:rsidR="00881F99">
        <w:rPr>
          <w:rFonts w:hint="eastAsia"/>
        </w:rPr>
        <w:t>通勤之必要</w:t>
      </w:r>
      <w:r>
        <w:rPr>
          <w:rFonts w:hint="eastAsia"/>
        </w:rPr>
        <w:t>，導致整體使用量下滑。</w:t>
      </w:r>
      <w:proofErr w:type="gramStart"/>
      <w:r>
        <w:rPr>
          <w:rFonts w:hint="eastAsia"/>
        </w:rPr>
        <w:t>此外，</w:t>
      </w:r>
      <w:proofErr w:type="gramEnd"/>
      <w:r>
        <w:rPr>
          <w:rFonts w:hint="eastAsia"/>
        </w:rPr>
        <w:t>星期五雖接近週末，但其使用量未見顯著下滑，可能與使用者仍維持正常工作或上課有關。星期六與星期日的停車需求量大幅降低，代表假日</w:t>
      </w:r>
      <w:r w:rsidR="00914208">
        <w:rPr>
          <w:rFonts w:hint="eastAsia"/>
        </w:rPr>
        <w:t>之停車沒有供不應求</w:t>
      </w:r>
      <w:r w:rsidR="00184347">
        <w:rPr>
          <w:rFonts w:hint="eastAsia"/>
        </w:rPr>
        <w:t>的問題</w:t>
      </w:r>
      <w:r>
        <w:rPr>
          <w:rFonts w:hint="eastAsia"/>
        </w:rPr>
        <w:t>。</w:t>
      </w:r>
    </w:p>
    <w:p w14:paraId="75FFF7D8" w14:textId="75B317B0" w:rsidR="000E241D" w:rsidRPr="000E241D" w:rsidRDefault="000E241D" w:rsidP="000E241D">
      <w:pPr>
        <w:ind w:left="240" w:right="240" w:firstLine="480"/>
      </w:pPr>
      <w:r>
        <w:rPr>
          <w:rFonts w:hint="eastAsia"/>
        </w:rPr>
        <w:t>綜合上述分析可知，本區域停車場具有明顯的「平日高、假日低」的使用特性，建議在進行停車政策擬定或費率調整時，</w:t>
      </w:r>
      <w:r w:rsidR="00A06B27">
        <w:rPr>
          <w:rFonts w:hint="eastAsia"/>
        </w:rPr>
        <w:t>可</w:t>
      </w:r>
      <w:r>
        <w:rPr>
          <w:rFonts w:hint="eastAsia"/>
        </w:rPr>
        <w:t>考量此時間特性。例如，可於假日調降停車費用以鼓勵使用，或於平日尖峰時段設計動態費率。</w:t>
      </w:r>
    </w:p>
    <w:p w14:paraId="09972C19" w14:textId="3DD9F806" w:rsidR="000E241D" w:rsidRPr="000E241D" w:rsidRDefault="000E241D" w:rsidP="000E241D">
      <w:pPr>
        <w:ind w:leftChars="0" w:left="0" w:right="240" w:firstLineChars="0" w:firstLine="0"/>
      </w:pPr>
      <w:r>
        <w:rPr>
          <w:noProof/>
        </w:rPr>
        <w:drawing>
          <wp:inline distT="0" distB="0" distL="0" distR="0" wp14:anchorId="7575672B" wp14:editId="3D0E4ABC">
            <wp:extent cx="5760085" cy="2880043"/>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1BB244FB" w14:textId="00562247" w:rsidR="00B042EE" w:rsidRDefault="00B042EE" w:rsidP="00B042EE">
      <w:pPr>
        <w:ind w:leftChars="41" w:left="98" w:right="240" w:firstLineChars="83" w:firstLine="199"/>
        <w:jc w:val="center"/>
      </w:pPr>
      <w:r>
        <w:rPr>
          <w:rFonts w:hint="eastAsia"/>
        </w:rPr>
        <w:t>圖</w:t>
      </w:r>
      <w:r>
        <w:rPr>
          <w:rFonts w:hint="eastAsia"/>
        </w:rPr>
        <w:t xml:space="preserve">4-1 </w:t>
      </w:r>
      <w:r w:rsidR="0007493F">
        <w:rPr>
          <w:rFonts w:hint="eastAsia"/>
        </w:rPr>
        <w:t>周間</w:t>
      </w:r>
      <w:r>
        <w:rPr>
          <w:rFonts w:hint="eastAsia"/>
        </w:rPr>
        <w:t>上班時間</w:t>
      </w:r>
      <w:proofErr w:type="gramStart"/>
      <w:r>
        <w:rPr>
          <w:rFonts w:hint="eastAsia"/>
        </w:rPr>
        <w:t>平均在場車輛</w:t>
      </w:r>
      <w:proofErr w:type="gramEnd"/>
      <w:r>
        <w:rPr>
          <w:rFonts w:hint="eastAsia"/>
        </w:rPr>
        <w:t>數</w:t>
      </w:r>
    </w:p>
    <w:p w14:paraId="036DAE80" w14:textId="7F2E2E47" w:rsidR="00C506E7" w:rsidRDefault="00C506E7" w:rsidP="00C506E7">
      <w:pPr>
        <w:pStyle w:val="3"/>
        <w:ind w:left="240" w:right="240" w:firstLine="480"/>
      </w:pPr>
      <w:bookmarkStart w:id="66" w:name="_Toc200830961"/>
      <w:r>
        <w:rPr>
          <w:rFonts w:hint="eastAsia"/>
        </w:rPr>
        <w:t>周間平均停車數量</w:t>
      </w:r>
      <w:bookmarkEnd w:id="66"/>
    </w:p>
    <w:p w14:paraId="04E91646" w14:textId="6D5328CC" w:rsidR="00631BB7" w:rsidRDefault="00631BB7" w:rsidP="00631BB7">
      <w:pPr>
        <w:ind w:left="240" w:right="240" w:firstLine="480"/>
      </w:pPr>
      <w:r>
        <w:rPr>
          <w:rFonts w:hint="eastAsia"/>
        </w:rPr>
        <w:t>本節進一步統計整體週期中的</w:t>
      </w:r>
      <w:proofErr w:type="gramStart"/>
      <w:r>
        <w:rPr>
          <w:rFonts w:hint="eastAsia"/>
        </w:rPr>
        <w:t>平均在場車輛</w:t>
      </w:r>
      <w:proofErr w:type="gramEnd"/>
      <w:r>
        <w:rPr>
          <w:rFonts w:hint="eastAsia"/>
        </w:rPr>
        <w:t>數</w:t>
      </w:r>
      <w:r w:rsidR="00ED5AF3">
        <w:rPr>
          <w:rFonts w:hint="eastAsia"/>
        </w:rPr>
        <w:t>，</w:t>
      </w:r>
      <w:r>
        <w:rPr>
          <w:rFonts w:hint="eastAsia"/>
        </w:rPr>
        <w:t>將每日</w:t>
      </w:r>
      <w:r>
        <w:rPr>
          <w:rFonts w:hint="eastAsia"/>
        </w:rPr>
        <w:t>24</w:t>
      </w:r>
      <w:r>
        <w:rPr>
          <w:rFonts w:hint="eastAsia"/>
        </w:rPr>
        <w:t>小時的</w:t>
      </w:r>
      <w:proofErr w:type="gramStart"/>
      <w:r>
        <w:rPr>
          <w:rFonts w:hint="eastAsia"/>
        </w:rPr>
        <w:t>平均在場數據</w:t>
      </w:r>
      <w:proofErr w:type="gramEnd"/>
      <w:r>
        <w:rPr>
          <w:rFonts w:hint="eastAsia"/>
        </w:rPr>
        <w:t>依星期幾分組，呈現各日之停車需求時序變化（如圖</w:t>
      </w:r>
      <w:r>
        <w:rPr>
          <w:rFonts w:hint="eastAsia"/>
        </w:rPr>
        <w:t>4-2</w:t>
      </w:r>
      <w:r>
        <w:rPr>
          <w:rFonts w:hint="eastAsia"/>
        </w:rPr>
        <w:t>所示）。從圖中可發現，星期一至星期五白天時段</w:t>
      </w:r>
      <w:proofErr w:type="gramStart"/>
      <w:r>
        <w:rPr>
          <w:rFonts w:hint="eastAsia"/>
        </w:rPr>
        <w:t>（</w:t>
      </w:r>
      <w:proofErr w:type="gramEnd"/>
      <w:r>
        <w:rPr>
          <w:rFonts w:hint="eastAsia"/>
        </w:rPr>
        <w:t>08:00</w:t>
      </w:r>
      <w:proofErr w:type="gramStart"/>
      <w:r>
        <w:rPr>
          <w:rFonts w:hint="eastAsia"/>
        </w:rPr>
        <w:t>–</w:t>
      </w:r>
      <w:proofErr w:type="gramEnd"/>
      <w:r>
        <w:rPr>
          <w:rFonts w:hint="eastAsia"/>
        </w:rPr>
        <w:t>18:00</w:t>
      </w:r>
      <w:proofErr w:type="gramStart"/>
      <w:r>
        <w:rPr>
          <w:rFonts w:hint="eastAsia"/>
        </w:rPr>
        <w:t>）</w:t>
      </w:r>
      <w:proofErr w:type="gramEnd"/>
      <w:r>
        <w:rPr>
          <w:rFonts w:hint="eastAsia"/>
        </w:rPr>
        <w:t>停車數量</w:t>
      </w:r>
      <w:proofErr w:type="gramStart"/>
      <w:r>
        <w:rPr>
          <w:rFonts w:hint="eastAsia"/>
        </w:rPr>
        <w:t>穩定且偏高</w:t>
      </w:r>
      <w:proofErr w:type="gramEnd"/>
      <w:r>
        <w:rPr>
          <w:rFonts w:hint="eastAsia"/>
        </w:rPr>
        <w:t>，顯示有明顯的通勤需求。而在晚上時段</w:t>
      </w:r>
      <w:proofErr w:type="gramStart"/>
      <w:r>
        <w:rPr>
          <w:rFonts w:hint="eastAsia"/>
        </w:rPr>
        <w:t>（</w:t>
      </w:r>
      <w:proofErr w:type="gramEnd"/>
      <w:r>
        <w:rPr>
          <w:rFonts w:hint="eastAsia"/>
        </w:rPr>
        <w:t>18:00</w:t>
      </w:r>
      <w:r>
        <w:rPr>
          <w:rFonts w:hint="eastAsia"/>
        </w:rPr>
        <w:t>後</w:t>
      </w:r>
      <w:proofErr w:type="gramStart"/>
      <w:r>
        <w:rPr>
          <w:rFonts w:hint="eastAsia"/>
        </w:rPr>
        <w:t>）</w:t>
      </w:r>
      <w:proofErr w:type="gramEnd"/>
      <w:r>
        <w:rPr>
          <w:rFonts w:hint="eastAsia"/>
        </w:rPr>
        <w:t>則呈現逐步下降趨勢。假日（星期六與星期日）</w:t>
      </w:r>
      <w:r>
        <w:rPr>
          <w:rFonts w:hint="eastAsia"/>
        </w:rPr>
        <w:lastRenderedPageBreak/>
        <w:t>整日</w:t>
      </w:r>
      <w:proofErr w:type="gramStart"/>
      <w:r>
        <w:rPr>
          <w:rFonts w:hint="eastAsia"/>
        </w:rPr>
        <w:t>的在場車輛</w:t>
      </w:r>
      <w:proofErr w:type="gramEnd"/>
      <w:r>
        <w:rPr>
          <w:rFonts w:hint="eastAsia"/>
        </w:rPr>
        <w:t>數量皆顯著低於平日，尤其上午時段更為明顯</w:t>
      </w:r>
      <w:r w:rsidR="0054489F">
        <w:rPr>
          <w:rFonts w:hint="eastAsia"/>
        </w:rPr>
        <w:t>，而由於包含離峰時間之停車紀錄，分布情形不變，但平均停車數量顯著下降。</w:t>
      </w:r>
    </w:p>
    <w:p w14:paraId="29B255CD" w14:textId="15B2AC9B" w:rsidR="00717576" w:rsidRPr="00631BB7" w:rsidRDefault="00631BB7" w:rsidP="00631BB7">
      <w:pPr>
        <w:ind w:left="240" w:right="240" w:firstLine="480"/>
      </w:pPr>
      <w:r>
        <w:rPr>
          <w:rFonts w:hint="eastAsia"/>
        </w:rPr>
        <w:t>此結果再次印證該停車場主要服務對象為平日上班、上課之族群。相較之下，假日期間因學校活動減少，來訪車輛亦隨之銳減。</w:t>
      </w:r>
    </w:p>
    <w:p w14:paraId="56358CA4" w14:textId="2A3EE7F7" w:rsidR="000E241D" w:rsidRPr="000E241D" w:rsidRDefault="000E241D" w:rsidP="000E241D">
      <w:pPr>
        <w:ind w:leftChars="0" w:left="0" w:right="240" w:firstLineChars="0" w:firstLine="0"/>
      </w:pPr>
      <w:r>
        <w:rPr>
          <w:noProof/>
        </w:rPr>
        <w:drawing>
          <wp:inline distT="0" distB="0" distL="0" distR="0" wp14:anchorId="3E495AB1" wp14:editId="7FB45E5B">
            <wp:extent cx="5760085" cy="2880043"/>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13E4257E" w14:textId="1833A82C" w:rsidR="0065208E" w:rsidRDefault="0065208E" w:rsidP="0065208E">
      <w:pPr>
        <w:ind w:leftChars="41" w:left="98" w:right="240" w:firstLineChars="83" w:firstLine="199"/>
        <w:jc w:val="center"/>
      </w:pPr>
      <w:r>
        <w:rPr>
          <w:rFonts w:hint="eastAsia"/>
        </w:rPr>
        <w:t>圖</w:t>
      </w:r>
      <w:r>
        <w:rPr>
          <w:rFonts w:hint="eastAsia"/>
        </w:rPr>
        <w:t>4-</w:t>
      </w:r>
      <w:r>
        <w:t>2</w:t>
      </w:r>
      <w:r>
        <w:rPr>
          <w:rFonts w:hint="eastAsia"/>
        </w:rPr>
        <w:t xml:space="preserve"> </w:t>
      </w:r>
      <w:r w:rsidR="005D29C7">
        <w:rPr>
          <w:rFonts w:hint="eastAsia"/>
        </w:rPr>
        <w:t>周間</w:t>
      </w:r>
      <w:proofErr w:type="gramStart"/>
      <w:r>
        <w:rPr>
          <w:rFonts w:hint="eastAsia"/>
        </w:rPr>
        <w:t>平均在場車輛</w:t>
      </w:r>
      <w:proofErr w:type="gramEnd"/>
      <w:r>
        <w:rPr>
          <w:rFonts w:hint="eastAsia"/>
        </w:rPr>
        <w:t>數</w:t>
      </w:r>
    </w:p>
    <w:p w14:paraId="3A777584" w14:textId="41650F64" w:rsidR="0065208E" w:rsidRDefault="00E431B6" w:rsidP="00E431B6">
      <w:pPr>
        <w:pStyle w:val="3"/>
        <w:ind w:left="240" w:right="240" w:firstLine="480"/>
      </w:pPr>
      <w:bookmarkStart w:id="67" w:name="_Toc200830962"/>
      <w:r>
        <w:rPr>
          <w:rFonts w:hint="eastAsia"/>
        </w:rPr>
        <w:t>分月</w:t>
      </w:r>
      <w:proofErr w:type="gramStart"/>
      <w:r>
        <w:rPr>
          <w:rFonts w:hint="eastAsia"/>
        </w:rPr>
        <w:t>平均在場車輛</w:t>
      </w:r>
      <w:proofErr w:type="gramEnd"/>
      <w:r>
        <w:rPr>
          <w:rFonts w:hint="eastAsia"/>
        </w:rPr>
        <w:t>數</w:t>
      </w:r>
      <w:bookmarkEnd w:id="67"/>
    </w:p>
    <w:p w14:paraId="5E07B7B8" w14:textId="097225F4" w:rsidR="00DB6DAC" w:rsidRDefault="00DB6DAC" w:rsidP="00DB6DAC">
      <w:pPr>
        <w:ind w:left="240" w:right="240" w:firstLine="480"/>
      </w:pPr>
      <w:r>
        <w:rPr>
          <w:rFonts w:hint="eastAsia"/>
        </w:rPr>
        <w:t>圖</w:t>
      </w:r>
      <w:r>
        <w:rPr>
          <w:rFonts w:hint="eastAsia"/>
        </w:rPr>
        <w:t>4-3</w:t>
      </w:r>
      <w:r>
        <w:rPr>
          <w:rFonts w:hint="eastAsia"/>
        </w:rPr>
        <w:t>整理分析各月份</w:t>
      </w:r>
      <w:proofErr w:type="gramStart"/>
      <w:r>
        <w:rPr>
          <w:rFonts w:hint="eastAsia"/>
        </w:rPr>
        <w:t>平均在場車輛</w:t>
      </w:r>
      <w:proofErr w:type="gramEnd"/>
      <w:r>
        <w:rPr>
          <w:rFonts w:hint="eastAsia"/>
        </w:rPr>
        <w:t>數，協助判斷是否存在季節性需求差異。觀察結果顯示，暑期月份（</w:t>
      </w:r>
      <w:r>
        <w:rPr>
          <w:rFonts w:hint="eastAsia"/>
        </w:rPr>
        <w:t>7</w:t>
      </w:r>
      <w:r>
        <w:rPr>
          <w:rFonts w:hint="eastAsia"/>
        </w:rPr>
        <w:t>月與</w:t>
      </w:r>
      <w:r>
        <w:rPr>
          <w:rFonts w:hint="eastAsia"/>
        </w:rPr>
        <w:t>8</w:t>
      </w:r>
      <w:r>
        <w:rPr>
          <w:rFonts w:hint="eastAsia"/>
        </w:rPr>
        <w:t>月）與寒假</w:t>
      </w:r>
      <w:proofErr w:type="gramStart"/>
      <w:r>
        <w:rPr>
          <w:rFonts w:hint="eastAsia"/>
        </w:rPr>
        <w:t>期間（</w:t>
      </w:r>
      <w:proofErr w:type="gramEnd"/>
      <w:r>
        <w:rPr>
          <w:rFonts w:hint="eastAsia"/>
        </w:rPr>
        <w:t>1</w:t>
      </w:r>
      <w:r>
        <w:rPr>
          <w:rFonts w:hint="eastAsia"/>
        </w:rPr>
        <w:t>月）</w:t>
      </w:r>
      <w:proofErr w:type="gramStart"/>
      <w:r>
        <w:rPr>
          <w:rFonts w:hint="eastAsia"/>
        </w:rPr>
        <w:t>在場車輛</w:t>
      </w:r>
      <w:proofErr w:type="gramEnd"/>
      <w:r>
        <w:rPr>
          <w:rFonts w:hint="eastAsia"/>
        </w:rPr>
        <w:t>數皆明顯偏低，推測與學生放假及教職員休假有關。相對地，</w:t>
      </w:r>
      <w:r>
        <w:rPr>
          <w:rFonts w:hint="eastAsia"/>
        </w:rPr>
        <w:t>3</w:t>
      </w:r>
      <w:r>
        <w:rPr>
          <w:rFonts w:hint="eastAsia"/>
        </w:rPr>
        <w:t>月、</w:t>
      </w:r>
      <w:r>
        <w:rPr>
          <w:rFonts w:hint="eastAsia"/>
        </w:rPr>
        <w:t>5</w:t>
      </w:r>
      <w:r>
        <w:rPr>
          <w:rFonts w:hint="eastAsia"/>
        </w:rPr>
        <w:t>月與</w:t>
      </w:r>
      <w:r>
        <w:rPr>
          <w:rFonts w:hint="eastAsia"/>
        </w:rPr>
        <w:t>10</w:t>
      </w:r>
      <w:r>
        <w:rPr>
          <w:rFonts w:hint="eastAsia"/>
        </w:rPr>
        <w:t>月為</w:t>
      </w:r>
      <w:proofErr w:type="gramStart"/>
      <w:r>
        <w:rPr>
          <w:rFonts w:hint="eastAsia"/>
        </w:rPr>
        <w:t>在場車</w:t>
      </w:r>
      <w:proofErr w:type="gramEnd"/>
      <w:r>
        <w:rPr>
          <w:rFonts w:hint="eastAsia"/>
        </w:rPr>
        <w:t>數較高的月份，可能與開學初期、期中考前與學期中活動密集有關。</w:t>
      </w:r>
    </w:p>
    <w:p w14:paraId="5D0C5441" w14:textId="1CAE5582" w:rsidR="00DB6DAC" w:rsidRPr="00DB6DAC" w:rsidRDefault="00DB6DAC" w:rsidP="00DB6DAC">
      <w:pPr>
        <w:ind w:left="240" w:right="240" w:firstLine="480"/>
      </w:pPr>
      <w:proofErr w:type="gramStart"/>
      <w:r>
        <w:rPr>
          <w:rFonts w:hint="eastAsia"/>
        </w:rPr>
        <w:t>此外，</w:t>
      </w:r>
      <w:proofErr w:type="gramEnd"/>
      <w:r>
        <w:rPr>
          <w:rFonts w:hint="eastAsia"/>
        </w:rPr>
        <w:t>6</w:t>
      </w:r>
      <w:r>
        <w:rPr>
          <w:rFonts w:hint="eastAsia"/>
        </w:rPr>
        <w:t>月與</w:t>
      </w:r>
      <w:r>
        <w:rPr>
          <w:rFonts w:hint="eastAsia"/>
        </w:rPr>
        <w:t>12</w:t>
      </w:r>
      <w:r>
        <w:rPr>
          <w:rFonts w:hint="eastAsia"/>
        </w:rPr>
        <w:t>月接近學期末，</w:t>
      </w:r>
      <w:proofErr w:type="gramStart"/>
      <w:r>
        <w:rPr>
          <w:rFonts w:hint="eastAsia"/>
        </w:rPr>
        <w:t>在場車</w:t>
      </w:r>
      <w:proofErr w:type="gramEnd"/>
      <w:r>
        <w:rPr>
          <w:rFonts w:hint="eastAsia"/>
        </w:rPr>
        <w:t>數略有下降，或</w:t>
      </w:r>
      <w:r w:rsidR="00880823">
        <w:rPr>
          <w:rFonts w:hint="eastAsia"/>
        </w:rPr>
        <w:t>許和</w:t>
      </w:r>
      <w:r>
        <w:rPr>
          <w:rFonts w:hint="eastAsia"/>
        </w:rPr>
        <w:t>期末考結束後人流減少</w:t>
      </w:r>
      <w:r w:rsidR="007A0B86">
        <w:rPr>
          <w:rFonts w:hint="eastAsia"/>
        </w:rPr>
        <w:t>相</w:t>
      </w:r>
      <w:r>
        <w:rPr>
          <w:rFonts w:hint="eastAsia"/>
        </w:rPr>
        <w:t>關。整體而言，光復校區之停車需求具有「學期集中、寒暑分散」的季節變動特性。未來若針對各月份進行收費策略調整或場域規劃，可據此趨勢進行優化。</w:t>
      </w:r>
    </w:p>
    <w:p w14:paraId="376DB9CB" w14:textId="3F4F0FE9" w:rsidR="00B042EE" w:rsidRDefault="0016515F" w:rsidP="00B042EE">
      <w:pPr>
        <w:ind w:leftChars="0" w:left="0" w:right="240" w:firstLineChars="0" w:firstLine="0"/>
      </w:pPr>
      <w:r>
        <w:rPr>
          <w:noProof/>
        </w:rPr>
        <w:lastRenderedPageBreak/>
        <w:drawing>
          <wp:inline distT="0" distB="0" distL="0" distR="0" wp14:anchorId="5A9F7402" wp14:editId="79487F4C">
            <wp:extent cx="5760085" cy="2880043"/>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4FFFA153" w14:textId="3ED10905" w:rsidR="0065208E" w:rsidRDefault="0065208E" w:rsidP="003F29E6">
      <w:pPr>
        <w:ind w:leftChars="41" w:left="98" w:right="240" w:firstLineChars="83" w:firstLine="199"/>
        <w:jc w:val="center"/>
      </w:pPr>
      <w:r>
        <w:rPr>
          <w:rFonts w:hint="eastAsia"/>
        </w:rPr>
        <w:t>圖</w:t>
      </w:r>
      <w:r>
        <w:rPr>
          <w:rFonts w:hint="eastAsia"/>
        </w:rPr>
        <w:t>4-</w:t>
      </w:r>
      <w:r>
        <w:t>3</w:t>
      </w:r>
      <w:r>
        <w:rPr>
          <w:rFonts w:hint="eastAsia"/>
        </w:rPr>
        <w:t xml:space="preserve"> </w:t>
      </w:r>
      <w:r w:rsidR="0016515F">
        <w:rPr>
          <w:rFonts w:hint="eastAsia"/>
        </w:rPr>
        <w:t>各月份</w:t>
      </w:r>
      <w:proofErr w:type="gramStart"/>
      <w:r w:rsidR="0016515F">
        <w:rPr>
          <w:rFonts w:hint="eastAsia"/>
        </w:rPr>
        <w:t>平均在場車輛</w:t>
      </w:r>
      <w:proofErr w:type="gramEnd"/>
      <w:r w:rsidR="0016515F">
        <w:rPr>
          <w:rFonts w:hint="eastAsia"/>
        </w:rPr>
        <w:t>數</w:t>
      </w:r>
    </w:p>
    <w:p w14:paraId="7453E35F" w14:textId="1F102E48" w:rsidR="00511917" w:rsidRDefault="000E241D" w:rsidP="00511917">
      <w:pPr>
        <w:pStyle w:val="3"/>
        <w:ind w:left="240" w:right="240" w:firstLine="480"/>
      </w:pPr>
      <w:bookmarkStart w:id="68" w:name="_Toc200830963"/>
      <w:r>
        <w:rPr>
          <w:rFonts w:hint="eastAsia"/>
        </w:rPr>
        <w:t>24</w:t>
      </w:r>
      <w:r>
        <w:rPr>
          <w:rFonts w:hint="eastAsia"/>
        </w:rPr>
        <w:t>小時各時段平均停車數量</w:t>
      </w:r>
      <w:bookmarkEnd w:id="68"/>
    </w:p>
    <w:p w14:paraId="7E8F3B46" w14:textId="17D6E0A2" w:rsidR="00D24F68" w:rsidRPr="008441F8" w:rsidRDefault="00D24F68" w:rsidP="008441F8">
      <w:pPr>
        <w:ind w:left="240" w:right="240" w:firstLine="480"/>
      </w:pPr>
      <w:r>
        <w:rPr>
          <w:rFonts w:hint="eastAsia"/>
        </w:rPr>
        <w:t>為深入了解每日不同時段的停車需求狀況，圖</w:t>
      </w:r>
      <w:r>
        <w:rPr>
          <w:rFonts w:hint="eastAsia"/>
        </w:rPr>
        <w:t>4-4</w:t>
      </w:r>
      <w:r>
        <w:rPr>
          <w:rFonts w:hint="eastAsia"/>
        </w:rPr>
        <w:t>呈現每日</w:t>
      </w:r>
      <w:r>
        <w:rPr>
          <w:rFonts w:hint="eastAsia"/>
        </w:rPr>
        <w:t>24</w:t>
      </w:r>
      <w:r>
        <w:rPr>
          <w:rFonts w:hint="eastAsia"/>
        </w:rPr>
        <w:t>小時各時段之</w:t>
      </w:r>
      <w:proofErr w:type="gramStart"/>
      <w:r>
        <w:rPr>
          <w:rFonts w:hint="eastAsia"/>
        </w:rPr>
        <w:t>平均在場車輛</w:t>
      </w:r>
      <w:proofErr w:type="gramEnd"/>
      <w:r>
        <w:rPr>
          <w:rFonts w:hint="eastAsia"/>
        </w:rPr>
        <w:t>數變化。結果顯示，清晨</w:t>
      </w:r>
      <w:r>
        <w:rPr>
          <w:rFonts w:hint="eastAsia"/>
        </w:rPr>
        <w:t xml:space="preserve"> 6:00 </w:t>
      </w:r>
      <w:proofErr w:type="gramStart"/>
      <w:r>
        <w:rPr>
          <w:rFonts w:hint="eastAsia"/>
        </w:rPr>
        <w:t>之前在場車輛</w:t>
      </w:r>
      <w:proofErr w:type="gramEnd"/>
      <w:r>
        <w:rPr>
          <w:rFonts w:hint="eastAsia"/>
        </w:rPr>
        <w:t>數極低，自</w:t>
      </w:r>
      <w:r>
        <w:rPr>
          <w:rFonts w:hint="eastAsia"/>
        </w:rPr>
        <w:t xml:space="preserve"> 7:00 </w:t>
      </w:r>
      <w:r>
        <w:rPr>
          <w:rFonts w:hint="eastAsia"/>
        </w:rPr>
        <w:t>起快速上升，約於</w:t>
      </w:r>
      <w:r>
        <w:rPr>
          <w:rFonts w:hint="eastAsia"/>
        </w:rPr>
        <w:t xml:space="preserve"> 10:00</w:t>
      </w:r>
      <w:proofErr w:type="gramStart"/>
      <w:r>
        <w:rPr>
          <w:rFonts w:hint="eastAsia"/>
        </w:rPr>
        <w:t>–</w:t>
      </w:r>
      <w:proofErr w:type="gramEnd"/>
      <w:r>
        <w:rPr>
          <w:rFonts w:hint="eastAsia"/>
        </w:rPr>
        <w:t xml:space="preserve">15:00 </w:t>
      </w:r>
      <w:r>
        <w:rPr>
          <w:rFonts w:hint="eastAsia"/>
        </w:rPr>
        <w:t>達到高峰，之後逐漸下降至晚間。此趨勢符合校內一般上下班與上下課時間，進一步顯示出該停車場為日間使用為主之性質。</w:t>
      </w:r>
    </w:p>
    <w:p w14:paraId="4ACC48B0" w14:textId="57E1F626" w:rsidR="00D24F68" w:rsidRPr="00D24F68" w:rsidRDefault="00D24F68" w:rsidP="00D24F68">
      <w:pPr>
        <w:ind w:left="240" w:right="240" w:firstLine="480"/>
      </w:pPr>
      <w:r>
        <w:rPr>
          <w:rFonts w:hint="eastAsia"/>
        </w:rPr>
        <w:t>夜間</w:t>
      </w:r>
      <w:r>
        <w:rPr>
          <w:rFonts w:hint="eastAsia"/>
        </w:rPr>
        <w:t xml:space="preserve"> 22:00 </w:t>
      </w:r>
      <w:r>
        <w:rPr>
          <w:rFonts w:hint="eastAsia"/>
        </w:rPr>
        <w:t>至凌晨時段停車需求量極低，顯示多數車輛並不長時間停留至隔日。此結果對於規劃夜間節能照明、自動化巡查與費率設計具參考價值。</w:t>
      </w:r>
    </w:p>
    <w:p w14:paraId="22A7FBB0" w14:textId="5D12ACB6" w:rsidR="00B042EE" w:rsidRDefault="00B042EE" w:rsidP="00B042EE">
      <w:pPr>
        <w:ind w:leftChars="0" w:left="0" w:right="240" w:firstLineChars="0" w:firstLine="0"/>
      </w:pPr>
      <w:r>
        <w:rPr>
          <w:noProof/>
        </w:rPr>
        <w:drawing>
          <wp:inline distT="0" distB="0" distL="0" distR="0" wp14:anchorId="2E0225EF" wp14:editId="348B30BB">
            <wp:extent cx="5760085" cy="2304034"/>
            <wp:effectExtent l="0" t="0" r="0" b="127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85" cy="2304034"/>
                    </a:xfrm>
                    <a:prstGeom prst="rect">
                      <a:avLst/>
                    </a:prstGeom>
                    <a:noFill/>
                    <a:ln>
                      <a:noFill/>
                    </a:ln>
                  </pic:spPr>
                </pic:pic>
              </a:graphicData>
            </a:graphic>
          </wp:inline>
        </w:drawing>
      </w:r>
    </w:p>
    <w:p w14:paraId="3078A792" w14:textId="26D892D3" w:rsidR="0065208E" w:rsidRPr="0065208E" w:rsidRDefault="0065208E" w:rsidP="00DE7B3D">
      <w:pPr>
        <w:ind w:leftChars="41" w:left="98" w:right="240" w:firstLineChars="83" w:firstLine="199"/>
        <w:jc w:val="center"/>
      </w:pPr>
      <w:r>
        <w:rPr>
          <w:rFonts w:hint="eastAsia"/>
        </w:rPr>
        <w:t>圖</w:t>
      </w:r>
      <w:r>
        <w:rPr>
          <w:rFonts w:hint="eastAsia"/>
        </w:rPr>
        <w:t>4-</w:t>
      </w:r>
      <w:r w:rsidR="0016515F">
        <w:rPr>
          <w:rFonts w:hint="eastAsia"/>
        </w:rPr>
        <w:t>4</w:t>
      </w:r>
      <w:r>
        <w:rPr>
          <w:rFonts w:hint="eastAsia"/>
        </w:rPr>
        <w:t xml:space="preserve"> </w:t>
      </w:r>
      <w:r w:rsidR="0016515F">
        <w:rPr>
          <w:rFonts w:hint="eastAsia"/>
        </w:rPr>
        <w:t>各時段</w:t>
      </w:r>
      <w:proofErr w:type="gramStart"/>
      <w:r w:rsidR="0016515F">
        <w:rPr>
          <w:rFonts w:hint="eastAsia"/>
        </w:rPr>
        <w:t>平均在場車輛</w:t>
      </w:r>
      <w:proofErr w:type="gramEnd"/>
      <w:r w:rsidR="0016515F">
        <w:rPr>
          <w:rFonts w:hint="eastAsia"/>
        </w:rPr>
        <w:t>數</w:t>
      </w:r>
    </w:p>
    <w:p w14:paraId="3639BDC0" w14:textId="55E17F88" w:rsidR="00F90ACF" w:rsidRDefault="00C154DB" w:rsidP="003F29E6">
      <w:pPr>
        <w:pStyle w:val="2"/>
        <w:ind w:right="240"/>
      </w:pPr>
      <w:bookmarkStart w:id="69" w:name="_Toc200830964"/>
      <w:r>
        <w:rPr>
          <w:rFonts w:hint="eastAsia"/>
        </w:rPr>
        <w:lastRenderedPageBreak/>
        <w:t>實際停放量與車位容量比較</w:t>
      </w:r>
      <w:bookmarkEnd w:id="69"/>
    </w:p>
    <w:p w14:paraId="4BA5834C" w14:textId="3504CBA4" w:rsidR="002B0ED9" w:rsidRDefault="002B0ED9" w:rsidP="002B0ED9">
      <w:pPr>
        <w:ind w:left="240" w:right="240" w:firstLine="480"/>
      </w:pPr>
      <w:r>
        <w:rPr>
          <w:rFonts w:hint="eastAsia"/>
        </w:rPr>
        <w:t>本小節以</w:t>
      </w:r>
      <w:r>
        <w:rPr>
          <w:rFonts w:hint="eastAsia"/>
        </w:rPr>
        <w:t xml:space="preserve"> 2024 </w:t>
      </w:r>
      <w:r>
        <w:rPr>
          <w:rFonts w:hint="eastAsia"/>
        </w:rPr>
        <w:t>年全年度之進出車輛紀錄為基礎，統計每日</w:t>
      </w:r>
      <w:proofErr w:type="gramStart"/>
      <w:r>
        <w:rPr>
          <w:rFonts w:hint="eastAsia"/>
        </w:rPr>
        <w:t>最高在場車輛</w:t>
      </w:r>
      <w:proofErr w:type="gramEnd"/>
      <w:r>
        <w:rPr>
          <w:rFonts w:hint="eastAsia"/>
        </w:rPr>
        <w:t>數，並以視覺化方式呈現如圖</w:t>
      </w:r>
      <w:r>
        <w:rPr>
          <w:rFonts w:hint="eastAsia"/>
        </w:rPr>
        <w:t xml:space="preserve"> 4-2-1 </w:t>
      </w:r>
      <w:r>
        <w:rPr>
          <w:rFonts w:hint="eastAsia"/>
        </w:rPr>
        <w:t>至圖</w:t>
      </w:r>
      <w:r>
        <w:rPr>
          <w:rFonts w:hint="eastAsia"/>
        </w:rPr>
        <w:t xml:space="preserve"> 4-2-12 </w:t>
      </w:r>
      <w:r>
        <w:rPr>
          <w:rFonts w:hint="eastAsia"/>
        </w:rPr>
        <w:t>所示。根據駐警隊提供之資料，光復校區設有共計</w:t>
      </w:r>
      <w:r>
        <w:rPr>
          <w:rFonts w:hint="eastAsia"/>
        </w:rPr>
        <w:t xml:space="preserve"> 1,475 </w:t>
      </w:r>
      <w:r>
        <w:rPr>
          <w:rFonts w:hint="eastAsia"/>
        </w:rPr>
        <w:t>格之汽車停車位，包含專用與非</w:t>
      </w:r>
      <w:proofErr w:type="gramStart"/>
      <w:r>
        <w:rPr>
          <w:rFonts w:hint="eastAsia"/>
        </w:rPr>
        <w:t>專用車格</w:t>
      </w:r>
      <w:proofErr w:type="gramEnd"/>
      <w:r>
        <w:rPr>
          <w:rFonts w:hint="eastAsia"/>
        </w:rPr>
        <w:t>，詳細分類已於第</w:t>
      </w:r>
      <w:r>
        <w:rPr>
          <w:rFonts w:hint="eastAsia"/>
        </w:rPr>
        <w:t xml:space="preserve"> 2.4.1 </w:t>
      </w:r>
      <w:r>
        <w:rPr>
          <w:rFonts w:hint="eastAsia"/>
        </w:rPr>
        <w:t>節說明。</w:t>
      </w:r>
    </w:p>
    <w:p w14:paraId="5E016454" w14:textId="58D73C1C" w:rsidR="002B0ED9" w:rsidRDefault="002B0ED9" w:rsidP="002B0ED9">
      <w:pPr>
        <w:ind w:left="240" w:right="240" w:firstLine="480"/>
      </w:pPr>
      <w:r>
        <w:rPr>
          <w:rFonts w:hint="eastAsia"/>
        </w:rPr>
        <w:t>考量原始資料存在辨識錯誤與遺漏紀錄等問題，本研究統計之車輛數量與實際情況可能略有誤差，經資料清理與補正後，整體估算誤差約落於</w:t>
      </w:r>
      <w:r>
        <w:rPr>
          <w:rFonts w:hint="eastAsia"/>
        </w:rPr>
        <w:t xml:space="preserve"> </w:t>
      </w:r>
      <w:r>
        <w:rPr>
          <w:rFonts w:hint="eastAsia"/>
        </w:rPr>
        <w:t>±</w:t>
      </w:r>
      <w:r>
        <w:rPr>
          <w:rFonts w:hint="eastAsia"/>
        </w:rPr>
        <w:t xml:space="preserve">7% </w:t>
      </w:r>
      <w:r>
        <w:rPr>
          <w:rFonts w:hint="eastAsia"/>
        </w:rPr>
        <w:t>範圍內（約</w:t>
      </w:r>
      <w:r>
        <w:rPr>
          <w:rFonts w:hint="eastAsia"/>
        </w:rPr>
        <w:t xml:space="preserve"> 100 </w:t>
      </w:r>
      <w:r>
        <w:rPr>
          <w:rFonts w:hint="eastAsia"/>
        </w:rPr>
        <w:t>萬筆資料中有約</w:t>
      </w:r>
      <w:r>
        <w:rPr>
          <w:rFonts w:hint="eastAsia"/>
        </w:rPr>
        <w:t xml:space="preserve"> 7 </w:t>
      </w:r>
      <w:r>
        <w:rPr>
          <w:rFonts w:hint="eastAsia"/>
        </w:rPr>
        <w:t>萬筆判定為異常資料並</w:t>
      </w:r>
      <w:r w:rsidR="006264D8">
        <w:rPr>
          <w:rFonts w:hint="eastAsia"/>
        </w:rPr>
        <w:t>作</w:t>
      </w:r>
      <w:r>
        <w:rPr>
          <w:rFonts w:hint="eastAsia"/>
        </w:rPr>
        <w:t>排除</w:t>
      </w:r>
      <w:r w:rsidR="006264D8">
        <w:rPr>
          <w:rFonts w:hint="eastAsia"/>
        </w:rPr>
        <w:t>或是修正動作</w:t>
      </w:r>
      <w:r>
        <w:rPr>
          <w:rFonts w:hint="eastAsia"/>
        </w:rPr>
        <w:t>）。</w:t>
      </w:r>
    </w:p>
    <w:p w14:paraId="6A00C8F1" w14:textId="7672DE21" w:rsidR="00F90ACF" w:rsidRDefault="002B0ED9" w:rsidP="002B0ED9">
      <w:pPr>
        <w:ind w:left="240" w:right="240" w:firstLine="480"/>
      </w:pPr>
      <w:r>
        <w:rPr>
          <w:rFonts w:hint="eastAsia"/>
        </w:rPr>
        <w:t>整體觀察圖表可發現，除寒假</w:t>
      </w:r>
      <w:proofErr w:type="gramStart"/>
      <w:r>
        <w:rPr>
          <w:rFonts w:hint="eastAsia"/>
        </w:rPr>
        <w:t>期間（</w:t>
      </w:r>
      <w:proofErr w:type="gramEnd"/>
      <w:r>
        <w:rPr>
          <w:rFonts w:hint="eastAsia"/>
        </w:rPr>
        <w:t>一、二月）與暑假月份（六、七、八月）外，其餘月份皆出現尖峰停車需求逼近甚至超過供給上限之情形。儘管在統計數據上未必每次均達到</w:t>
      </w:r>
      <w:r>
        <w:rPr>
          <w:rFonts w:hint="eastAsia"/>
        </w:rPr>
        <w:t xml:space="preserve"> 1,475 </w:t>
      </w:r>
      <w:r>
        <w:rPr>
          <w:rFonts w:hint="eastAsia"/>
        </w:rPr>
        <w:t>格之使用極限，然實務上使用者於尖峰時段尋找可</w:t>
      </w:r>
      <w:proofErr w:type="gramStart"/>
      <w:r>
        <w:rPr>
          <w:rFonts w:hint="eastAsia"/>
        </w:rPr>
        <w:t>用車格之</w:t>
      </w:r>
      <w:proofErr w:type="gramEnd"/>
      <w:r>
        <w:rPr>
          <w:rFonts w:hint="eastAsia"/>
        </w:rPr>
        <w:t>困難度依然顯著，反映出校園停車資源</w:t>
      </w:r>
      <w:proofErr w:type="gramStart"/>
      <w:r>
        <w:rPr>
          <w:rFonts w:hint="eastAsia"/>
        </w:rPr>
        <w:t>供需間的高度</w:t>
      </w:r>
      <w:proofErr w:type="gramEnd"/>
      <w:r>
        <w:rPr>
          <w:rFonts w:hint="eastAsia"/>
        </w:rPr>
        <w:t>緊張關係。</w:t>
      </w:r>
    </w:p>
    <w:p w14:paraId="073F1761" w14:textId="02616EF0" w:rsidR="00F90ACF" w:rsidRDefault="00F90ACF" w:rsidP="00F90ACF">
      <w:pPr>
        <w:ind w:left="240" w:right="240" w:firstLine="480"/>
      </w:pPr>
    </w:p>
    <w:p w14:paraId="6EE98FF4" w14:textId="11446846" w:rsidR="00101212" w:rsidRDefault="00101212" w:rsidP="00F90ACF">
      <w:pPr>
        <w:ind w:left="240" w:right="240" w:firstLine="480"/>
      </w:pPr>
    </w:p>
    <w:p w14:paraId="08610DBD" w14:textId="0E58CA01" w:rsidR="00101212" w:rsidRDefault="00101212" w:rsidP="00F90ACF">
      <w:pPr>
        <w:ind w:left="240" w:right="240" w:firstLine="480"/>
      </w:pPr>
    </w:p>
    <w:p w14:paraId="7F4A40A2" w14:textId="5E9E7080" w:rsidR="00101212" w:rsidRDefault="00101212" w:rsidP="00F90ACF">
      <w:pPr>
        <w:ind w:left="240" w:right="240" w:firstLine="480"/>
      </w:pPr>
    </w:p>
    <w:p w14:paraId="7F4EBCD5" w14:textId="0AAF2B85" w:rsidR="00101212" w:rsidRDefault="00101212" w:rsidP="00F90ACF">
      <w:pPr>
        <w:ind w:left="240" w:right="240" w:firstLine="480"/>
      </w:pPr>
    </w:p>
    <w:p w14:paraId="7D2555C5" w14:textId="1C585936" w:rsidR="00101212" w:rsidRDefault="00101212" w:rsidP="00F90ACF">
      <w:pPr>
        <w:ind w:left="240" w:right="240" w:firstLine="480"/>
      </w:pPr>
    </w:p>
    <w:p w14:paraId="04631CCD" w14:textId="69549014" w:rsidR="00101212" w:rsidRDefault="00101212" w:rsidP="00F90ACF">
      <w:pPr>
        <w:ind w:left="240" w:right="240" w:firstLine="480"/>
      </w:pPr>
    </w:p>
    <w:p w14:paraId="6C284487" w14:textId="5FD9D325" w:rsidR="00101212" w:rsidRDefault="00101212" w:rsidP="00F90ACF">
      <w:pPr>
        <w:ind w:left="240" w:right="240" w:firstLine="480"/>
      </w:pPr>
    </w:p>
    <w:p w14:paraId="4286260E" w14:textId="2F6ECB57" w:rsidR="00101212" w:rsidRDefault="00101212" w:rsidP="00F90ACF">
      <w:pPr>
        <w:ind w:left="240" w:right="240" w:firstLine="480"/>
      </w:pPr>
    </w:p>
    <w:p w14:paraId="487BA3CB" w14:textId="4A477EC2" w:rsidR="00101212" w:rsidRDefault="00101212" w:rsidP="00F90ACF">
      <w:pPr>
        <w:ind w:left="240" w:right="240" w:firstLine="480"/>
      </w:pPr>
    </w:p>
    <w:p w14:paraId="33D6B46A" w14:textId="4ED41B7A" w:rsidR="00101212" w:rsidRDefault="00101212" w:rsidP="00F90ACF">
      <w:pPr>
        <w:ind w:left="240" w:right="240" w:firstLine="480"/>
      </w:pPr>
    </w:p>
    <w:p w14:paraId="3A2EF069" w14:textId="35C9C4DC" w:rsidR="00101212" w:rsidRDefault="00101212" w:rsidP="00F90ACF">
      <w:pPr>
        <w:ind w:left="240" w:right="240" w:firstLine="480"/>
      </w:pPr>
    </w:p>
    <w:p w14:paraId="58735107" w14:textId="460EA5D0" w:rsidR="00F90ACF" w:rsidRDefault="00F90ACF" w:rsidP="000A3055">
      <w:pPr>
        <w:ind w:leftChars="0" w:left="0" w:right="240" w:firstLineChars="0" w:firstLine="0"/>
      </w:pPr>
    </w:p>
    <w:p w14:paraId="3BB0AB35" w14:textId="6BB4A43B" w:rsidR="00E82777" w:rsidRDefault="00E82777" w:rsidP="000A3055">
      <w:pPr>
        <w:ind w:leftChars="0" w:left="0" w:right="240" w:firstLineChars="0" w:firstLine="0"/>
      </w:pPr>
      <w:r>
        <w:rPr>
          <w:noProof/>
        </w:rPr>
        <w:lastRenderedPageBreak/>
        <w:drawing>
          <wp:inline distT="0" distB="0" distL="0" distR="0" wp14:anchorId="0B324740" wp14:editId="7C4B9CF0">
            <wp:extent cx="5760085" cy="1440021"/>
            <wp:effectExtent l="0" t="0" r="0" b="825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C0D5A7B" w14:textId="260054F5" w:rsidR="00E82777" w:rsidRPr="00E82777" w:rsidRDefault="00E82777" w:rsidP="00E82777">
      <w:pPr>
        <w:ind w:leftChars="41" w:left="98" w:right="240" w:firstLineChars="83" w:firstLine="199"/>
        <w:jc w:val="center"/>
      </w:pPr>
      <w:r>
        <w:rPr>
          <w:rFonts w:hint="eastAsia"/>
        </w:rPr>
        <w:t>圖</w:t>
      </w:r>
      <w:r>
        <w:rPr>
          <w:rFonts w:hint="eastAsia"/>
        </w:rPr>
        <w:t xml:space="preserve">4-2-1 </w:t>
      </w:r>
      <w:r>
        <w:rPr>
          <w:rFonts w:hint="eastAsia"/>
        </w:rPr>
        <w:t>民國</w:t>
      </w:r>
      <w:r>
        <w:rPr>
          <w:rFonts w:hint="eastAsia"/>
        </w:rPr>
        <w:t>113</w:t>
      </w:r>
      <w:r>
        <w:rPr>
          <w:rFonts w:hint="eastAsia"/>
        </w:rPr>
        <w:t>年</w:t>
      </w:r>
      <w:r>
        <w:rPr>
          <w:rFonts w:hint="eastAsia"/>
        </w:rPr>
        <w:t>1</w:t>
      </w:r>
      <w:r>
        <w:rPr>
          <w:rFonts w:hint="eastAsia"/>
        </w:rPr>
        <w:t>月每日高峰停車數量統計</w:t>
      </w:r>
    </w:p>
    <w:p w14:paraId="0E1B3E04" w14:textId="77777777" w:rsidR="00E82777" w:rsidRDefault="00E82777" w:rsidP="000A3055">
      <w:pPr>
        <w:ind w:leftChars="0" w:left="0" w:right="240" w:firstLineChars="0" w:firstLine="0"/>
      </w:pPr>
      <w:r>
        <w:rPr>
          <w:noProof/>
        </w:rPr>
        <w:drawing>
          <wp:inline distT="0" distB="0" distL="0" distR="0" wp14:anchorId="1C4D1E95" wp14:editId="38D3BFBC">
            <wp:extent cx="5760085" cy="1440021"/>
            <wp:effectExtent l="0" t="0" r="0" b="825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626CE6F" w14:textId="5586B65C" w:rsidR="00E82777" w:rsidRDefault="00E82777" w:rsidP="00E82777">
      <w:pPr>
        <w:ind w:leftChars="41" w:left="98" w:right="240" w:firstLineChars="83" w:firstLine="199"/>
        <w:jc w:val="center"/>
      </w:pPr>
      <w:r>
        <w:rPr>
          <w:rFonts w:hint="eastAsia"/>
        </w:rPr>
        <w:t>圖</w:t>
      </w:r>
      <w:r>
        <w:rPr>
          <w:rFonts w:hint="eastAsia"/>
        </w:rPr>
        <w:t xml:space="preserve">4-2-2 </w:t>
      </w:r>
      <w:r>
        <w:rPr>
          <w:rFonts w:hint="eastAsia"/>
        </w:rPr>
        <w:t>民國</w:t>
      </w:r>
      <w:r>
        <w:rPr>
          <w:rFonts w:hint="eastAsia"/>
        </w:rPr>
        <w:t>113</w:t>
      </w:r>
      <w:r>
        <w:rPr>
          <w:rFonts w:hint="eastAsia"/>
        </w:rPr>
        <w:t>年</w:t>
      </w:r>
      <w:r>
        <w:rPr>
          <w:rFonts w:hint="eastAsia"/>
        </w:rPr>
        <w:t>2</w:t>
      </w:r>
      <w:r>
        <w:rPr>
          <w:rFonts w:hint="eastAsia"/>
        </w:rPr>
        <w:t>月每日高峰停車數量統計</w:t>
      </w:r>
    </w:p>
    <w:p w14:paraId="0A6D0F4B" w14:textId="12F2F7DB" w:rsidR="00E82777" w:rsidRDefault="00E82777" w:rsidP="000A3055">
      <w:pPr>
        <w:ind w:leftChars="0" w:left="0" w:right="240" w:firstLineChars="0" w:firstLine="0"/>
      </w:pPr>
      <w:r>
        <w:rPr>
          <w:noProof/>
        </w:rPr>
        <w:drawing>
          <wp:inline distT="0" distB="0" distL="0" distR="0" wp14:anchorId="62614BD9" wp14:editId="28397D08">
            <wp:extent cx="5760085" cy="1439545"/>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085" cy="1439545"/>
                    </a:xfrm>
                    <a:prstGeom prst="rect">
                      <a:avLst/>
                    </a:prstGeom>
                    <a:noFill/>
                    <a:ln>
                      <a:noFill/>
                    </a:ln>
                  </pic:spPr>
                </pic:pic>
              </a:graphicData>
            </a:graphic>
          </wp:inline>
        </w:drawing>
      </w:r>
    </w:p>
    <w:p w14:paraId="246BF455" w14:textId="4B95334C"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3</w:t>
      </w:r>
      <w:r>
        <w:rPr>
          <w:rFonts w:hint="eastAsia"/>
        </w:rPr>
        <w:t xml:space="preserve"> </w:t>
      </w:r>
      <w:r>
        <w:rPr>
          <w:rFonts w:hint="eastAsia"/>
        </w:rPr>
        <w:t>民國</w:t>
      </w:r>
      <w:r>
        <w:rPr>
          <w:rFonts w:hint="eastAsia"/>
        </w:rPr>
        <w:t>113</w:t>
      </w:r>
      <w:r>
        <w:rPr>
          <w:rFonts w:hint="eastAsia"/>
        </w:rPr>
        <w:t>年</w:t>
      </w:r>
      <w:r>
        <w:t>3</w:t>
      </w:r>
      <w:r>
        <w:rPr>
          <w:rFonts w:hint="eastAsia"/>
        </w:rPr>
        <w:t>月每日高峰停車數量統計</w:t>
      </w:r>
    </w:p>
    <w:p w14:paraId="3C0B9BFC" w14:textId="5651DFF6" w:rsidR="006866F0" w:rsidRDefault="00814EDB" w:rsidP="000A3055">
      <w:pPr>
        <w:ind w:leftChars="0" w:left="0" w:right="240" w:firstLineChars="0" w:firstLine="0"/>
      </w:pPr>
      <w:r>
        <w:rPr>
          <w:noProof/>
        </w:rPr>
        <w:drawing>
          <wp:inline distT="0" distB="0" distL="0" distR="0" wp14:anchorId="172BCEC5" wp14:editId="3CB11A1F">
            <wp:extent cx="5760085" cy="1440021"/>
            <wp:effectExtent l="0" t="0" r="0" b="8255"/>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D3DA259" w14:textId="15733C39"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4</w:t>
      </w:r>
      <w:r>
        <w:rPr>
          <w:rFonts w:hint="eastAsia"/>
        </w:rPr>
        <w:t xml:space="preserve"> </w:t>
      </w:r>
      <w:r>
        <w:rPr>
          <w:rFonts w:hint="eastAsia"/>
        </w:rPr>
        <w:t>民國</w:t>
      </w:r>
      <w:r>
        <w:rPr>
          <w:rFonts w:hint="eastAsia"/>
        </w:rPr>
        <w:t>113</w:t>
      </w:r>
      <w:r>
        <w:rPr>
          <w:rFonts w:hint="eastAsia"/>
        </w:rPr>
        <w:t>年</w:t>
      </w:r>
      <w:r>
        <w:t>4</w:t>
      </w:r>
      <w:r>
        <w:rPr>
          <w:rFonts w:hint="eastAsia"/>
        </w:rPr>
        <w:t>月每日高峰停車數量統計</w:t>
      </w:r>
    </w:p>
    <w:p w14:paraId="6ECE60E4" w14:textId="124C1FA1" w:rsidR="00F90ACF" w:rsidRDefault="00814EDB" w:rsidP="006866F0">
      <w:pPr>
        <w:ind w:leftChars="0" w:left="0" w:right="240" w:firstLineChars="0" w:firstLine="0"/>
      </w:pPr>
      <w:r>
        <w:rPr>
          <w:noProof/>
        </w:rPr>
        <w:lastRenderedPageBreak/>
        <w:drawing>
          <wp:inline distT="0" distB="0" distL="0" distR="0" wp14:anchorId="3BBC143E" wp14:editId="43645BF4">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957371B" w14:textId="49100FE0" w:rsidR="00F90ACF" w:rsidRDefault="006866F0"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5</w:t>
      </w:r>
      <w:r>
        <w:rPr>
          <w:rFonts w:hint="eastAsia"/>
        </w:rPr>
        <w:t xml:space="preserve"> </w:t>
      </w:r>
      <w:r>
        <w:rPr>
          <w:rFonts w:hint="eastAsia"/>
        </w:rPr>
        <w:t>民國</w:t>
      </w:r>
      <w:r>
        <w:rPr>
          <w:rFonts w:hint="eastAsia"/>
        </w:rPr>
        <w:t>113</w:t>
      </w:r>
      <w:r>
        <w:rPr>
          <w:rFonts w:hint="eastAsia"/>
        </w:rPr>
        <w:t>年</w:t>
      </w:r>
      <w:r>
        <w:t>5</w:t>
      </w:r>
      <w:r>
        <w:rPr>
          <w:rFonts w:hint="eastAsia"/>
        </w:rPr>
        <w:t>月每日高峰停車數量統計</w:t>
      </w:r>
    </w:p>
    <w:p w14:paraId="55CA682D" w14:textId="36D7B84E" w:rsidR="006866F0" w:rsidRDefault="00814EDB" w:rsidP="00814EDB">
      <w:pPr>
        <w:ind w:leftChars="0" w:left="0" w:right="240" w:firstLineChars="0" w:firstLine="0"/>
      </w:pPr>
      <w:r>
        <w:rPr>
          <w:noProof/>
        </w:rPr>
        <w:drawing>
          <wp:inline distT="0" distB="0" distL="0" distR="0" wp14:anchorId="67165C1B" wp14:editId="469808D7">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10B59E4" w14:textId="4669394D"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6</w:t>
      </w:r>
      <w:r>
        <w:rPr>
          <w:rFonts w:hint="eastAsia"/>
        </w:rPr>
        <w:t xml:space="preserve"> </w:t>
      </w:r>
      <w:r>
        <w:rPr>
          <w:rFonts w:hint="eastAsia"/>
        </w:rPr>
        <w:t>民國</w:t>
      </w:r>
      <w:r>
        <w:rPr>
          <w:rFonts w:hint="eastAsia"/>
        </w:rPr>
        <w:t>113</w:t>
      </w:r>
      <w:r>
        <w:rPr>
          <w:rFonts w:hint="eastAsia"/>
        </w:rPr>
        <w:t>年</w:t>
      </w:r>
      <w:r>
        <w:t>6</w:t>
      </w:r>
      <w:r>
        <w:rPr>
          <w:rFonts w:hint="eastAsia"/>
        </w:rPr>
        <w:t>月每日高峰停車數量統計</w:t>
      </w:r>
    </w:p>
    <w:p w14:paraId="4BEA10A5" w14:textId="0C1FA795" w:rsidR="006866F0" w:rsidRDefault="00814EDB" w:rsidP="00814EDB">
      <w:pPr>
        <w:ind w:leftChars="0" w:left="0" w:right="240" w:firstLineChars="0" w:firstLine="0"/>
      </w:pPr>
      <w:r>
        <w:rPr>
          <w:noProof/>
        </w:rPr>
        <w:drawing>
          <wp:inline distT="0" distB="0" distL="0" distR="0" wp14:anchorId="0E908E82" wp14:editId="2AF3DF31">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2A059DE" w14:textId="0FA93E08" w:rsidR="006866F0" w:rsidRP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7</w:t>
      </w:r>
      <w:r>
        <w:rPr>
          <w:rFonts w:hint="eastAsia"/>
        </w:rPr>
        <w:t xml:space="preserve"> </w:t>
      </w:r>
      <w:r>
        <w:rPr>
          <w:rFonts w:hint="eastAsia"/>
        </w:rPr>
        <w:t>民國</w:t>
      </w:r>
      <w:r>
        <w:rPr>
          <w:rFonts w:hint="eastAsia"/>
        </w:rPr>
        <w:t>113</w:t>
      </w:r>
      <w:r>
        <w:rPr>
          <w:rFonts w:hint="eastAsia"/>
        </w:rPr>
        <w:t>年</w:t>
      </w:r>
      <w:r>
        <w:t>7</w:t>
      </w:r>
      <w:r>
        <w:rPr>
          <w:rFonts w:hint="eastAsia"/>
        </w:rPr>
        <w:t>月每日高峰停車數量統計</w:t>
      </w:r>
    </w:p>
    <w:p w14:paraId="4D7D55C2" w14:textId="626C1DB4" w:rsidR="006866F0" w:rsidRDefault="00814EDB" w:rsidP="00814EDB">
      <w:pPr>
        <w:ind w:leftChars="0" w:left="0" w:right="240" w:firstLineChars="0" w:firstLine="0"/>
      </w:pPr>
      <w:r>
        <w:rPr>
          <w:noProof/>
        </w:rPr>
        <w:drawing>
          <wp:inline distT="0" distB="0" distL="0" distR="0" wp14:anchorId="303491BC" wp14:editId="4BC647AF">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4ABE802" w14:textId="01A2E9E1"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8</w:t>
      </w:r>
      <w:r>
        <w:rPr>
          <w:rFonts w:hint="eastAsia"/>
        </w:rPr>
        <w:t xml:space="preserve"> </w:t>
      </w:r>
      <w:r>
        <w:rPr>
          <w:rFonts w:hint="eastAsia"/>
        </w:rPr>
        <w:t>民國</w:t>
      </w:r>
      <w:r>
        <w:rPr>
          <w:rFonts w:hint="eastAsia"/>
        </w:rPr>
        <w:t>113</w:t>
      </w:r>
      <w:r>
        <w:rPr>
          <w:rFonts w:hint="eastAsia"/>
        </w:rPr>
        <w:t>年</w:t>
      </w:r>
      <w:r>
        <w:t>8</w:t>
      </w:r>
      <w:r>
        <w:rPr>
          <w:rFonts w:hint="eastAsia"/>
        </w:rPr>
        <w:t>月每日高峰停車數量統計</w:t>
      </w:r>
    </w:p>
    <w:p w14:paraId="16592A92" w14:textId="2A92C794" w:rsidR="00F90ACF" w:rsidRDefault="00814EDB" w:rsidP="00814EDB">
      <w:pPr>
        <w:ind w:leftChars="0" w:left="0" w:right="240" w:firstLineChars="0" w:firstLine="0"/>
      </w:pPr>
      <w:r>
        <w:rPr>
          <w:noProof/>
        </w:rPr>
        <w:lastRenderedPageBreak/>
        <w:drawing>
          <wp:inline distT="0" distB="0" distL="0" distR="0" wp14:anchorId="6E1BA47B" wp14:editId="0B405B78">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22D969D" w14:textId="4409E7EE" w:rsidR="006866F0" w:rsidRPr="006866F0" w:rsidRDefault="006866F0"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9</w:t>
      </w:r>
      <w:r>
        <w:rPr>
          <w:rFonts w:hint="eastAsia"/>
        </w:rPr>
        <w:t xml:space="preserve"> </w:t>
      </w:r>
      <w:r>
        <w:rPr>
          <w:rFonts w:hint="eastAsia"/>
        </w:rPr>
        <w:t>民國</w:t>
      </w:r>
      <w:r>
        <w:rPr>
          <w:rFonts w:hint="eastAsia"/>
        </w:rPr>
        <w:t>113</w:t>
      </w:r>
      <w:r>
        <w:rPr>
          <w:rFonts w:hint="eastAsia"/>
        </w:rPr>
        <w:t>年</w:t>
      </w:r>
      <w:r>
        <w:t>9</w:t>
      </w:r>
      <w:r>
        <w:rPr>
          <w:rFonts w:hint="eastAsia"/>
        </w:rPr>
        <w:t>月每日高峰停車數量統計</w:t>
      </w:r>
    </w:p>
    <w:p w14:paraId="23D0F83C" w14:textId="2785811B" w:rsidR="00F90ACF" w:rsidRDefault="00814EDB" w:rsidP="006866F0">
      <w:pPr>
        <w:ind w:leftChars="0" w:left="0" w:right="240" w:firstLineChars="0" w:firstLine="0"/>
      </w:pPr>
      <w:r>
        <w:rPr>
          <w:noProof/>
        </w:rPr>
        <w:drawing>
          <wp:inline distT="0" distB="0" distL="0" distR="0" wp14:anchorId="2B28156B" wp14:editId="3921D936">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C5D8606" w14:textId="56C2728B"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10</w:t>
      </w:r>
      <w:r>
        <w:rPr>
          <w:rFonts w:hint="eastAsia"/>
        </w:rPr>
        <w:t xml:space="preserve"> </w:t>
      </w:r>
      <w:r>
        <w:rPr>
          <w:rFonts w:hint="eastAsia"/>
        </w:rPr>
        <w:t>民國</w:t>
      </w:r>
      <w:r>
        <w:rPr>
          <w:rFonts w:hint="eastAsia"/>
        </w:rPr>
        <w:t>113</w:t>
      </w:r>
      <w:r>
        <w:rPr>
          <w:rFonts w:hint="eastAsia"/>
        </w:rPr>
        <w:t>年</w:t>
      </w:r>
      <w:r>
        <w:t>1</w:t>
      </w:r>
      <w:r w:rsidR="00814EDB">
        <w:t>0</w:t>
      </w:r>
      <w:r>
        <w:rPr>
          <w:rFonts w:hint="eastAsia"/>
        </w:rPr>
        <w:t>月每日高峰停車數量統計</w:t>
      </w:r>
    </w:p>
    <w:p w14:paraId="1D191402" w14:textId="53E59AC6" w:rsidR="00F90ACF" w:rsidRDefault="00814EDB" w:rsidP="006866F0">
      <w:pPr>
        <w:ind w:leftChars="0" w:left="0" w:right="240" w:firstLineChars="0" w:firstLine="0"/>
      </w:pPr>
      <w:r>
        <w:rPr>
          <w:noProof/>
        </w:rPr>
        <w:drawing>
          <wp:inline distT="0" distB="0" distL="0" distR="0" wp14:anchorId="659459D9" wp14:editId="3B4FC355">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1AEB5AB1" w14:textId="2B3FFB44"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11</w:t>
      </w:r>
      <w:r>
        <w:rPr>
          <w:rFonts w:hint="eastAsia"/>
        </w:rPr>
        <w:t xml:space="preserve"> </w:t>
      </w:r>
      <w:r>
        <w:rPr>
          <w:rFonts w:hint="eastAsia"/>
        </w:rPr>
        <w:t>民國</w:t>
      </w:r>
      <w:r>
        <w:rPr>
          <w:rFonts w:hint="eastAsia"/>
        </w:rPr>
        <w:t>113</w:t>
      </w:r>
      <w:r>
        <w:rPr>
          <w:rFonts w:hint="eastAsia"/>
        </w:rPr>
        <w:t>年</w:t>
      </w:r>
      <w:r>
        <w:t>1</w:t>
      </w:r>
      <w:r w:rsidR="00814EDB">
        <w:t>1</w:t>
      </w:r>
      <w:r>
        <w:rPr>
          <w:rFonts w:hint="eastAsia"/>
        </w:rPr>
        <w:t>月每日高峰停車數量統計</w:t>
      </w:r>
    </w:p>
    <w:p w14:paraId="1EDE6EA2" w14:textId="6D6E91CB" w:rsidR="006866F0" w:rsidRDefault="00814EDB" w:rsidP="006866F0">
      <w:pPr>
        <w:ind w:leftChars="0" w:left="0" w:right="240" w:firstLineChars="0" w:firstLine="0"/>
      </w:pPr>
      <w:r>
        <w:rPr>
          <w:noProof/>
        </w:rPr>
        <w:drawing>
          <wp:inline distT="0" distB="0" distL="0" distR="0" wp14:anchorId="7327C6E7" wp14:editId="388CE880">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3E77FCB" w14:textId="449043E9" w:rsidR="00814EDB" w:rsidRDefault="00814EDB"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t>1</w:t>
      </w:r>
      <w:r w:rsidR="00E82777">
        <w:rPr>
          <w:rFonts w:hint="eastAsia"/>
        </w:rPr>
        <w:t>2</w:t>
      </w:r>
      <w:r>
        <w:rPr>
          <w:rFonts w:hint="eastAsia"/>
        </w:rPr>
        <w:t xml:space="preserve"> </w:t>
      </w:r>
      <w:r>
        <w:rPr>
          <w:rFonts w:hint="eastAsia"/>
        </w:rPr>
        <w:t>民國</w:t>
      </w:r>
      <w:r>
        <w:rPr>
          <w:rFonts w:hint="eastAsia"/>
        </w:rPr>
        <w:t>113</w:t>
      </w:r>
      <w:r>
        <w:rPr>
          <w:rFonts w:hint="eastAsia"/>
        </w:rPr>
        <w:t>年</w:t>
      </w:r>
      <w:r>
        <w:t>12</w:t>
      </w:r>
      <w:r>
        <w:rPr>
          <w:rFonts w:hint="eastAsia"/>
        </w:rPr>
        <w:t>月每日高峰停車數量統計</w:t>
      </w:r>
    </w:p>
    <w:p w14:paraId="45DBFF8C" w14:textId="77777777" w:rsidR="00814EDB" w:rsidRPr="00814EDB" w:rsidRDefault="00814EDB" w:rsidP="006866F0">
      <w:pPr>
        <w:ind w:leftChars="0" w:left="0" w:right="240" w:firstLineChars="0" w:firstLine="0"/>
      </w:pPr>
    </w:p>
    <w:p w14:paraId="00D140D7" w14:textId="01FD0939" w:rsidR="00F90ACF" w:rsidRDefault="00F90ACF" w:rsidP="00F90ACF">
      <w:pPr>
        <w:ind w:left="240" w:right="240" w:firstLine="480"/>
      </w:pPr>
    </w:p>
    <w:p w14:paraId="6357879A" w14:textId="3F2577C7" w:rsidR="00F90ACF" w:rsidRDefault="00F90ACF" w:rsidP="00F90ACF">
      <w:pPr>
        <w:ind w:left="240" w:right="240" w:firstLine="480"/>
      </w:pPr>
    </w:p>
    <w:p w14:paraId="1B70F047" w14:textId="5D856C63" w:rsidR="00F90ACF" w:rsidRDefault="00B924A2" w:rsidP="003F29E6">
      <w:pPr>
        <w:pStyle w:val="2"/>
        <w:ind w:right="240"/>
      </w:pPr>
      <w:bookmarkStart w:id="70" w:name="_Toc200830965"/>
      <w:r>
        <w:rPr>
          <w:rFonts w:hint="eastAsia"/>
        </w:rPr>
        <w:lastRenderedPageBreak/>
        <w:t>停車行為</w:t>
      </w:r>
      <w:r w:rsidR="0013480F">
        <w:rPr>
          <w:rFonts w:hint="eastAsia"/>
        </w:rPr>
        <w:t>分時</w:t>
      </w:r>
      <w:r w:rsidR="00956565">
        <w:rPr>
          <w:rFonts w:hint="eastAsia"/>
        </w:rPr>
        <w:t>分析</w:t>
      </w:r>
      <w:bookmarkEnd w:id="70"/>
    </w:p>
    <w:p w14:paraId="7508D225" w14:textId="2897CC59" w:rsidR="00775573" w:rsidRDefault="00775573" w:rsidP="00775573">
      <w:pPr>
        <w:ind w:left="240" w:right="240" w:firstLine="480"/>
      </w:pPr>
      <w:r>
        <w:rPr>
          <w:rFonts w:hint="eastAsia"/>
        </w:rPr>
        <w:t>為深入了解校園停車場的實際使用情形與資源佔用狀況，本節針對車輛在校園內的「停留時數」進行統計分析。考量不同票種之間在使用目的與行為習慣上可能存在的差異，以及潛在的季節性變化趨勢，本研究以</w:t>
      </w:r>
      <w:r>
        <w:rPr>
          <w:rFonts w:hint="eastAsia"/>
        </w:rPr>
        <w:t xml:space="preserve"> 2024 </w:t>
      </w:r>
      <w:r>
        <w:rPr>
          <w:rFonts w:hint="eastAsia"/>
        </w:rPr>
        <w:t>年</w:t>
      </w:r>
      <w:r>
        <w:rPr>
          <w:rFonts w:hint="eastAsia"/>
        </w:rPr>
        <w:t xml:space="preserve"> 1 </w:t>
      </w:r>
      <w:r>
        <w:rPr>
          <w:rFonts w:hint="eastAsia"/>
        </w:rPr>
        <w:t>月至</w:t>
      </w:r>
      <w:r>
        <w:rPr>
          <w:rFonts w:hint="eastAsia"/>
        </w:rPr>
        <w:t xml:space="preserve"> 12 </w:t>
      </w:r>
      <w:r>
        <w:rPr>
          <w:rFonts w:hint="eastAsia"/>
        </w:rPr>
        <w:t>月為觀察</w:t>
      </w:r>
      <w:proofErr w:type="gramStart"/>
      <w:r>
        <w:rPr>
          <w:rFonts w:hint="eastAsia"/>
        </w:rPr>
        <w:t>期間，</w:t>
      </w:r>
      <w:proofErr w:type="gramEnd"/>
      <w:r>
        <w:rPr>
          <w:rFonts w:hint="eastAsia"/>
        </w:rPr>
        <w:t>針對每月的「工作日」車輛進行停留時間分布統計，並</w:t>
      </w:r>
      <w:proofErr w:type="gramStart"/>
      <w:r>
        <w:rPr>
          <w:rFonts w:hint="eastAsia"/>
        </w:rPr>
        <w:t>以直方圖形</w:t>
      </w:r>
      <w:proofErr w:type="gramEnd"/>
      <w:r>
        <w:rPr>
          <w:rFonts w:hint="eastAsia"/>
        </w:rPr>
        <w:t>式視覺化結果，如圖</w:t>
      </w:r>
      <w:r>
        <w:rPr>
          <w:rFonts w:hint="eastAsia"/>
        </w:rPr>
        <w:t xml:space="preserve"> 4-4-1 </w:t>
      </w:r>
      <w:r>
        <w:rPr>
          <w:rFonts w:hint="eastAsia"/>
        </w:rPr>
        <w:t>至圖</w:t>
      </w:r>
      <w:r>
        <w:rPr>
          <w:rFonts w:hint="eastAsia"/>
        </w:rPr>
        <w:t xml:space="preserve"> 4-4-12 </w:t>
      </w:r>
      <w:r>
        <w:rPr>
          <w:rFonts w:hint="eastAsia"/>
        </w:rPr>
        <w:t>所示。</w:t>
      </w:r>
    </w:p>
    <w:p w14:paraId="47A2FF71" w14:textId="2B16E68F" w:rsidR="00775573" w:rsidRDefault="00775573" w:rsidP="00775573">
      <w:pPr>
        <w:ind w:left="240" w:right="240" w:firstLine="480"/>
      </w:pPr>
      <w:r>
        <w:rPr>
          <w:rFonts w:hint="eastAsia"/>
        </w:rPr>
        <w:t>整體觀察可發現，光復校區在工作日期間的停車行為呈現出高度一致的「雙峰型態」（</w:t>
      </w:r>
      <w:r>
        <w:rPr>
          <w:rFonts w:hint="eastAsia"/>
        </w:rPr>
        <w:t>bimodal distribution</w:t>
      </w:r>
      <w:r>
        <w:rPr>
          <w:rFonts w:hint="eastAsia"/>
        </w:rPr>
        <w:t>），也就是說，大多數車輛的停留時間集中在兩個特定的區間：第一個高峰出現在半小時</w:t>
      </w:r>
      <w:proofErr w:type="gramStart"/>
      <w:r>
        <w:rPr>
          <w:rFonts w:hint="eastAsia"/>
        </w:rPr>
        <w:t>以內，</w:t>
      </w:r>
      <w:proofErr w:type="gramEnd"/>
      <w:r>
        <w:rPr>
          <w:rFonts w:hint="eastAsia"/>
        </w:rPr>
        <w:t>第二</w:t>
      </w:r>
      <w:proofErr w:type="gramStart"/>
      <w:r>
        <w:rPr>
          <w:rFonts w:hint="eastAsia"/>
        </w:rPr>
        <w:t>個</w:t>
      </w:r>
      <w:proofErr w:type="gramEnd"/>
      <w:r>
        <w:rPr>
          <w:rFonts w:hint="eastAsia"/>
        </w:rPr>
        <w:t>高峰則多落在</w:t>
      </w:r>
      <w:r>
        <w:rPr>
          <w:rFonts w:hint="eastAsia"/>
        </w:rPr>
        <w:t xml:space="preserve">9 </w:t>
      </w:r>
      <w:r>
        <w:rPr>
          <w:rFonts w:hint="eastAsia"/>
        </w:rPr>
        <w:t>至</w:t>
      </w:r>
      <w:r>
        <w:rPr>
          <w:rFonts w:hint="eastAsia"/>
        </w:rPr>
        <w:t xml:space="preserve"> 10 </w:t>
      </w:r>
      <w:r>
        <w:rPr>
          <w:rFonts w:hint="eastAsia"/>
        </w:rPr>
        <w:t>小時之間。這樣的分布與預期中的「短時停車」與「長時停車」使用模式基本相符。</w:t>
      </w:r>
    </w:p>
    <w:p w14:paraId="3897485C" w14:textId="0688043A" w:rsidR="00775573" w:rsidRDefault="00775573" w:rsidP="00775573">
      <w:pPr>
        <w:ind w:left="240" w:right="240" w:firstLine="480"/>
      </w:pPr>
      <w:r>
        <w:rPr>
          <w:rFonts w:hint="eastAsia"/>
        </w:rPr>
        <w:t>值得注意的是，短時段（半小時內）車輛數量極多，顯示出部分使用者可能並非進行正式停車，而是透過校園道路繞行以避開外部道路之壅塞，又或是屬於短暫停留之接駁、公務或校園接送車輛，也有可能是找不到停車位而離場的車次紀錄。這類車輛對於停車空間佔用的實質貢獻雖低，但卻對流動性與出入口壅塞可能造成影響。</w:t>
      </w:r>
    </w:p>
    <w:p w14:paraId="3F69D510" w14:textId="5F16BE1B" w:rsidR="00775573" w:rsidRDefault="00775573" w:rsidP="00775573">
      <w:pPr>
        <w:ind w:left="240" w:right="240" w:firstLine="480"/>
      </w:pPr>
      <w:r>
        <w:rPr>
          <w:rFonts w:hint="eastAsia"/>
        </w:rPr>
        <w:t>短時停車使用者（定義為停留</w:t>
      </w:r>
      <w:r>
        <w:rPr>
          <w:rFonts w:hint="eastAsia"/>
        </w:rPr>
        <w:t xml:space="preserve"> 30 </w:t>
      </w:r>
      <w:r>
        <w:rPr>
          <w:rFonts w:hint="eastAsia"/>
        </w:rPr>
        <w:t>分鐘至</w:t>
      </w:r>
      <w:r>
        <w:rPr>
          <w:rFonts w:hint="eastAsia"/>
        </w:rPr>
        <w:t xml:space="preserve"> 1 </w:t>
      </w:r>
      <w:r>
        <w:rPr>
          <w:rFonts w:hint="eastAsia"/>
        </w:rPr>
        <w:t>小時者）多半為臨時洽公、訪客或未持長期停車證的校外人士，可能僅為辦理行政事務、授課協作或臨時進出。這類群體在大多數月份皆穩定出現，說明校園內仍保有一定程度的流動性與對外互動需求。</w:t>
      </w:r>
    </w:p>
    <w:p w14:paraId="0AA7F53D" w14:textId="59E27105" w:rsidR="00775573" w:rsidRDefault="00775573" w:rsidP="00775573">
      <w:pPr>
        <w:ind w:left="240" w:right="240" w:firstLine="480"/>
      </w:pPr>
      <w:r>
        <w:rPr>
          <w:rFonts w:hint="eastAsia"/>
        </w:rPr>
        <w:t>長時停車群體則為本研究重點關注對象，定義為停留時間在</w:t>
      </w:r>
      <w:r>
        <w:rPr>
          <w:rFonts w:hint="eastAsia"/>
        </w:rPr>
        <w:t xml:space="preserve"> 6 </w:t>
      </w:r>
      <w:r>
        <w:rPr>
          <w:rFonts w:hint="eastAsia"/>
        </w:rPr>
        <w:t>至</w:t>
      </w:r>
      <w:r>
        <w:rPr>
          <w:rFonts w:hint="eastAsia"/>
        </w:rPr>
        <w:t xml:space="preserve"> 10 </w:t>
      </w:r>
      <w:r>
        <w:rPr>
          <w:rFonts w:hint="eastAsia"/>
        </w:rPr>
        <w:t>小時</w:t>
      </w:r>
      <w:proofErr w:type="gramStart"/>
      <w:r>
        <w:rPr>
          <w:rFonts w:hint="eastAsia"/>
        </w:rPr>
        <w:t>之間，</w:t>
      </w:r>
      <w:proofErr w:type="gramEnd"/>
      <w:r>
        <w:rPr>
          <w:rFonts w:hint="eastAsia"/>
        </w:rPr>
        <w:t>推測多為教職員工、研究人員或行政人員，習慣於</w:t>
      </w:r>
      <w:r>
        <w:rPr>
          <w:rFonts w:hint="eastAsia"/>
        </w:rPr>
        <w:t xml:space="preserve"> 8:00 </w:t>
      </w:r>
      <w:r>
        <w:rPr>
          <w:rFonts w:hint="eastAsia"/>
        </w:rPr>
        <w:t>至</w:t>
      </w:r>
      <w:r>
        <w:rPr>
          <w:rFonts w:hint="eastAsia"/>
        </w:rPr>
        <w:t xml:space="preserve"> 18:00 </w:t>
      </w:r>
      <w:r>
        <w:rPr>
          <w:rFonts w:hint="eastAsia"/>
        </w:rPr>
        <w:t>完整工作時段停放車輛。這類車輛構成了停車資源的主要占用來源，也是導致工作日時段車位緊張的主因之</w:t>
      </w:r>
      <w:proofErr w:type="gramStart"/>
      <w:r>
        <w:rPr>
          <w:rFonts w:hint="eastAsia"/>
        </w:rPr>
        <w:t>一</w:t>
      </w:r>
      <w:proofErr w:type="gramEnd"/>
      <w:r>
        <w:rPr>
          <w:rFonts w:hint="eastAsia"/>
        </w:rPr>
        <w:t>。</w:t>
      </w:r>
    </w:p>
    <w:p w14:paraId="5B1A5BBA" w14:textId="467D8EF7" w:rsidR="00775573" w:rsidRDefault="00775573" w:rsidP="00775573">
      <w:pPr>
        <w:ind w:left="240" w:right="240" w:firstLine="480"/>
      </w:pPr>
      <w:r>
        <w:rPr>
          <w:rFonts w:hint="eastAsia"/>
        </w:rPr>
        <w:t>若從整年度橫向觀察，使用型態在各月份間相當穩定。無論春季、夏季或秋季，絕大多數車輛的停留時間仍集中於前述兩個區段（</w:t>
      </w:r>
      <w:r>
        <w:rPr>
          <w:rFonts w:hint="eastAsia"/>
        </w:rPr>
        <w:t xml:space="preserve">1 </w:t>
      </w:r>
      <w:r>
        <w:rPr>
          <w:rFonts w:hint="eastAsia"/>
        </w:rPr>
        <w:t>小時內及</w:t>
      </w:r>
      <w:r>
        <w:rPr>
          <w:rFonts w:hint="eastAsia"/>
        </w:rPr>
        <w:t xml:space="preserve"> 9 </w:t>
      </w:r>
      <w:r>
        <w:rPr>
          <w:rFonts w:hint="eastAsia"/>
        </w:rPr>
        <w:t>至</w:t>
      </w:r>
      <w:r>
        <w:rPr>
          <w:rFonts w:hint="eastAsia"/>
        </w:rPr>
        <w:t xml:space="preserve"> 10 </w:t>
      </w:r>
      <w:r>
        <w:rPr>
          <w:rFonts w:hint="eastAsia"/>
        </w:rPr>
        <w:t>小時之間）。</w:t>
      </w:r>
      <w:r>
        <w:rPr>
          <w:rFonts w:hint="eastAsia"/>
        </w:rPr>
        <w:lastRenderedPageBreak/>
        <w:t>這樣的穩定性反映出光復校區使用者行為的規律性與制度成熟度。</w:t>
      </w:r>
    </w:p>
    <w:p w14:paraId="68B6995D" w14:textId="3DA38DA4" w:rsidR="00775573" w:rsidRDefault="00775573" w:rsidP="00775573">
      <w:pPr>
        <w:ind w:left="240" w:right="240" w:firstLine="480"/>
      </w:pPr>
      <w:proofErr w:type="gramStart"/>
      <w:r>
        <w:rPr>
          <w:rFonts w:hint="eastAsia"/>
        </w:rPr>
        <w:t>此外，</w:t>
      </w:r>
      <w:proofErr w:type="gramEnd"/>
      <w:r>
        <w:rPr>
          <w:rFonts w:hint="eastAsia"/>
        </w:rPr>
        <w:t>各月份均可觀察到少量停留時間超過</w:t>
      </w:r>
      <w:r>
        <w:rPr>
          <w:rFonts w:hint="eastAsia"/>
        </w:rPr>
        <w:t xml:space="preserve"> 10 </w:t>
      </w:r>
      <w:r>
        <w:rPr>
          <w:rFonts w:hint="eastAsia"/>
        </w:rPr>
        <w:t>小時的紀錄，約</w:t>
      </w:r>
      <w:proofErr w:type="gramStart"/>
      <w:r>
        <w:rPr>
          <w:rFonts w:hint="eastAsia"/>
        </w:rPr>
        <w:t>佔</w:t>
      </w:r>
      <w:proofErr w:type="gramEnd"/>
      <w:r>
        <w:rPr>
          <w:rFonts w:hint="eastAsia"/>
        </w:rPr>
        <w:t>每月停留紀錄的</w:t>
      </w:r>
      <w:r>
        <w:rPr>
          <w:rFonts w:hint="eastAsia"/>
        </w:rPr>
        <w:t xml:space="preserve"> 3% </w:t>
      </w:r>
      <w:r>
        <w:rPr>
          <w:rFonts w:hint="eastAsia"/>
        </w:rPr>
        <w:t>左右。這類極長停留可能包括晚間加班、住宿學生車輛，或系統辨識異常所產生的紀錄。若能進一步調查其行為目的或比對車牌異常重複率，將有助於</w:t>
      </w:r>
      <w:proofErr w:type="gramStart"/>
      <w:r>
        <w:rPr>
          <w:rFonts w:hint="eastAsia"/>
        </w:rPr>
        <w:t>釐</w:t>
      </w:r>
      <w:proofErr w:type="gramEnd"/>
      <w:r>
        <w:rPr>
          <w:rFonts w:hint="eastAsia"/>
        </w:rPr>
        <w:t>清該現象是否為管理制度漏洞或資料異常。</w:t>
      </w:r>
    </w:p>
    <w:p w14:paraId="1D141A43" w14:textId="7B630BCD" w:rsidR="00775573" w:rsidRDefault="00775573" w:rsidP="00775573">
      <w:pPr>
        <w:ind w:left="240" w:right="240" w:firstLine="480"/>
      </w:pPr>
      <w:proofErr w:type="gramStart"/>
      <w:r>
        <w:rPr>
          <w:rFonts w:hint="eastAsia"/>
        </w:rPr>
        <w:t>本組圖表</w:t>
      </w:r>
      <w:proofErr w:type="gramEnd"/>
      <w:r>
        <w:rPr>
          <w:rFonts w:hint="eastAsia"/>
        </w:rPr>
        <w:t>揭示出校園停車行為的重要結構特性：平日停車呈現高度</w:t>
      </w:r>
      <w:proofErr w:type="gramStart"/>
      <w:r>
        <w:rPr>
          <w:rFonts w:hint="eastAsia"/>
        </w:rPr>
        <w:t>長時占用</w:t>
      </w:r>
      <w:proofErr w:type="gramEnd"/>
      <w:r>
        <w:rPr>
          <w:rFonts w:hint="eastAsia"/>
        </w:rPr>
        <w:t>現象，且停車高峰集中於白天；夜間則幾乎無需求，形成「日間壓力高、夜間閒置多」的資源使用雙極化現象。這樣的結構提供未來管理策略設計之依據，例如：</w:t>
      </w:r>
    </w:p>
    <w:p w14:paraId="66FB19A0" w14:textId="41A25BCC" w:rsidR="00775573" w:rsidRDefault="00775573" w:rsidP="00775573">
      <w:pPr>
        <w:pStyle w:val="a6"/>
        <w:numPr>
          <w:ilvl w:val="2"/>
          <w:numId w:val="6"/>
        </w:numPr>
        <w:spacing w:line="360" w:lineRule="auto"/>
        <w:ind w:right="240" w:firstLineChars="0"/>
      </w:pPr>
      <w:r>
        <w:rPr>
          <w:rFonts w:hint="eastAsia"/>
        </w:rPr>
        <w:t>設立短時停車專區以提升車位流動率</w:t>
      </w:r>
    </w:p>
    <w:p w14:paraId="57D2A01A" w14:textId="7C050CDB" w:rsidR="00775573" w:rsidRDefault="00775573" w:rsidP="00775573">
      <w:pPr>
        <w:pStyle w:val="a6"/>
        <w:numPr>
          <w:ilvl w:val="2"/>
          <w:numId w:val="6"/>
        </w:numPr>
        <w:spacing w:line="360" w:lineRule="auto"/>
        <w:ind w:right="240" w:firstLineChars="0"/>
      </w:pPr>
      <w:r>
        <w:rPr>
          <w:rFonts w:hint="eastAsia"/>
        </w:rPr>
        <w:t>對長時佔用者實施預約或動態管理制度</w:t>
      </w:r>
    </w:p>
    <w:p w14:paraId="416E4089" w14:textId="053612EE" w:rsidR="00775573" w:rsidRDefault="00775573" w:rsidP="00775573">
      <w:pPr>
        <w:pStyle w:val="a6"/>
        <w:numPr>
          <w:ilvl w:val="2"/>
          <w:numId w:val="6"/>
        </w:numPr>
        <w:spacing w:line="360" w:lineRule="auto"/>
        <w:ind w:right="240" w:firstLineChars="0"/>
      </w:pPr>
      <w:r>
        <w:rPr>
          <w:rFonts w:hint="eastAsia"/>
        </w:rPr>
        <w:t>分流尖峰進場車流，減緩早晨時段的壅塞</w:t>
      </w:r>
    </w:p>
    <w:p w14:paraId="4456EC09" w14:textId="3DAEA641" w:rsidR="00DE7B3D" w:rsidRPr="00DE7B3D" w:rsidRDefault="00775573" w:rsidP="00775573">
      <w:pPr>
        <w:ind w:left="240" w:right="240" w:firstLineChars="0" w:firstLine="240"/>
      </w:pPr>
      <w:r>
        <w:rPr>
          <w:rFonts w:hint="eastAsia"/>
        </w:rPr>
        <w:t>亦可延伸</w:t>
      </w:r>
      <w:proofErr w:type="gramStart"/>
      <w:r>
        <w:rPr>
          <w:rFonts w:hint="eastAsia"/>
        </w:rPr>
        <w:t>作為車辨系統</w:t>
      </w:r>
      <w:proofErr w:type="gramEnd"/>
      <w:r>
        <w:rPr>
          <w:rFonts w:hint="eastAsia"/>
        </w:rPr>
        <w:t>智慧調校、異常車輛識別或建立</w:t>
      </w:r>
      <w:r>
        <w:rPr>
          <w:rFonts w:hint="eastAsia"/>
        </w:rPr>
        <w:t xml:space="preserve"> AI </w:t>
      </w:r>
      <w:r>
        <w:rPr>
          <w:rFonts w:hint="eastAsia"/>
        </w:rPr>
        <w:t>預測模型的參考依據，強化校園智慧交通管理能力。</w:t>
      </w:r>
    </w:p>
    <w:p w14:paraId="78B43C67" w14:textId="5BD8A60B" w:rsidR="00B924A2" w:rsidRDefault="00B924A2" w:rsidP="00B924A2">
      <w:pPr>
        <w:ind w:leftChars="0" w:left="0" w:right="240" w:firstLineChars="0" w:firstLine="0"/>
      </w:pPr>
      <w:r>
        <w:rPr>
          <w:noProof/>
        </w:rPr>
        <w:drawing>
          <wp:inline distT="0" distB="0" distL="0" distR="0" wp14:anchorId="39926ED7" wp14:editId="205D43B2">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F8426F1" w14:textId="43795A5D" w:rsidR="00B924A2" w:rsidRPr="006866F0" w:rsidRDefault="00B924A2" w:rsidP="00B924A2">
      <w:pPr>
        <w:ind w:leftChars="41" w:left="98" w:right="240" w:firstLineChars="83" w:firstLine="199"/>
        <w:jc w:val="center"/>
      </w:pPr>
      <w:r>
        <w:rPr>
          <w:rFonts w:hint="eastAsia"/>
        </w:rPr>
        <w:t>圖</w:t>
      </w:r>
      <w:r w:rsidR="007A18BF">
        <w:rPr>
          <w:rFonts w:hint="eastAsia"/>
        </w:rPr>
        <w:t>4-4-1</w:t>
      </w:r>
      <w:r>
        <w:rPr>
          <w:rFonts w:hint="eastAsia"/>
        </w:rPr>
        <w:t xml:space="preserve"> </w:t>
      </w:r>
      <w:r>
        <w:rPr>
          <w:rFonts w:hint="eastAsia"/>
        </w:rPr>
        <w:t>民國</w:t>
      </w:r>
      <w:r>
        <w:rPr>
          <w:rFonts w:hint="eastAsia"/>
        </w:rPr>
        <w:t>113</w:t>
      </w:r>
      <w:r>
        <w:rPr>
          <w:rFonts w:hint="eastAsia"/>
        </w:rPr>
        <w:t>年</w:t>
      </w:r>
      <w:r>
        <w:rPr>
          <w:rFonts w:hint="eastAsia"/>
        </w:rPr>
        <w:t>1</w:t>
      </w:r>
      <w:r>
        <w:rPr>
          <w:rFonts w:hint="eastAsia"/>
        </w:rPr>
        <w:t>月停留時間</w:t>
      </w:r>
      <w:r w:rsidR="007C4028">
        <w:rPr>
          <w:rFonts w:hint="eastAsia"/>
        </w:rPr>
        <w:t>統計</w:t>
      </w:r>
      <w:r>
        <w:rPr>
          <w:rFonts w:hint="eastAsia"/>
        </w:rPr>
        <w:t>分</w:t>
      </w:r>
      <w:r w:rsidR="00422CF9">
        <w:rPr>
          <w:rFonts w:hint="eastAsia"/>
        </w:rPr>
        <w:t>布</w:t>
      </w:r>
    </w:p>
    <w:p w14:paraId="2166E344" w14:textId="62824067" w:rsidR="00B924A2" w:rsidRPr="00B924A2" w:rsidRDefault="00A2371F" w:rsidP="00B924A2">
      <w:pPr>
        <w:ind w:leftChars="0" w:left="0" w:right="240" w:firstLineChars="0" w:firstLine="0"/>
      </w:pPr>
      <w:r>
        <w:rPr>
          <w:noProof/>
        </w:rPr>
        <w:lastRenderedPageBreak/>
        <w:drawing>
          <wp:inline distT="0" distB="0" distL="0" distR="0" wp14:anchorId="6AF894BF" wp14:editId="0C5C36A3">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3F985B3" w14:textId="1A682DD6" w:rsidR="00567520" w:rsidRPr="006866F0" w:rsidRDefault="00567520" w:rsidP="00567520">
      <w:pPr>
        <w:ind w:leftChars="41" w:left="98" w:right="240" w:firstLineChars="83" w:firstLine="199"/>
        <w:jc w:val="center"/>
      </w:pPr>
      <w:r>
        <w:rPr>
          <w:rFonts w:hint="eastAsia"/>
        </w:rPr>
        <w:t>圖</w:t>
      </w:r>
      <w:r w:rsidR="007A18BF">
        <w:rPr>
          <w:rFonts w:hint="eastAsia"/>
        </w:rPr>
        <w:t>4-4-2</w:t>
      </w:r>
      <w:r>
        <w:rPr>
          <w:rFonts w:hint="eastAsia"/>
        </w:rPr>
        <w:t xml:space="preserve"> </w:t>
      </w:r>
      <w:r>
        <w:rPr>
          <w:rFonts w:hint="eastAsia"/>
        </w:rPr>
        <w:t>民國</w:t>
      </w:r>
      <w:r>
        <w:rPr>
          <w:rFonts w:hint="eastAsia"/>
        </w:rPr>
        <w:t>113</w:t>
      </w:r>
      <w:r>
        <w:rPr>
          <w:rFonts w:hint="eastAsia"/>
        </w:rPr>
        <w:t>年</w:t>
      </w:r>
      <w:r>
        <w:rPr>
          <w:rFonts w:hint="eastAsia"/>
        </w:rPr>
        <w:t>2</w:t>
      </w:r>
      <w:r>
        <w:rPr>
          <w:rFonts w:hint="eastAsia"/>
        </w:rPr>
        <w:t>月停留時間統計分布</w:t>
      </w:r>
    </w:p>
    <w:p w14:paraId="4488EE1D" w14:textId="64B6419D" w:rsidR="00B924A2" w:rsidRPr="00567520" w:rsidRDefault="00A2371F" w:rsidP="00B924A2">
      <w:pPr>
        <w:ind w:leftChars="0" w:left="0" w:right="240" w:firstLineChars="0" w:firstLine="0"/>
      </w:pPr>
      <w:r>
        <w:rPr>
          <w:noProof/>
        </w:rPr>
        <w:drawing>
          <wp:inline distT="0" distB="0" distL="0" distR="0" wp14:anchorId="41AF97D3" wp14:editId="76E81314">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68ADB53" w14:textId="369EDCB5" w:rsidR="00567520" w:rsidRPr="006866F0" w:rsidRDefault="00567520" w:rsidP="00567520">
      <w:pPr>
        <w:ind w:leftChars="41" w:left="98" w:right="240" w:firstLineChars="83" w:firstLine="199"/>
        <w:jc w:val="center"/>
      </w:pPr>
      <w:r>
        <w:rPr>
          <w:rFonts w:hint="eastAsia"/>
        </w:rPr>
        <w:t>圖</w:t>
      </w:r>
      <w:r w:rsidR="00783328">
        <w:rPr>
          <w:rFonts w:hint="eastAsia"/>
        </w:rPr>
        <w:t>4-4-3</w:t>
      </w:r>
      <w:r>
        <w:rPr>
          <w:rFonts w:hint="eastAsia"/>
        </w:rPr>
        <w:t xml:space="preserve"> </w:t>
      </w:r>
      <w:r>
        <w:rPr>
          <w:rFonts w:hint="eastAsia"/>
        </w:rPr>
        <w:t>民國</w:t>
      </w:r>
      <w:r>
        <w:rPr>
          <w:rFonts w:hint="eastAsia"/>
        </w:rPr>
        <w:t>113</w:t>
      </w:r>
      <w:r>
        <w:rPr>
          <w:rFonts w:hint="eastAsia"/>
        </w:rPr>
        <w:t>年</w:t>
      </w:r>
      <w:r>
        <w:t>3</w:t>
      </w:r>
      <w:r>
        <w:rPr>
          <w:rFonts w:hint="eastAsia"/>
        </w:rPr>
        <w:t>月停留時間統計分布</w:t>
      </w:r>
    </w:p>
    <w:p w14:paraId="7985FF72" w14:textId="6DB1B342" w:rsidR="00B924A2" w:rsidRPr="00567520" w:rsidRDefault="00A2371F" w:rsidP="00B924A2">
      <w:pPr>
        <w:ind w:leftChars="0" w:left="0" w:right="240" w:firstLineChars="0" w:firstLine="0"/>
      </w:pPr>
      <w:r>
        <w:rPr>
          <w:noProof/>
        </w:rPr>
        <w:lastRenderedPageBreak/>
        <w:drawing>
          <wp:inline distT="0" distB="0" distL="0" distR="0" wp14:anchorId="1B00205A" wp14:editId="3F3117E9">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80CDAF0" w14:textId="34394740" w:rsidR="00567520" w:rsidRPr="006866F0" w:rsidRDefault="00567520" w:rsidP="00567520">
      <w:pPr>
        <w:ind w:leftChars="41" w:left="98" w:right="240" w:firstLineChars="83" w:firstLine="199"/>
        <w:jc w:val="center"/>
      </w:pPr>
      <w:r>
        <w:rPr>
          <w:rFonts w:hint="eastAsia"/>
        </w:rPr>
        <w:t>圖</w:t>
      </w:r>
      <w:r w:rsidR="00783328">
        <w:rPr>
          <w:rFonts w:hint="eastAsia"/>
        </w:rPr>
        <w:t>4-4-</w:t>
      </w:r>
      <w:r w:rsidR="00783328">
        <w:t>4</w:t>
      </w:r>
      <w:r>
        <w:rPr>
          <w:rFonts w:hint="eastAsia"/>
        </w:rPr>
        <w:t xml:space="preserve"> </w:t>
      </w:r>
      <w:r>
        <w:rPr>
          <w:rFonts w:hint="eastAsia"/>
        </w:rPr>
        <w:t>民國</w:t>
      </w:r>
      <w:r>
        <w:rPr>
          <w:rFonts w:hint="eastAsia"/>
        </w:rPr>
        <w:t>113</w:t>
      </w:r>
      <w:r>
        <w:rPr>
          <w:rFonts w:hint="eastAsia"/>
        </w:rPr>
        <w:t>年</w:t>
      </w:r>
      <w:r>
        <w:t>4</w:t>
      </w:r>
      <w:r>
        <w:rPr>
          <w:rFonts w:hint="eastAsia"/>
        </w:rPr>
        <w:t>月停留時間統計分布</w:t>
      </w:r>
    </w:p>
    <w:p w14:paraId="139277C2" w14:textId="282E520E" w:rsidR="00B924A2" w:rsidRPr="00567520" w:rsidRDefault="00A2371F" w:rsidP="00B924A2">
      <w:pPr>
        <w:ind w:leftChars="0" w:left="0" w:right="240" w:firstLineChars="0" w:firstLine="0"/>
      </w:pPr>
      <w:r>
        <w:rPr>
          <w:noProof/>
        </w:rPr>
        <w:drawing>
          <wp:inline distT="0" distB="0" distL="0" distR="0" wp14:anchorId="6C5C6CE4" wp14:editId="4C3DDE5A">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0381696" w14:textId="4D173191"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5</w:t>
      </w:r>
      <w:r>
        <w:rPr>
          <w:rFonts w:hint="eastAsia"/>
        </w:rPr>
        <w:t xml:space="preserve"> </w:t>
      </w:r>
      <w:r>
        <w:rPr>
          <w:rFonts w:hint="eastAsia"/>
        </w:rPr>
        <w:t>民國</w:t>
      </w:r>
      <w:r>
        <w:rPr>
          <w:rFonts w:hint="eastAsia"/>
        </w:rPr>
        <w:t>113</w:t>
      </w:r>
      <w:r>
        <w:rPr>
          <w:rFonts w:hint="eastAsia"/>
        </w:rPr>
        <w:t>年</w:t>
      </w:r>
      <w:r>
        <w:t>5</w:t>
      </w:r>
      <w:r>
        <w:rPr>
          <w:rFonts w:hint="eastAsia"/>
        </w:rPr>
        <w:t>月停留時間統計分布</w:t>
      </w:r>
    </w:p>
    <w:p w14:paraId="77BDE80E" w14:textId="0B0F4F96" w:rsidR="00B924A2" w:rsidRPr="00567520" w:rsidRDefault="00A2371F" w:rsidP="00B924A2">
      <w:pPr>
        <w:ind w:leftChars="0" w:left="0" w:right="240" w:firstLineChars="0" w:firstLine="0"/>
      </w:pPr>
      <w:r>
        <w:rPr>
          <w:noProof/>
        </w:rPr>
        <w:lastRenderedPageBreak/>
        <w:drawing>
          <wp:inline distT="0" distB="0" distL="0" distR="0" wp14:anchorId="755F4052" wp14:editId="1E38A17F">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2C73376" w14:textId="4C6460A3"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6</w:t>
      </w:r>
      <w:r>
        <w:rPr>
          <w:rFonts w:hint="eastAsia"/>
        </w:rPr>
        <w:t xml:space="preserve"> </w:t>
      </w:r>
      <w:r>
        <w:rPr>
          <w:rFonts w:hint="eastAsia"/>
        </w:rPr>
        <w:t>民國</w:t>
      </w:r>
      <w:r>
        <w:rPr>
          <w:rFonts w:hint="eastAsia"/>
        </w:rPr>
        <w:t>113</w:t>
      </w:r>
      <w:r>
        <w:rPr>
          <w:rFonts w:hint="eastAsia"/>
        </w:rPr>
        <w:t>年</w:t>
      </w:r>
      <w:r>
        <w:t>6</w:t>
      </w:r>
      <w:r>
        <w:rPr>
          <w:rFonts w:hint="eastAsia"/>
        </w:rPr>
        <w:t>月停留時間統計分布</w:t>
      </w:r>
    </w:p>
    <w:p w14:paraId="7EBB5978" w14:textId="66AB1F29" w:rsidR="00B924A2" w:rsidRPr="00567520" w:rsidRDefault="00A2371F" w:rsidP="00B924A2">
      <w:pPr>
        <w:ind w:leftChars="0" w:left="0" w:right="240" w:firstLineChars="0" w:firstLine="0"/>
      </w:pPr>
      <w:r>
        <w:rPr>
          <w:noProof/>
        </w:rPr>
        <w:drawing>
          <wp:inline distT="0" distB="0" distL="0" distR="0" wp14:anchorId="4945E5EE" wp14:editId="3FCACDE5">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F0E0DD5" w14:textId="38F231CE"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7</w:t>
      </w:r>
      <w:r>
        <w:rPr>
          <w:rFonts w:hint="eastAsia"/>
        </w:rPr>
        <w:t xml:space="preserve"> </w:t>
      </w:r>
      <w:r>
        <w:rPr>
          <w:rFonts w:hint="eastAsia"/>
        </w:rPr>
        <w:t>民國</w:t>
      </w:r>
      <w:r>
        <w:rPr>
          <w:rFonts w:hint="eastAsia"/>
        </w:rPr>
        <w:t>113</w:t>
      </w:r>
      <w:r>
        <w:rPr>
          <w:rFonts w:hint="eastAsia"/>
        </w:rPr>
        <w:t>年</w:t>
      </w:r>
      <w:r>
        <w:t>7</w:t>
      </w:r>
      <w:r>
        <w:rPr>
          <w:rFonts w:hint="eastAsia"/>
        </w:rPr>
        <w:t>月停留時間統計分布</w:t>
      </w:r>
    </w:p>
    <w:p w14:paraId="47E6CEFF" w14:textId="0F2FBF74" w:rsidR="00B924A2" w:rsidRPr="00567520" w:rsidRDefault="00A2371F" w:rsidP="00B924A2">
      <w:pPr>
        <w:ind w:leftChars="0" w:left="0" w:right="240" w:firstLineChars="0" w:firstLine="0"/>
      </w:pPr>
      <w:r>
        <w:rPr>
          <w:noProof/>
        </w:rPr>
        <w:lastRenderedPageBreak/>
        <w:drawing>
          <wp:inline distT="0" distB="0" distL="0" distR="0" wp14:anchorId="1884C3FB" wp14:editId="1AEE5A14">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5491161" w14:textId="0B66073F"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8</w:t>
      </w:r>
      <w:r>
        <w:rPr>
          <w:rFonts w:hint="eastAsia"/>
        </w:rPr>
        <w:t xml:space="preserve"> </w:t>
      </w:r>
      <w:r>
        <w:rPr>
          <w:rFonts w:hint="eastAsia"/>
        </w:rPr>
        <w:t>民國</w:t>
      </w:r>
      <w:r>
        <w:rPr>
          <w:rFonts w:hint="eastAsia"/>
        </w:rPr>
        <w:t>113</w:t>
      </w:r>
      <w:r>
        <w:rPr>
          <w:rFonts w:hint="eastAsia"/>
        </w:rPr>
        <w:t>年</w:t>
      </w:r>
      <w:r>
        <w:t>8</w:t>
      </w:r>
      <w:r>
        <w:rPr>
          <w:rFonts w:hint="eastAsia"/>
        </w:rPr>
        <w:t>月停留時間統計分布</w:t>
      </w:r>
    </w:p>
    <w:p w14:paraId="1D70A6F6" w14:textId="06B56760" w:rsidR="00B924A2" w:rsidRPr="00567520" w:rsidRDefault="00A2371F" w:rsidP="00B924A2">
      <w:pPr>
        <w:ind w:leftChars="0" w:left="0" w:right="240" w:firstLineChars="0" w:firstLine="0"/>
      </w:pPr>
      <w:r>
        <w:rPr>
          <w:noProof/>
        </w:rPr>
        <w:drawing>
          <wp:inline distT="0" distB="0" distL="0" distR="0" wp14:anchorId="5D360FF5" wp14:editId="495F3632">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2BE2676" w14:textId="3B6B0CF5"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9</w:t>
      </w:r>
      <w:r>
        <w:rPr>
          <w:rFonts w:hint="eastAsia"/>
        </w:rPr>
        <w:t xml:space="preserve"> </w:t>
      </w:r>
      <w:r>
        <w:rPr>
          <w:rFonts w:hint="eastAsia"/>
        </w:rPr>
        <w:t>民國</w:t>
      </w:r>
      <w:r>
        <w:rPr>
          <w:rFonts w:hint="eastAsia"/>
        </w:rPr>
        <w:t>113</w:t>
      </w:r>
      <w:r>
        <w:rPr>
          <w:rFonts w:hint="eastAsia"/>
        </w:rPr>
        <w:t>年</w:t>
      </w:r>
      <w:r>
        <w:t>9</w:t>
      </w:r>
      <w:r>
        <w:rPr>
          <w:rFonts w:hint="eastAsia"/>
        </w:rPr>
        <w:t>月停留時間統計分布</w:t>
      </w:r>
    </w:p>
    <w:p w14:paraId="7A524D58" w14:textId="75BCB877" w:rsidR="00B924A2" w:rsidRPr="00567520" w:rsidRDefault="00A2371F" w:rsidP="00B924A2">
      <w:pPr>
        <w:ind w:leftChars="0" w:left="0" w:right="240" w:firstLineChars="0" w:firstLine="0"/>
      </w:pPr>
      <w:r>
        <w:rPr>
          <w:noProof/>
        </w:rPr>
        <w:lastRenderedPageBreak/>
        <w:drawing>
          <wp:inline distT="0" distB="0" distL="0" distR="0" wp14:anchorId="21B1B387" wp14:editId="0EAB99E5">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50C1AD5" w14:textId="5532B006"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10</w:t>
      </w:r>
      <w:r>
        <w:rPr>
          <w:rFonts w:hint="eastAsia"/>
        </w:rPr>
        <w:t xml:space="preserve"> </w:t>
      </w:r>
      <w:r>
        <w:rPr>
          <w:rFonts w:hint="eastAsia"/>
        </w:rPr>
        <w:t>民國</w:t>
      </w:r>
      <w:r>
        <w:rPr>
          <w:rFonts w:hint="eastAsia"/>
        </w:rPr>
        <w:t>113</w:t>
      </w:r>
      <w:r>
        <w:rPr>
          <w:rFonts w:hint="eastAsia"/>
        </w:rPr>
        <w:t>年</w:t>
      </w:r>
      <w:r>
        <w:rPr>
          <w:rFonts w:hint="eastAsia"/>
        </w:rPr>
        <w:t>1</w:t>
      </w:r>
      <w:r>
        <w:t>0</w:t>
      </w:r>
      <w:r>
        <w:rPr>
          <w:rFonts w:hint="eastAsia"/>
        </w:rPr>
        <w:t>月停留時間統計分布</w:t>
      </w:r>
    </w:p>
    <w:p w14:paraId="155CA3AF" w14:textId="4373DFE5" w:rsidR="00B924A2" w:rsidRDefault="00A2371F" w:rsidP="00B924A2">
      <w:pPr>
        <w:ind w:leftChars="0" w:left="0" w:right="240" w:firstLineChars="0" w:firstLine="0"/>
      </w:pPr>
      <w:r>
        <w:rPr>
          <w:noProof/>
        </w:rPr>
        <w:drawing>
          <wp:inline distT="0" distB="0" distL="0" distR="0" wp14:anchorId="59345738" wp14:editId="7C136AA5">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AC42D71" w14:textId="1B5FDA78"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11</w:t>
      </w:r>
      <w:r>
        <w:rPr>
          <w:rFonts w:hint="eastAsia"/>
        </w:rPr>
        <w:t xml:space="preserve"> </w:t>
      </w:r>
      <w:r>
        <w:rPr>
          <w:rFonts w:hint="eastAsia"/>
        </w:rPr>
        <w:t>民國</w:t>
      </w:r>
      <w:r>
        <w:rPr>
          <w:rFonts w:hint="eastAsia"/>
        </w:rPr>
        <w:t>113</w:t>
      </w:r>
      <w:r>
        <w:rPr>
          <w:rFonts w:hint="eastAsia"/>
        </w:rPr>
        <w:t>年</w:t>
      </w:r>
      <w:r>
        <w:rPr>
          <w:rFonts w:hint="eastAsia"/>
        </w:rPr>
        <w:t>1</w:t>
      </w:r>
      <w:r>
        <w:t>1</w:t>
      </w:r>
      <w:r>
        <w:rPr>
          <w:rFonts w:hint="eastAsia"/>
        </w:rPr>
        <w:t>月停留時間統計分布</w:t>
      </w:r>
    </w:p>
    <w:p w14:paraId="729F77CF" w14:textId="1A39DE8D" w:rsidR="00567520" w:rsidRDefault="00A2371F" w:rsidP="00B924A2">
      <w:pPr>
        <w:ind w:leftChars="0" w:left="0" w:right="240" w:firstLineChars="0" w:firstLine="0"/>
      </w:pPr>
      <w:r>
        <w:rPr>
          <w:noProof/>
        </w:rPr>
        <w:lastRenderedPageBreak/>
        <w:drawing>
          <wp:inline distT="0" distB="0" distL="0" distR="0" wp14:anchorId="3EE6EE50" wp14:editId="2F678F05">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15C65F7" w14:textId="6F50EC3E" w:rsidR="00567520" w:rsidRPr="00A2371F" w:rsidRDefault="00567520" w:rsidP="00A2371F">
      <w:pPr>
        <w:ind w:leftChars="41" w:left="98" w:right="240" w:firstLineChars="83" w:firstLine="199"/>
        <w:jc w:val="center"/>
      </w:pPr>
      <w:r>
        <w:rPr>
          <w:rFonts w:hint="eastAsia"/>
        </w:rPr>
        <w:t>圖</w:t>
      </w:r>
      <w:r w:rsidR="002F19B6">
        <w:rPr>
          <w:rFonts w:hint="eastAsia"/>
        </w:rPr>
        <w:t>4-4-</w:t>
      </w:r>
      <w:r w:rsidR="002F19B6">
        <w:t>12</w:t>
      </w:r>
      <w:r>
        <w:rPr>
          <w:rFonts w:hint="eastAsia"/>
        </w:rPr>
        <w:t xml:space="preserve"> </w:t>
      </w:r>
      <w:r>
        <w:rPr>
          <w:rFonts w:hint="eastAsia"/>
        </w:rPr>
        <w:t>民國</w:t>
      </w:r>
      <w:r>
        <w:rPr>
          <w:rFonts w:hint="eastAsia"/>
        </w:rPr>
        <w:t>113</w:t>
      </w:r>
      <w:r>
        <w:rPr>
          <w:rFonts w:hint="eastAsia"/>
        </w:rPr>
        <w:t>年</w:t>
      </w:r>
      <w:r>
        <w:rPr>
          <w:rFonts w:hint="eastAsia"/>
        </w:rPr>
        <w:t>1</w:t>
      </w:r>
      <w:r>
        <w:t>2</w:t>
      </w:r>
      <w:r>
        <w:rPr>
          <w:rFonts w:hint="eastAsia"/>
        </w:rPr>
        <w:t>月停留時間統計分布</w:t>
      </w:r>
    </w:p>
    <w:p w14:paraId="526C716A" w14:textId="69EA0A8A" w:rsidR="003F29E6" w:rsidRDefault="003F29E6" w:rsidP="003F29E6">
      <w:pPr>
        <w:pStyle w:val="2"/>
        <w:ind w:right="240"/>
      </w:pPr>
      <w:bookmarkStart w:id="71" w:name="_Toc200830966"/>
      <w:r>
        <w:rPr>
          <w:rFonts w:hint="eastAsia"/>
        </w:rPr>
        <w:t>票種使用行為差異分析</w:t>
      </w:r>
      <w:bookmarkEnd w:id="71"/>
    </w:p>
    <w:p w14:paraId="75C6FE78" w14:textId="62B0CD52" w:rsidR="00E635BB" w:rsidRDefault="00E635BB" w:rsidP="00292450">
      <w:pPr>
        <w:ind w:left="240" w:right="240" w:firstLine="480"/>
      </w:pPr>
      <w:r>
        <w:rPr>
          <w:rFonts w:hint="eastAsia"/>
        </w:rPr>
        <w:t>為了更深入理解校園內不同類型車輛使用者的停車模式，本節針對「票種」這一欄位進行分組，觀察其在停車場的停留時間分布情形。透過將全年度的有效進出</w:t>
      </w:r>
      <w:proofErr w:type="gramStart"/>
      <w:r>
        <w:rPr>
          <w:rFonts w:hint="eastAsia"/>
        </w:rPr>
        <w:t>紀錄依票種</w:t>
      </w:r>
      <w:proofErr w:type="gramEnd"/>
      <w:r>
        <w:rPr>
          <w:rFonts w:hint="eastAsia"/>
        </w:rPr>
        <w:t>分類，並統計各票種</w:t>
      </w:r>
      <w:proofErr w:type="gramStart"/>
      <w:r>
        <w:rPr>
          <w:rFonts w:hint="eastAsia"/>
        </w:rPr>
        <w:t>車輛在場時間</w:t>
      </w:r>
      <w:proofErr w:type="gramEnd"/>
      <w:r>
        <w:rPr>
          <w:rFonts w:hint="eastAsia"/>
        </w:rPr>
        <w:t>之分布區間</w:t>
      </w:r>
      <w:r w:rsidR="00292450">
        <w:rPr>
          <w:rFonts w:hint="eastAsia"/>
        </w:rPr>
        <w:t>，</w:t>
      </w:r>
      <w:r>
        <w:rPr>
          <w:rFonts w:hint="eastAsia"/>
        </w:rPr>
        <w:t>針對每</w:t>
      </w:r>
      <w:proofErr w:type="gramStart"/>
      <w:r>
        <w:rPr>
          <w:rFonts w:hint="eastAsia"/>
        </w:rPr>
        <w:t>個</w:t>
      </w:r>
      <w:proofErr w:type="gramEnd"/>
      <w:r>
        <w:rPr>
          <w:rFonts w:hint="eastAsia"/>
        </w:rPr>
        <w:t>票種繪製</w:t>
      </w:r>
      <w:proofErr w:type="gramStart"/>
      <w:r>
        <w:rPr>
          <w:rFonts w:hint="eastAsia"/>
        </w:rPr>
        <w:t>直方圖</w:t>
      </w:r>
      <w:proofErr w:type="gramEnd"/>
      <w:r>
        <w:rPr>
          <w:rFonts w:hint="eastAsia"/>
        </w:rPr>
        <w:t>，顯示在</w:t>
      </w:r>
      <w:r>
        <w:rPr>
          <w:rFonts w:hint="eastAsia"/>
        </w:rPr>
        <w:t xml:space="preserve"> 0 </w:t>
      </w:r>
      <w:r>
        <w:rPr>
          <w:rFonts w:hint="eastAsia"/>
        </w:rPr>
        <w:t>至</w:t>
      </w:r>
      <w:r>
        <w:rPr>
          <w:rFonts w:hint="eastAsia"/>
        </w:rPr>
        <w:t xml:space="preserve"> 16 </w:t>
      </w:r>
      <w:r>
        <w:rPr>
          <w:rFonts w:hint="eastAsia"/>
        </w:rPr>
        <w:t>小時內的停車紀錄分布情形。為了更清楚呈現常態行為，</w:t>
      </w:r>
      <w:r w:rsidR="008C46B0">
        <w:rPr>
          <w:rFonts w:hint="eastAsia"/>
        </w:rPr>
        <w:t>附</w:t>
      </w:r>
      <w:r w:rsidR="00821B41">
        <w:rPr>
          <w:rFonts w:hint="eastAsia"/>
        </w:rPr>
        <w:t>另一張圖</w:t>
      </w:r>
      <w:r>
        <w:rPr>
          <w:rFonts w:hint="eastAsia"/>
        </w:rPr>
        <w:t>顯示停留時間大於等於</w:t>
      </w:r>
      <w:r>
        <w:rPr>
          <w:rFonts w:hint="eastAsia"/>
        </w:rPr>
        <w:t xml:space="preserve"> 1 </w:t>
      </w:r>
      <w:r>
        <w:rPr>
          <w:rFonts w:hint="eastAsia"/>
        </w:rPr>
        <w:t>小時的資料。</w:t>
      </w:r>
    </w:p>
    <w:p w14:paraId="73A5BE87" w14:textId="22EE68EA" w:rsidR="00E635BB" w:rsidRDefault="00E635BB" w:rsidP="00E635BB">
      <w:pPr>
        <w:ind w:left="240" w:right="240" w:firstLine="480"/>
      </w:pPr>
      <w:r>
        <w:rPr>
          <w:rFonts w:hint="eastAsia"/>
        </w:rPr>
        <w:t>整體觀察發現，多數票種的使用行為都具備明顯的特性，特別是在「停留時間高峰位置」、「停車時段長度」與「是否存在異常佔用」三個面向上</w:t>
      </w:r>
      <w:r w:rsidR="002B2452">
        <w:rPr>
          <w:rFonts w:hint="eastAsia"/>
        </w:rPr>
        <w:t>的</w:t>
      </w:r>
      <w:r>
        <w:rPr>
          <w:rFonts w:hint="eastAsia"/>
        </w:rPr>
        <w:t>差異：</w:t>
      </w:r>
    </w:p>
    <w:p w14:paraId="388B2406" w14:textId="77777777" w:rsidR="00E635BB" w:rsidRDefault="00E635BB" w:rsidP="00E635BB">
      <w:pPr>
        <w:ind w:left="240" w:right="240" w:firstLine="480"/>
      </w:pPr>
      <w:r>
        <w:rPr>
          <w:rFonts w:hint="eastAsia"/>
        </w:rPr>
        <w:t>（</w:t>
      </w:r>
      <w:r>
        <w:rPr>
          <w:rFonts w:hint="eastAsia"/>
        </w:rPr>
        <w:t>1</w:t>
      </w:r>
      <w:r>
        <w:rPr>
          <w:rFonts w:hint="eastAsia"/>
        </w:rPr>
        <w:t>）教職員長時汽車識別證</w:t>
      </w:r>
    </w:p>
    <w:p w14:paraId="7414D8D9" w14:textId="467A4B3B" w:rsidR="00E635BB" w:rsidRDefault="00E635BB" w:rsidP="00E635BB">
      <w:pPr>
        <w:ind w:left="240" w:right="240" w:firstLine="480"/>
      </w:pPr>
      <w:r>
        <w:rPr>
          <w:rFonts w:hint="eastAsia"/>
        </w:rPr>
        <w:t>此票種為典型的長時停車使用者，多數車輛停留時間集中在</w:t>
      </w:r>
      <w:r>
        <w:rPr>
          <w:rFonts w:hint="eastAsia"/>
        </w:rPr>
        <w:t xml:space="preserve"> 8 </w:t>
      </w:r>
      <w:r>
        <w:rPr>
          <w:rFonts w:hint="eastAsia"/>
        </w:rPr>
        <w:t>至</w:t>
      </w:r>
      <w:r>
        <w:rPr>
          <w:rFonts w:hint="eastAsia"/>
        </w:rPr>
        <w:t xml:space="preserve"> 10 </w:t>
      </w:r>
      <w:r>
        <w:rPr>
          <w:rFonts w:hint="eastAsia"/>
        </w:rPr>
        <w:t>小時之間。此結果說明教職員車主大多在校工作完整天，極少中途離校或更換停車位。由於該群體具有高度穩定性。</w:t>
      </w:r>
    </w:p>
    <w:p w14:paraId="5ECFF4A4" w14:textId="77777777" w:rsidR="00E635BB" w:rsidRDefault="00E635BB" w:rsidP="00E635BB">
      <w:pPr>
        <w:ind w:left="240" w:right="240" w:firstLine="480"/>
      </w:pPr>
      <w:r>
        <w:rPr>
          <w:rFonts w:hint="eastAsia"/>
        </w:rPr>
        <w:t>（</w:t>
      </w:r>
      <w:r>
        <w:rPr>
          <w:rFonts w:hint="eastAsia"/>
        </w:rPr>
        <w:t>2</w:t>
      </w:r>
      <w:r>
        <w:rPr>
          <w:rFonts w:hint="eastAsia"/>
        </w:rPr>
        <w:t>）學生長時汽車識別證</w:t>
      </w:r>
    </w:p>
    <w:p w14:paraId="0CDD6A0F" w14:textId="1700F2F5" w:rsidR="00E635BB" w:rsidRDefault="00E635BB" w:rsidP="00E635BB">
      <w:pPr>
        <w:ind w:left="240" w:right="240" w:firstLine="480"/>
      </w:pPr>
      <w:r>
        <w:rPr>
          <w:rFonts w:hint="eastAsia"/>
        </w:rPr>
        <w:t>其停留時間也偏長，但整體比教職員略分散，部分學生可能因課程安排、社團活動或休息空檔，出現</w:t>
      </w:r>
      <w:r>
        <w:rPr>
          <w:rFonts w:hint="eastAsia"/>
        </w:rPr>
        <w:t xml:space="preserve"> 4</w:t>
      </w:r>
      <w:r>
        <w:rPr>
          <w:rFonts w:hint="eastAsia"/>
        </w:rPr>
        <w:t>～</w:t>
      </w:r>
      <w:r>
        <w:rPr>
          <w:rFonts w:hint="eastAsia"/>
        </w:rPr>
        <w:t xml:space="preserve">8 </w:t>
      </w:r>
      <w:r>
        <w:rPr>
          <w:rFonts w:hint="eastAsia"/>
        </w:rPr>
        <w:t>小時的不定時段停車型態。</w:t>
      </w:r>
      <w:proofErr w:type="gramStart"/>
      <w:r>
        <w:rPr>
          <w:rFonts w:hint="eastAsia"/>
        </w:rPr>
        <w:t>此外，</w:t>
      </w:r>
      <w:proofErr w:type="gramEnd"/>
      <w:r>
        <w:rPr>
          <w:rFonts w:hint="eastAsia"/>
        </w:rPr>
        <w:t>圖形</w:t>
      </w:r>
      <w:proofErr w:type="gramStart"/>
      <w:r>
        <w:rPr>
          <w:rFonts w:hint="eastAsia"/>
        </w:rPr>
        <w:t>尾端略有</w:t>
      </w:r>
      <w:proofErr w:type="gramEnd"/>
      <w:r>
        <w:rPr>
          <w:rFonts w:hint="eastAsia"/>
        </w:rPr>
        <w:t>拖長，</w:t>
      </w:r>
      <w:r>
        <w:rPr>
          <w:rFonts w:hint="eastAsia"/>
        </w:rPr>
        <w:lastRenderedPageBreak/>
        <w:t>顯示有部分學生車輛可能留宿或長時間</w:t>
      </w:r>
      <w:proofErr w:type="gramStart"/>
      <w:r>
        <w:rPr>
          <w:rFonts w:hint="eastAsia"/>
        </w:rPr>
        <w:t>佔用車格</w:t>
      </w:r>
      <w:proofErr w:type="gramEnd"/>
      <w:r>
        <w:rPr>
          <w:rFonts w:hint="eastAsia"/>
        </w:rPr>
        <w:t>，值得未來納入夜間停車管理機制考量。</w:t>
      </w:r>
    </w:p>
    <w:p w14:paraId="253A881C" w14:textId="77777777" w:rsidR="00E635BB" w:rsidRDefault="00E635BB" w:rsidP="00E635BB">
      <w:pPr>
        <w:ind w:left="240" w:right="240" w:firstLine="480"/>
      </w:pPr>
      <w:r>
        <w:rPr>
          <w:rFonts w:hint="eastAsia"/>
        </w:rPr>
        <w:t>（</w:t>
      </w:r>
      <w:r>
        <w:rPr>
          <w:rFonts w:hint="eastAsia"/>
        </w:rPr>
        <w:t>3</w:t>
      </w:r>
      <w:r>
        <w:rPr>
          <w:rFonts w:hint="eastAsia"/>
        </w:rPr>
        <w:t>）在職專班汽車票種</w:t>
      </w:r>
    </w:p>
    <w:p w14:paraId="5D4A37F7" w14:textId="247E057C" w:rsidR="00E635BB" w:rsidRDefault="00E635BB" w:rsidP="00E635BB">
      <w:pPr>
        <w:ind w:left="240" w:right="240" w:firstLine="480"/>
      </w:pPr>
      <w:r>
        <w:rPr>
          <w:rFonts w:hint="eastAsia"/>
        </w:rPr>
        <w:t>這個票種的使用者群體極具特殊性。圖形呈現出明顯的傾斜分布，多數停留時間集中在</w:t>
      </w:r>
      <w:r>
        <w:rPr>
          <w:rFonts w:hint="eastAsia"/>
        </w:rPr>
        <w:t xml:space="preserve"> 3</w:t>
      </w:r>
      <w:r>
        <w:rPr>
          <w:rFonts w:hint="eastAsia"/>
        </w:rPr>
        <w:t>～</w:t>
      </w:r>
      <w:r>
        <w:rPr>
          <w:rFonts w:hint="eastAsia"/>
        </w:rPr>
        <w:t xml:space="preserve">6 </w:t>
      </w:r>
      <w:r>
        <w:rPr>
          <w:rFonts w:hint="eastAsia"/>
        </w:rPr>
        <w:t>小時</w:t>
      </w:r>
      <w:proofErr w:type="gramStart"/>
      <w:r>
        <w:rPr>
          <w:rFonts w:hint="eastAsia"/>
        </w:rPr>
        <w:t>之間，</w:t>
      </w:r>
      <w:proofErr w:type="gramEnd"/>
      <w:r>
        <w:rPr>
          <w:rFonts w:hint="eastAsia"/>
        </w:rPr>
        <w:t>與在職專班多於夜間或週末上課的性質相符。由此推測，在職專班車輛使用時段與高峰並不重疊。</w:t>
      </w:r>
    </w:p>
    <w:p w14:paraId="0351E024" w14:textId="77777777" w:rsidR="00E635BB" w:rsidRDefault="00E635BB" w:rsidP="00E635BB">
      <w:pPr>
        <w:ind w:left="240" w:right="240" w:firstLine="480"/>
      </w:pPr>
      <w:r>
        <w:rPr>
          <w:rFonts w:hint="eastAsia"/>
        </w:rPr>
        <w:t>（</w:t>
      </w:r>
      <w:r>
        <w:rPr>
          <w:rFonts w:hint="eastAsia"/>
        </w:rPr>
        <w:t>4</w:t>
      </w:r>
      <w:r>
        <w:rPr>
          <w:rFonts w:hint="eastAsia"/>
        </w:rPr>
        <w:t>）貴賓臨時票種／優惠臨時票種</w:t>
      </w:r>
    </w:p>
    <w:p w14:paraId="4EB12877" w14:textId="0A56907D" w:rsidR="00E635BB" w:rsidRDefault="00E635BB" w:rsidP="00E635BB">
      <w:pPr>
        <w:ind w:left="240" w:right="240" w:firstLine="480"/>
      </w:pPr>
      <w:proofErr w:type="gramStart"/>
      <w:r>
        <w:rPr>
          <w:rFonts w:hint="eastAsia"/>
        </w:rPr>
        <w:t>此類票種</w:t>
      </w:r>
      <w:proofErr w:type="gramEnd"/>
      <w:r>
        <w:rPr>
          <w:rFonts w:hint="eastAsia"/>
        </w:rPr>
        <w:t>分布非常分散，大量紀錄落於</w:t>
      </w:r>
      <w:r>
        <w:rPr>
          <w:rFonts w:hint="eastAsia"/>
        </w:rPr>
        <w:t xml:space="preserve"> 1 </w:t>
      </w:r>
      <w:r>
        <w:rPr>
          <w:rFonts w:hint="eastAsia"/>
        </w:rPr>
        <w:t>小時</w:t>
      </w:r>
      <w:proofErr w:type="gramStart"/>
      <w:r>
        <w:rPr>
          <w:rFonts w:hint="eastAsia"/>
        </w:rPr>
        <w:t>以內，</w:t>
      </w:r>
      <w:proofErr w:type="gramEnd"/>
      <w:r>
        <w:rPr>
          <w:rFonts w:hint="eastAsia"/>
        </w:rPr>
        <w:t>反映出進出目的短暫、任務導向明確（如洽公、訪校、面試等）。不過也有少量車輛停留時間拉長，顯示個別活動（例如會議、比賽等）會導致停車時間變長，這些資訊可用來事先規劃臨時活動期間的停車需求量。</w:t>
      </w:r>
    </w:p>
    <w:p w14:paraId="7D6A4201" w14:textId="71E9B59C" w:rsidR="00E635BB" w:rsidRDefault="00E635BB" w:rsidP="00E635BB">
      <w:pPr>
        <w:ind w:left="240" w:right="240" w:firstLine="480"/>
      </w:pPr>
      <w:r>
        <w:rPr>
          <w:rFonts w:hint="eastAsia"/>
        </w:rPr>
        <w:t>（</w:t>
      </w:r>
      <w:r>
        <w:rPr>
          <w:rFonts w:hint="eastAsia"/>
        </w:rPr>
        <w:t>5</w:t>
      </w:r>
      <w:r>
        <w:rPr>
          <w:rFonts w:hint="eastAsia"/>
        </w:rPr>
        <w:t>）教職員與學生計次汽車識別證</w:t>
      </w:r>
    </w:p>
    <w:p w14:paraId="0D78780C" w14:textId="389F4C32" w:rsidR="00E635BB" w:rsidRDefault="00E635BB" w:rsidP="00E635BB">
      <w:pPr>
        <w:ind w:left="240" w:right="240" w:firstLine="480"/>
      </w:pPr>
      <w:proofErr w:type="gramStart"/>
      <w:r>
        <w:rPr>
          <w:rFonts w:hint="eastAsia"/>
        </w:rPr>
        <w:t>這類票種</w:t>
      </w:r>
      <w:proofErr w:type="gramEnd"/>
      <w:r>
        <w:rPr>
          <w:rFonts w:hint="eastAsia"/>
        </w:rPr>
        <w:t>的使用行為較不穩定，部分使用者可能為彈性工作、部分時間出勤者，其停留時間分布從</w:t>
      </w:r>
      <w:r>
        <w:rPr>
          <w:rFonts w:hint="eastAsia"/>
        </w:rPr>
        <w:t xml:space="preserve"> 1 </w:t>
      </w:r>
      <w:r>
        <w:rPr>
          <w:rFonts w:hint="eastAsia"/>
        </w:rPr>
        <w:t>小時至</w:t>
      </w:r>
      <w:r>
        <w:rPr>
          <w:rFonts w:hint="eastAsia"/>
        </w:rPr>
        <w:t xml:space="preserve"> 10 </w:t>
      </w:r>
      <w:r>
        <w:rPr>
          <w:rFonts w:hint="eastAsia"/>
        </w:rPr>
        <w:t>小時皆有，缺乏明顯的高峰值。這顯示出他們對停車位的需求具有一定隨機性。</w:t>
      </w:r>
    </w:p>
    <w:p w14:paraId="61A21CA1" w14:textId="77777777" w:rsidR="00E635BB" w:rsidRDefault="00E635BB" w:rsidP="00E635BB">
      <w:pPr>
        <w:ind w:left="240" w:right="240" w:firstLine="480"/>
      </w:pPr>
      <w:r>
        <w:rPr>
          <w:rFonts w:hint="eastAsia"/>
        </w:rPr>
        <w:t>（</w:t>
      </w:r>
      <w:r>
        <w:rPr>
          <w:rFonts w:hint="eastAsia"/>
        </w:rPr>
        <w:t>6</w:t>
      </w:r>
      <w:r>
        <w:rPr>
          <w:rFonts w:hint="eastAsia"/>
        </w:rPr>
        <w:t>）廠商車輛、施工車與特殊入校類型</w:t>
      </w:r>
    </w:p>
    <w:p w14:paraId="31F6BAE7" w14:textId="2BA76A29" w:rsidR="00E635BB" w:rsidRDefault="007E5536" w:rsidP="00E635BB">
      <w:pPr>
        <w:ind w:left="240" w:right="240" w:firstLine="480"/>
      </w:pPr>
      <w:r>
        <w:rPr>
          <w:rFonts w:hint="eastAsia"/>
        </w:rPr>
        <w:t>此</w:t>
      </w:r>
      <w:r w:rsidR="00E635BB">
        <w:rPr>
          <w:rFonts w:hint="eastAsia"/>
        </w:rPr>
        <w:t>票種的停留時間極端分布明顯，</w:t>
      </w:r>
      <w:r w:rsidR="00C31131">
        <w:rPr>
          <w:rFonts w:hint="eastAsia"/>
        </w:rPr>
        <w:t>因其包含外包工程廠商、學</w:t>
      </w:r>
      <w:r w:rsidR="007A0943">
        <w:rPr>
          <w:rFonts w:hint="eastAsia"/>
        </w:rPr>
        <w:t>生餐廳、便利商店之</w:t>
      </w:r>
      <w:r w:rsidR="00C31131">
        <w:rPr>
          <w:rFonts w:hint="eastAsia"/>
        </w:rPr>
        <w:t>工作人員等</w:t>
      </w:r>
      <w:r w:rsidR="00D66558">
        <w:rPr>
          <w:rFonts w:hint="eastAsia"/>
        </w:rPr>
        <w:t>，有些施工車輛只停留</w:t>
      </w:r>
      <w:r w:rsidR="00D66558">
        <w:rPr>
          <w:rFonts w:hint="eastAsia"/>
        </w:rPr>
        <w:t xml:space="preserve"> 30 </w:t>
      </w:r>
      <w:r w:rsidR="00D66558">
        <w:rPr>
          <w:rFonts w:hint="eastAsia"/>
        </w:rPr>
        <w:t>分鐘，有些則佔用超過</w:t>
      </w:r>
      <w:r w:rsidR="00D66558">
        <w:rPr>
          <w:rFonts w:hint="eastAsia"/>
        </w:rPr>
        <w:t xml:space="preserve"> 12 </w:t>
      </w:r>
      <w:r w:rsidR="00D66558">
        <w:rPr>
          <w:rFonts w:hint="eastAsia"/>
        </w:rPr>
        <w:t>小時，甚至連續數日</w:t>
      </w:r>
      <w:r w:rsidR="00E635BB">
        <w:rPr>
          <w:rFonts w:hint="eastAsia"/>
        </w:rPr>
        <w:t>。</w:t>
      </w:r>
    </w:p>
    <w:p w14:paraId="616CEFC1" w14:textId="77777777" w:rsidR="00E635BB" w:rsidRDefault="00E635BB" w:rsidP="00E635BB">
      <w:pPr>
        <w:ind w:left="240" w:right="240" w:firstLine="480"/>
      </w:pPr>
      <w:r>
        <w:rPr>
          <w:rFonts w:hint="eastAsia"/>
        </w:rPr>
        <w:t>（</w:t>
      </w:r>
      <w:r>
        <w:rPr>
          <w:rFonts w:hint="eastAsia"/>
        </w:rPr>
        <w:t>7</w:t>
      </w:r>
      <w:r>
        <w:rPr>
          <w:rFonts w:hint="eastAsia"/>
        </w:rPr>
        <w:t>）身心障礙與退休校友票種</w:t>
      </w:r>
    </w:p>
    <w:p w14:paraId="2B36B607" w14:textId="523AE444" w:rsidR="00E635BB" w:rsidRDefault="00E635BB" w:rsidP="00E635BB">
      <w:pPr>
        <w:ind w:left="240" w:right="240" w:firstLine="480"/>
      </w:pPr>
      <w:r>
        <w:rPr>
          <w:rFonts w:hint="eastAsia"/>
        </w:rPr>
        <w:t>此類車輛停留時間分布則落於「中時段」範圍（約</w:t>
      </w:r>
      <w:r>
        <w:rPr>
          <w:rFonts w:hint="eastAsia"/>
        </w:rPr>
        <w:t xml:space="preserve"> 3</w:t>
      </w:r>
      <w:r>
        <w:rPr>
          <w:rFonts w:hint="eastAsia"/>
        </w:rPr>
        <w:t>～</w:t>
      </w:r>
      <w:r>
        <w:rPr>
          <w:rFonts w:hint="eastAsia"/>
        </w:rPr>
        <w:t xml:space="preserve">6 </w:t>
      </w:r>
      <w:r>
        <w:rPr>
          <w:rFonts w:hint="eastAsia"/>
        </w:rPr>
        <w:t>小時），可能與洽公、參與活動或探訪校園等需求有關，整體數量不高、變異不大。</w:t>
      </w:r>
    </w:p>
    <w:p w14:paraId="7D936786" w14:textId="77777777" w:rsidR="000D7D0E" w:rsidRPr="00775573" w:rsidRDefault="000D7D0E" w:rsidP="00037346">
      <w:pPr>
        <w:ind w:leftChars="0" w:left="0" w:right="240" w:firstLineChars="0" w:firstLine="0"/>
      </w:pPr>
    </w:p>
    <w:p w14:paraId="42665279" w14:textId="3EA7F104" w:rsidR="00F90ACF" w:rsidRDefault="00242DF4" w:rsidP="007B5C8F">
      <w:pPr>
        <w:ind w:leftChars="0" w:left="0" w:right="240" w:firstLineChars="0" w:firstLine="0"/>
      </w:pPr>
      <w:r w:rsidRPr="00242DF4">
        <w:rPr>
          <w:noProof/>
        </w:rPr>
        <w:lastRenderedPageBreak/>
        <w:drawing>
          <wp:inline distT="0" distB="0" distL="0" distR="0" wp14:anchorId="1016A8CE" wp14:editId="12E63091">
            <wp:extent cx="5760085" cy="3435985"/>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085" cy="3435985"/>
                    </a:xfrm>
                    <a:prstGeom prst="rect">
                      <a:avLst/>
                    </a:prstGeom>
                  </pic:spPr>
                </pic:pic>
              </a:graphicData>
            </a:graphic>
          </wp:inline>
        </w:drawing>
      </w:r>
    </w:p>
    <w:p w14:paraId="4BD5FCEC" w14:textId="7F31F551" w:rsidR="007F3677" w:rsidRDefault="007F3677" w:rsidP="007B5C8F">
      <w:pPr>
        <w:ind w:leftChars="0" w:left="0" w:right="240" w:firstLineChars="0" w:firstLine="0"/>
      </w:pPr>
      <w:r w:rsidRPr="007F3677">
        <w:rPr>
          <w:noProof/>
        </w:rPr>
        <w:drawing>
          <wp:inline distT="0" distB="0" distL="0" distR="0" wp14:anchorId="3A9D33EA" wp14:editId="2286D03D">
            <wp:extent cx="5760085" cy="3435985"/>
            <wp:effectExtent l="0" t="0" r="0"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085" cy="3435985"/>
                    </a:xfrm>
                    <a:prstGeom prst="rect">
                      <a:avLst/>
                    </a:prstGeom>
                  </pic:spPr>
                </pic:pic>
              </a:graphicData>
            </a:graphic>
          </wp:inline>
        </w:drawing>
      </w:r>
    </w:p>
    <w:p w14:paraId="418D5898" w14:textId="321B173F" w:rsidR="007B5C8F" w:rsidRPr="00A2371F" w:rsidRDefault="007B5C8F" w:rsidP="007B5C8F">
      <w:pPr>
        <w:ind w:leftChars="41" w:left="98" w:right="240" w:firstLineChars="83" w:firstLine="199"/>
        <w:jc w:val="center"/>
      </w:pPr>
      <w:r>
        <w:rPr>
          <w:rFonts w:hint="eastAsia"/>
        </w:rPr>
        <w:t>圖</w:t>
      </w:r>
      <w:r>
        <w:rPr>
          <w:rFonts w:hint="eastAsia"/>
        </w:rPr>
        <w:t>4-</w:t>
      </w:r>
      <w:r w:rsidR="009D2DCC">
        <w:t>5-1</w:t>
      </w:r>
      <w:r>
        <w:rPr>
          <w:rFonts w:hint="eastAsia"/>
        </w:rPr>
        <w:t xml:space="preserve"> </w:t>
      </w:r>
      <w:r w:rsidR="00204580">
        <w:rPr>
          <w:rFonts w:hint="eastAsia"/>
        </w:rPr>
        <w:t>臨停車</w:t>
      </w:r>
      <w:r w:rsidR="00976B60">
        <w:rPr>
          <w:rFonts w:hint="eastAsia"/>
        </w:rPr>
        <w:t xml:space="preserve"> </w:t>
      </w:r>
      <w:r w:rsidR="00204580">
        <w:rPr>
          <w:rFonts w:hint="eastAsia"/>
        </w:rPr>
        <w:t>票種停留時間統計</w:t>
      </w:r>
    </w:p>
    <w:p w14:paraId="1726927C" w14:textId="28EF7247" w:rsidR="007B5C8F" w:rsidRDefault="00242DF4" w:rsidP="007B5C8F">
      <w:pPr>
        <w:ind w:leftChars="0" w:left="0" w:right="240" w:firstLineChars="0" w:firstLine="0"/>
      </w:pPr>
      <w:r w:rsidRPr="00242DF4">
        <w:rPr>
          <w:noProof/>
        </w:rPr>
        <w:lastRenderedPageBreak/>
        <w:drawing>
          <wp:inline distT="0" distB="0" distL="0" distR="0" wp14:anchorId="57892A2E" wp14:editId="43CFFD07">
            <wp:extent cx="5760085" cy="3435985"/>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085" cy="3435985"/>
                    </a:xfrm>
                    <a:prstGeom prst="rect">
                      <a:avLst/>
                    </a:prstGeom>
                  </pic:spPr>
                </pic:pic>
              </a:graphicData>
            </a:graphic>
          </wp:inline>
        </w:drawing>
      </w:r>
    </w:p>
    <w:p w14:paraId="04FFD787" w14:textId="2DB922C6" w:rsidR="007F3677" w:rsidRPr="007B5C8F" w:rsidRDefault="007F3677" w:rsidP="007B5C8F">
      <w:pPr>
        <w:ind w:leftChars="0" w:left="0" w:right="240" w:firstLineChars="0" w:firstLine="0"/>
      </w:pPr>
      <w:r w:rsidRPr="007F3677">
        <w:rPr>
          <w:noProof/>
        </w:rPr>
        <w:drawing>
          <wp:inline distT="0" distB="0" distL="0" distR="0" wp14:anchorId="3277E491" wp14:editId="0A901926">
            <wp:extent cx="5760085" cy="3435985"/>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0085" cy="3435985"/>
                    </a:xfrm>
                    <a:prstGeom prst="rect">
                      <a:avLst/>
                    </a:prstGeom>
                  </pic:spPr>
                </pic:pic>
              </a:graphicData>
            </a:graphic>
          </wp:inline>
        </w:drawing>
      </w:r>
    </w:p>
    <w:p w14:paraId="668C8EB7" w14:textId="69284A16"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2</w:t>
      </w:r>
      <w:r>
        <w:rPr>
          <w:rFonts w:hint="eastAsia"/>
        </w:rPr>
        <w:t xml:space="preserve"> </w:t>
      </w:r>
      <w:r w:rsidR="00204580">
        <w:rPr>
          <w:rFonts w:hint="eastAsia"/>
        </w:rPr>
        <w:t>學生計次汽車</w:t>
      </w:r>
      <w:r w:rsidR="00204580">
        <w:rPr>
          <w:rFonts w:hint="eastAsia"/>
        </w:rPr>
        <w:t xml:space="preserve"> </w:t>
      </w:r>
      <w:r w:rsidR="00204580">
        <w:rPr>
          <w:rFonts w:hint="eastAsia"/>
        </w:rPr>
        <w:t>票種停留時間統計</w:t>
      </w:r>
    </w:p>
    <w:p w14:paraId="2FD90980" w14:textId="344E324A" w:rsidR="007B5C8F" w:rsidRPr="007B5C8F" w:rsidRDefault="007B5C8F" w:rsidP="007B5C8F">
      <w:pPr>
        <w:ind w:leftChars="0" w:left="0" w:right="240" w:firstLineChars="0" w:firstLine="0"/>
      </w:pPr>
    </w:p>
    <w:p w14:paraId="36EC22F7" w14:textId="55218478" w:rsidR="007B5C8F" w:rsidRDefault="00242DF4" w:rsidP="007B5C8F">
      <w:pPr>
        <w:ind w:leftChars="0" w:left="0" w:right="240" w:firstLineChars="0" w:firstLine="0"/>
      </w:pPr>
      <w:r w:rsidRPr="00242DF4">
        <w:rPr>
          <w:noProof/>
        </w:rPr>
        <w:lastRenderedPageBreak/>
        <w:drawing>
          <wp:inline distT="0" distB="0" distL="0" distR="0" wp14:anchorId="30829749" wp14:editId="79827E02">
            <wp:extent cx="5760085" cy="34359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085" cy="3435985"/>
                    </a:xfrm>
                    <a:prstGeom prst="rect">
                      <a:avLst/>
                    </a:prstGeom>
                  </pic:spPr>
                </pic:pic>
              </a:graphicData>
            </a:graphic>
          </wp:inline>
        </w:drawing>
      </w:r>
    </w:p>
    <w:p w14:paraId="01E3DC3E" w14:textId="7E90A6C3" w:rsidR="007F3677" w:rsidRDefault="007F3677" w:rsidP="007B5C8F">
      <w:pPr>
        <w:ind w:leftChars="0" w:left="0" w:right="240" w:firstLineChars="0" w:firstLine="0"/>
      </w:pPr>
      <w:r w:rsidRPr="007F3677">
        <w:rPr>
          <w:noProof/>
        </w:rPr>
        <w:drawing>
          <wp:inline distT="0" distB="0" distL="0" distR="0" wp14:anchorId="0E5A82A0" wp14:editId="2C6058FC">
            <wp:extent cx="5760085" cy="3435985"/>
            <wp:effectExtent l="0" t="0" r="0" b="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085" cy="3435985"/>
                    </a:xfrm>
                    <a:prstGeom prst="rect">
                      <a:avLst/>
                    </a:prstGeom>
                  </pic:spPr>
                </pic:pic>
              </a:graphicData>
            </a:graphic>
          </wp:inline>
        </w:drawing>
      </w:r>
    </w:p>
    <w:p w14:paraId="394BF7F8" w14:textId="5EA07BF3"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3</w:t>
      </w:r>
      <w:r>
        <w:rPr>
          <w:rFonts w:hint="eastAsia"/>
        </w:rPr>
        <w:t xml:space="preserve"> </w:t>
      </w:r>
      <w:r w:rsidR="00242DF4">
        <w:rPr>
          <w:rFonts w:hint="eastAsia"/>
        </w:rPr>
        <w:t>教職員汽車</w:t>
      </w:r>
      <w:r w:rsidR="00242DF4">
        <w:rPr>
          <w:rFonts w:hint="eastAsia"/>
        </w:rPr>
        <w:t xml:space="preserve"> </w:t>
      </w:r>
      <w:r w:rsidR="00242DF4">
        <w:rPr>
          <w:rFonts w:hint="eastAsia"/>
        </w:rPr>
        <w:t>票種停留時間統計</w:t>
      </w:r>
    </w:p>
    <w:p w14:paraId="34389D1A" w14:textId="07428295" w:rsidR="007B5C8F" w:rsidRDefault="005A03BE" w:rsidP="007B5C8F">
      <w:pPr>
        <w:ind w:leftChars="0" w:left="0" w:right="240" w:firstLineChars="0" w:firstLine="0"/>
      </w:pPr>
      <w:r w:rsidRPr="005A03BE">
        <w:rPr>
          <w:noProof/>
        </w:rPr>
        <w:lastRenderedPageBreak/>
        <w:drawing>
          <wp:inline distT="0" distB="0" distL="0" distR="0" wp14:anchorId="6511E1AB" wp14:editId="15A998FD">
            <wp:extent cx="5760085" cy="343598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085" cy="3435985"/>
                    </a:xfrm>
                    <a:prstGeom prst="rect">
                      <a:avLst/>
                    </a:prstGeom>
                  </pic:spPr>
                </pic:pic>
              </a:graphicData>
            </a:graphic>
          </wp:inline>
        </w:drawing>
      </w:r>
    </w:p>
    <w:p w14:paraId="1D98491A" w14:textId="62B9D5AB" w:rsidR="007F3677" w:rsidRPr="007B5C8F" w:rsidRDefault="007F3677" w:rsidP="007B5C8F">
      <w:pPr>
        <w:ind w:leftChars="0" w:left="0" w:right="240" w:firstLineChars="0" w:firstLine="0"/>
      </w:pPr>
      <w:r w:rsidRPr="007F3677">
        <w:rPr>
          <w:noProof/>
        </w:rPr>
        <w:drawing>
          <wp:inline distT="0" distB="0" distL="0" distR="0" wp14:anchorId="0E46E4EE" wp14:editId="2595EF9D">
            <wp:extent cx="5760085" cy="3435985"/>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085" cy="3435985"/>
                    </a:xfrm>
                    <a:prstGeom prst="rect">
                      <a:avLst/>
                    </a:prstGeom>
                  </pic:spPr>
                </pic:pic>
              </a:graphicData>
            </a:graphic>
          </wp:inline>
        </w:drawing>
      </w:r>
    </w:p>
    <w:p w14:paraId="3274B7BE" w14:textId="59EC9FE7"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4</w:t>
      </w:r>
      <w:r>
        <w:rPr>
          <w:rFonts w:hint="eastAsia"/>
        </w:rPr>
        <w:t xml:space="preserve"> </w:t>
      </w:r>
      <w:r w:rsidR="00E37F02">
        <w:rPr>
          <w:rFonts w:hint="eastAsia"/>
        </w:rPr>
        <w:t>學生長時汽車</w:t>
      </w:r>
      <w:r w:rsidR="00E37F02">
        <w:rPr>
          <w:rFonts w:hint="eastAsia"/>
        </w:rPr>
        <w:t xml:space="preserve"> </w:t>
      </w:r>
      <w:r w:rsidR="00E37F02">
        <w:rPr>
          <w:rFonts w:hint="eastAsia"/>
        </w:rPr>
        <w:t>票種停留時間統計</w:t>
      </w:r>
    </w:p>
    <w:p w14:paraId="5A931952" w14:textId="0416154F" w:rsidR="007B5C8F" w:rsidRDefault="005A03BE" w:rsidP="007B5C8F">
      <w:pPr>
        <w:ind w:leftChars="0" w:left="0" w:right="240" w:firstLineChars="0" w:firstLine="0"/>
      </w:pPr>
      <w:r w:rsidRPr="005A03BE">
        <w:rPr>
          <w:noProof/>
        </w:rPr>
        <w:lastRenderedPageBreak/>
        <w:drawing>
          <wp:inline distT="0" distB="0" distL="0" distR="0" wp14:anchorId="634203EF" wp14:editId="5525481F">
            <wp:extent cx="5760085" cy="3435985"/>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60085" cy="3435985"/>
                    </a:xfrm>
                    <a:prstGeom prst="rect">
                      <a:avLst/>
                    </a:prstGeom>
                  </pic:spPr>
                </pic:pic>
              </a:graphicData>
            </a:graphic>
          </wp:inline>
        </w:drawing>
      </w:r>
    </w:p>
    <w:p w14:paraId="5E3C1ECF" w14:textId="3814C716" w:rsidR="007F3677" w:rsidRPr="007B5C8F" w:rsidRDefault="007F3677" w:rsidP="007B5C8F">
      <w:pPr>
        <w:ind w:leftChars="0" w:left="0" w:right="240" w:firstLineChars="0" w:firstLine="0"/>
      </w:pPr>
      <w:r w:rsidRPr="007F3677">
        <w:rPr>
          <w:noProof/>
        </w:rPr>
        <w:drawing>
          <wp:inline distT="0" distB="0" distL="0" distR="0" wp14:anchorId="10265735" wp14:editId="695C678B">
            <wp:extent cx="5760085" cy="3435985"/>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60085" cy="3435985"/>
                    </a:xfrm>
                    <a:prstGeom prst="rect">
                      <a:avLst/>
                    </a:prstGeom>
                  </pic:spPr>
                </pic:pic>
              </a:graphicData>
            </a:graphic>
          </wp:inline>
        </w:drawing>
      </w:r>
    </w:p>
    <w:p w14:paraId="42B9B4E9" w14:textId="7623C04A"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5</w:t>
      </w:r>
      <w:r>
        <w:rPr>
          <w:rFonts w:hint="eastAsia"/>
        </w:rPr>
        <w:t xml:space="preserve"> </w:t>
      </w:r>
      <w:r w:rsidR="00DB7B14">
        <w:rPr>
          <w:rFonts w:hint="eastAsia"/>
        </w:rPr>
        <w:t>臨時貴賓</w:t>
      </w:r>
      <w:r w:rsidR="00DB7B14">
        <w:rPr>
          <w:rFonts w:hint="eastAsia"/>
        </w:rPr>
        <w:t xml:space="preserve"> </w:t>
      </w:r>
      <w:r w:rsidR="00DB7B14">
        <w:rPr>
          <w:rFonts w:hint="eastAsia"/>
        </w:rPr>
        <w:t>票種停留時間統計</w:t>
      </w:r>
    </w:p>
    <w:p w14:paraId="0FA2652D" w14:textId="18FD33F0" w:rsidR="007B5C8F" w:rsidRDefault="005A03BE" w:rsidP="007B5C8F">
      <w:pPr>
        <w:ind w:leftChars="0" w:left="0" w:right="240" w:firstLineChars="0" w:firstLine="0"/>
      </w:pPr>
      <w:r w:rsidRPr="005A03BE">
        <w:rPr>
          <w:noProof/>
        </w:rPr>
        <w:lastRenderedPageBreak/>
        <w:drawing>
          <wp:inline distT="0" distB="0" distL="0" distR="0" wp14:anchorId="18DEE2DF" wp14:editId="4B06B7A5">
            <wp:extent cx="5760085" cy="3435985"/>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085" cy="3435985"/>
                    </a:xfrm>
                    <a:prstGeom prst="rect">
                      <a:avLst/>
                    </a:prstGeom>
                  </pic:spPr>
                </pic:pic>
              </a:graphicData>
            </a:graphic>
          </wp:inline>
        </w:drawing>
      </w:r>
    </w:p>
    <w:p w14:paraId="44BE3C01" w14:textId="2309A0A5" w:rsidR="007F3677" w:rsidRPr="007B5C8F" w:rsidRDefault="007F3677" w:rsidP="007B5C8F">
      <w:pPr>
        <w:ind w:leftChars="0" w:left="0" w:right="240" w:firstLineChars="0" w:firstLine="0"/>
      </w:pPr>
      <w:r w:rsidRPr="007F3677">
        <w:rPr>
          <w:noProof/>
        </w:rPr>
        <w:drawing>
          <wp:inline distT="0" distB="0" distL="0" distR="0" wp14:anchorId="436495A9" wp14:editId="5E4E5ACB">
            <wp:extent cx="5760085" cy="3435985"/>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3435985"/>
                    </a:xfrm>
                    <a:prstGeom prst="rect">
                      <a:avLst/>
                    </a:prstGeom>
                  </pic:spPr>
                </pic:pic>
              </a:graphicData>
            </a:graphic>
          </wp:inline>
        </w:drawing>
      </w:r>
    </w:p>
    <w:p w14:paraId="695E3405" w14:textId="6C17E3CE"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6</w:t>
      </w:r>
      <w:r>
        <w:rPr>
          <w:rFonts w:hint="eastAsia"/>
        </w:rPr>
        <w:t xml:space="preserve"> </w:t>
      </w:r>
      <w:r w:rsidR="00DB7B14">
        <w:rPr>
          <w:rFonts w:hint="eastAsia"/>
        </w:rPr>
        <w:t>廠商汽車</w:t>
      </w:r>
      <w:r w:rsidR="00DB7B14">
        <w:rPr>
          <w:rFonts w:hint="eastAsia"/>
        </w:rPr>
        <w:t xml:space="preserve"> </w:t>
      </w:r>
      <w:r w:rsidR="00DB7B14">
        <w:rPr>
          <w:rFonts w:hint="eastAsia"/>
        </w:rPr>
        <w:t>票種停留時間統計</w:t>
      </w:r>
    </w:p>
    <w:p w14:paraId="5B9BB8BC" w14:textId="7EFDF482" w:rsidR="007B5C8F" w:rsidRDefault="005A03BE" w:rsidP="007B5C8F">
      <w:pPr>
        <w:ind w:leftChars="0" w:left="0" w:right="240" w:firstLineChars="0" w:firstLine="0"/>
      </w:pPr>
      <w:r w:rsidRPr="005A03BE">
        <w:rPr>
          <w:noProof/>
        </w:rPr>
        <w:lastRenderedPageBreak/>
        <w:drawing>
          <wp:inline distT="0" distB="0" distL="0" distR="0" wp14:anchorId="2B878A10" wp14:editId="2793C110">
            <wp:extent cx="5760085" cy="3435985"/>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3435985"/>
                    </a:xfrm>
                    <a:prstGeom prst="rect">
                      <a:avLst/>
                    </a:prstGeom>
                  </pic:spPr>
                </pic:pic>
              </a:graphicData>
            </a:graphic>
          </wp:inline>
        </w:drawing>
      </w:r>
    </w:p>
    <w:p w14:paraId="6F9A2C77" w14:textId="3D03F681" w:rsidR="007F3677" w:rsidRPr="007B5C8F" w:rsidRDefault="007F3677" w:rsidP="007B5C8F">
      <w:pPr>
        <w:ind w:leftChars="0" w:left="0" w:right="240" w:firstLineChars="0" w:firstLine="0"/>
      </w:pPr>
      <w:r w:rsidRPr="007F3677">
        <w:rPr>
          <w:noProof/>
        </w:rPr>
        <w:drawing>
          <wp:inline distT="0" distB="0" distL="0" distR="0" wp14:anchorId="5C148AD4" wp14:editId="3C82916D">
            <wp:extent cx="5760085" cy="3435985"/>
            <wp:effectExtent l="0" t="0" r="0" b="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085" cy="3435985"/>
                    </a:xfrm>
                    <a:prstGeom prst="rect">
                      <a:avLst/>
                    </a:prstGeom>
                  </pic:spPr>
                </pic:pic>
              </a:graphicData>
            </a:graphic>
          </wp:inline>
        </w:drawing>
      </w:r>
    </w:p>
    <w:p w14:paraId="1B74B8B0" w14:textId="6408B0F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7</w:t>
      </w:r>
      <w:r>
        <w:rPr>
          <w:rFonts w:hint="eastAsia"/>
        </w:rPr>
        <w:t xml:space="preserve"> </w:t>
      </w:r>
      <w:r w:rsidR="00EC6F70">
        <w:rPr>
          <w:rFonts w:hint="eastAsia"/>
        </w:rPr>
        <w:t>教職員計次汽車</w:t>
      </w:r>
      <w:r w:rsidR="00EC6F70">
        <w:rPr>
          <w:rFonts w:hint="eastAsia"/>
        </w:rPr>
        <w:t xml:space="preserve"> </w:t>
      </w:r>
      <w:r w:rsidR="00EC6F70">
        <w:rPr>
          <w:rFonts w:hint="eastAsia"/>
        </w:rPr>
        <w:t>票種停留時間統計</w:t>
      </w:r>
    </w:p>
    <w:p w14:paraId="3E265D4C" w14:textId="7811DEFB" w:rsidR="007B5C8F" w:rsidRDefault="005A03BE" w:rsidP="007B5C8F">
      <w:pPr>
        <w:ind w:leftChars="0" w:left="0" w:right="240" w:firstLineChars="0" w:firstLine="0"/>
      </w:pPr>
      <w:r w:rsidRPr="005A03BE">
        <w:rPr>
          <w:noProof/>
        </w:rPr>
        <w:lastRenderedPageBreak/>
        <w:drawing>
          <wp:inline distT="0" distB="0" distL="0" distR="0" wp14:anchorId="6886EA8D" wp14:editId="1C9EC6DF">
            <wp:extent cx="5760085" cy="3435985"/>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085" cy="3435985"/>
                    </a:xfrm>
                    <a:prstGeom prst="rect">
                      <a:avLst/>
                    </a:prstGeom>
                  </pic:spPr>
                </pic:pic>
              </a:graphicData>
            </a:graphic>
          </wp:inline>
        </w:drawing>
      </w:r>
    </w:p>
    <w:p w14:paraId="60A441F6" w14:textId="618B1DFA" w:rsidR="007F3677" w:rsidRPr="00711869" w:rsidRDefault="007F3677" w:rsidP="007B5C8F">
      <w:pPr>
        <w:ind w:leftChars="0" w:left="0" w:right="240" w:firstLineChars="0" w:firstLine="0"/>
      </w:pPr>
      <w:r w:rsidRPr="007F3677">
        <w:rPr>
          <w:noProof/>
        </w:rPr>
        <w:drawing>
          <wp:inline distT="0" distB="0" distL="0" distR="0" wp14:anchorId="3109F4A2" wp14:editId="53C0DD82">
            <wp:extent cx="5760085" cy="3435985"/>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085" cy="3435985"/>
                    </a:xfrm>
                    <a:prstGeom prst="rect">
                      <a:avLst/>
                    </a:prstGeom>
                  </pic:spPr>
                </pic:pic>
              </a:graphicData>
            </a:graphic>
          </wp:inline>
        </w:drawing>
      </w:r>
    </w:p>
    <w:p w14:paraId="67DDF1C8" w14:textId="564114D1"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8</w:t>
      </w:r>
      <w:r>
        <w:rPr>
          <w:rFonts w:hint="eastAsia"/>
        </w:rPr>
        <w:t xml:space="preserve"> </w:t>
      </w:r>
      <w:r w:rsidR="00FF4A99">
        <w:rPr>
          <w:rFonts w:hint="eastAsia"/>
        </w:rPr>
        <w:t>身障優惠</w:t>
      </w:r>
      <w:r w:rsidR="00FF4A99">
        <w:rPr>
          <w:rFonts w:hint="eastAsia"/>
        </w:rPr>
        <w:t xml:space="preserve"> </w:t>
      </w:r>
      <w:r w:rsidR="00FF4A99">
        <w:rPr>
          <w:rFonts w:hint="eastAsia"/>
        </w:rPr>
        <w:t>票種停留時間統計</w:t>
      </w:r>
    </w:p>
    <w:p w14:paraId="0E9CBF43" w14:textId="28FEA8DB" w:rsidR="007B5C8F" w:rsidRDefault="005A03BE" w:rsidP="007B5C8F">
      <w:pPr>
        <w:ind w:leftChars="0" w:left="0" w:right="240" w:firstLineChars="0" w:firstLine="0"/>
      </w:pPr>
      <w:r w:rsidRPr="005A03BE">
        <w:rPr>
          <w:noProof/>
        </w:rPr>
        <w:lastRenderedPageBreak/>
        <w:drawing>
          <wp:inline distT="0" distB="0" distL="0" distR="0" wp14:anchorId="378B3B2B" wp14:editId="301D9C54">
            <wp:extent cx="5760085" cy="3435985"/>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085" cy="3435985"/>
                    </a:xfrm>
                    <a:prstGeom prst="rect">
                      <a:avLst/>
                    </a:prstGeom>
                  </pic:spPr>
                </pic:pic>
              </a:graphicData>
            </a:graphic>
          </wp:inline>
        </w:drawing>
      </w:r>
    </w:p>
    <w:p w14:paraId="4CA0B139" w14:textId="330D56AD" w:rsidR="007F3677" w:rsidRPr="00711869" w:rsidRDefault="007F3677" w:rsidP="007B5C8F">
      <w:pPr>
        <w:ind w:leftChars="0" w:left="0" w:right="240" w:firstLineChars="0" w:firstLine="0"/>
      </w:pPr>
      <w:r w:rsidRPr="007F3677">
        <w:rPr>
          <w:noProof/>
        </w:rPr>
        <w:drawing>
          <wp:inline distT="0" distB="0" distL="0" distR="0" wp14:anchorId="21C3007E" wp14:editId="223ED5B9">
            <wp:extent cx="5760085" cy="3435985"/>
            <wp:effectExtent l="0" t="0" r="0"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085" cy="3435985"/>
                    </a:xfrm>
                    <a:prstGeom prst="rect">
                      <a:avLst/>
                    </a:prstGeom>
                  </pic:spPr>
                </pic:pic>
              </a:graphicData>
            </a:graphic>
          </wp:inline>
        </w:drawing>
      </w:r>
    </w:p>
    <w:p w14:paraId="48916830" w14:textId="3D6E1618"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9</w:t>
      </w:r>
      <w:r>
        <w:rPr>
          <w:rFonts w:hint="eastAsia"/>
        </w:rPr>
        <w:t xml:space="preserve"> </w:t>
      </w:r>
      <w:r w:rsidR="00395370">
        <w:rPr>
          <w:rFonts w:hint="eastAsia"/>
        </w:rPr>
        <w:t>退休及校友汽車識別證</w:t>
      </w:r>
      <w:r w:rsidR="00395370">
        <w:rPr>
          <w:rFonts w:hint="eastAsia"/>
        </w:rPr>
        <w:t xml:space="preserve"> </w:t>
      </w:r>
      <w:r w:rsidR="00395370">
        <w:rPr>
          <w:rFonts w:hint="eastAsia"/>
        </w:rPr>
        <w:t>票種停留時間統計</w:t>
      </w:r>
    </w:p>
    <w:p w14:paraId="04E54B5C" w14:textId="5F99E92E" w:rsidR="007B5C8F" w:rsidRDefault="005A03BE" w:rsidP="007B5C8F">
      <w:pPr>
        <w:ind w:leftChars="0" w:left="0" w:right="240" w:firstLineChars="0" w:firstLine="0"/>
      </w:pPr>
      <w:r w:rsidRPr="005A03BE">
        <w:rPr>
          <w:noProof/>
        </w:rPr>
        <w:lastRenderedPageBreak/>
        <w:drawing>
          <wp:inline distT="0" distB="0" distL="0" distR="0" wp14:anchorId="71B06111" wp14:editId="7892084C">
            <wp:extent cx="5760085" cy="3435985"/>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085" cy="3435985"/>
                    </a:xfrm>
                    <a:prstGeom prst="rect">
                      <a:avLst/>
                    </a:prstGeom>
                  </pic:spPr>
                </pic:pic>
              </a:graphicData>
            </a:graphic>
          </wp:inline>
        </w:drawing>
      </w:r>
    </w:p>
    <w:p w14:paraId="2E9374C9" w14:textId="2736CD9A" w:rsidR="007F3677" w:rsidRPr="00711869" w:rsidRDefault="007F3677" w:rsidP="007B5C8F">
      <w:pPr>
        <w:ind w:leftChars="0" w:left="0" w:right="240" w:firstLineChars="0" w:firstLine="0"/>
      </w:pPr>
      <w:r w:rsidRPr="007F3677">
        <w:rPr>
          <w:noProof/>
        </w:rPr>
        <w:drawing>
          <wp:inline distT="0" distB="0" distL="0" distR="0" wp14:anchorId="7C7A5DF0" wp14:editId="071CB221">
            <wp:extent cx="5760085" cy="3435985"/>
            <wp:effectExtent l="0" t="0" r="0" b="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3435985"/>
                    </a:xfrm>
                    <a:prstGeom prst="rect">
                      <a:avLst/>
                    </a:prstGeom>
                  </pic:spPr>
                </pic:pic>
              </a:graphicData>
            </a:graphic>
          </wp:inline>
        </w:drawing>
      </w:r>
    </w:p>
    <w:p w14:paraId="0D56CDCF" w14:textId="43526F0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0</w:t>
      </w:r>
      <w:r>
        <w:rPr>
          <w:rFonts w:hint="eastAsia"/>
        </w:rPr>
        <w:t xml:space="preserve"> </w:t>
      </w:r>
      <w:r w:rsidR="00A60F89">
        <w:rPr>
          <w:rFonts w:hint="eastAsia"/>
        </w:rPr>
        <w:t>在職專班汽車</w:t>
      </w:r>
      <w:r w:rsidR="00A60F89">
        <w:rPr>
          <w:rFonts w:hint="eastAsia"/>
        </w:rPr>
        <w:t xml:space="preserve"> </w:t>
      </w:r>
      <w:r w:rsidR="00A60F89">
        <w:rPr>
          <w:rFonts w:hint="eastAsia"/>
        </w:rPr>
        <w:t>票種停留時間統計</w:t>
      </w:r>
    </w:p>
    <w:p w14:paraId="7A1B5B83" w14:textId="72EA4C04" w:rsidR="007B5C8F" w:rsidRDefault="005A03BE" w:rsidP="007B5C8F">
      <w:pPr>
        <w:ind w:leftChars="0" w:left="0" w:right="240" w:firstLineChars="0" w:firstLine="0"/>
      </w:pPr>
      <w:r w:rsidRPr="005A03BE">
        <w:rPr>
          <w:noProof/>
        </w:rPr>
        <w:lastRenderedPageBreak/>
        <w:drawing>
          <wp:inline distT="0" distB="0" distL="0" distR="0" wp14:anchorId="482F83CB" wp14:editId="52844F9E">
            <wp:extent cx="5760085" cy="3435985"/>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085" cy="3435985"/>
                    </a:xfrm>
                    <a:prstGeom prst="rect">
                      <a:avLst/>
                    </a:prstGeom>
                  </pic:spPr>
                </pic:pic>
              </a:graphicData>
            </a:graphic>
          </wp:inline>
        </w:drawing>
      </w:r>
    </w:p>
    <w:p w14:paraId="21731FDA" w14:textId="7A940BE9" w:rsidR="007F3677" w:rsidRPr="00711869" w:rsidRDefault="007F3677" w:rsidP="007B5C8F">
      <w:pPr>
        <w:ind w:leftChars="0" w:left="0" w:right="240" w:firstLineChars="0" w:firstLine="0"/>
      </w:pPr>
      <w:r w:rsidRPr="007F3677">
        <w:rPr>
          <w:noProof/>
        </w:rPr>
        <w:drawing>
          <wp:inline distT="0" distB="0" distL="0" distR="0" wp14:anchorId="1C99D95D" wp14:editId="37C5C2E2">
            <wp:extent cx="5760085" cy="3435985"/>
            <wp:effectExtent l="0" t="0" r="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3435985"/>
                    </a:xfrm>
                    <a:prstGeom prst="rect">
                      <a:avLst/>
                    </a:prstGeom>
                  </pic:spPr>
                </pic:pic>
              </a:graphicData>
            </a:graphic>
          </wp:inline>
        </w:drawing>
      </w:r>
    </w:p>
    <w:p w14:paraId="562245E8" w14:textId="4C7B7235"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1</w:t>
      </w:r>
      <w:r>
        <w:rPr>
          <w:rFonts w:hint="eastAsia"/>
        </w:rPr>
        <w:t xml:space="preserve"> </w:t>
      </w:r>
      <w:r w:rsidR="00730D89">
        <w:rPr>
          <w:rFonts w:hint="eastAsia"/>
        </w:rPr>
        <w:t>退休及校友臨停</w:t>
      </w:r>
      <w:r w:rsidR="00730D89">
        <w:rPr>
          <w:rFonts w:hint="eastAsia"/>
        </w:rPr>
        <w:t xml:space="preserve"> </w:t>
      </w:r>
      <w:r w:rsidR="00730D89">
        <w:rPr>
          <w:rFonts w:hint="eastAsia"/>
        </w:rPr>
        <w:t>票種停留時間統計</w:t>
      </w:r>
    </w:p>
    <w:p w14:paraId="4564242E" w14:textId="38D226DA" w:rsidR="007B5C8F" w:rsidRDefault="005A03BE" w:rsidP="007B5C8F">
      <w:pPr>
        <w:ind w:leftChars="0" w:left="0" w:right="240" w:firstLineChars="0" w:firstLine="0"/>
      </w:pPr>
      <w:r w:rsidRPr="005A03BE">
        <w:rPr>
          <w:noProof/>
        </w:rPr>
        <w:lastRenderedPageBreak/>
        <w:drawing>
          <wp:inline distT="0" distB="0" distL="0" distR="0" wp14:anchorId="67CE5BE4" wp14:editId="78546AEA">
            <wp:extent cx="5760085" cy="3435985"/>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60085" cy="3435985"/>
                    </a:xfrm>
                    <a:prstGeom prst="rect">
                      <a:avLst/>
                    </a:prstGeom>
                  </pic:spPr>
                </pic:pic>
              </a:graphicData>
            </a:graphic>
          </wp:inline>
        </w:drawing>
      </w:r>
    </w:p>
    <w:p w14:paraId="71294F5C" w14:textId="3D855925" w:rsidR="007F3677" w:rsidRPr="00711869" w:rsidRDefault="007F3677" w:rsidP="007B5C8F">
      <w:pPr>
        <w:ind w:leftChars="0" w:left="0" w:right="240" w:firstLineChars="0" w:firstLine="0"/>
      </w:pPr>
      <w:r w:rsidRPr="007F3677">
        <w:rPr>
          <w:noProof/>
        </w:rPr>
        <w:drawing>
          <wp:inline distT="0" distB="0" distL="0" distR="0" wp14:anchorId="3FB9C1B3" wp14:editId="1E1BA503">
            <wp:extent cx="5760085" cy="3435985"/>
            <wp:effectExtent l="0" t="0" r="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3435985"/>
                    </a:xfrm>
                    <a:prstGeom prst="rect">
                      <a:avLst/>
                    </a:prstGeom>
                  </pic:spPr>
                </pic:pic>
              </a:graphicData>
            </a:graphic>
          </wp:inline>
        </w:drawing>
      </w:r>
    </w:p>
    <w:p w14:paraId="7BE0A899" w14:textId="36D93A57"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2</w:t>
      </w:r>
      <w:r>
        <w:rPr>
          <w:rFonts w:hint="eastAsia"/>
        </w:rPr>
        <w:t xml:space="preserve"> </w:t>
      </w:r>
      <w:r w:rsidR="00A15163">
        <w:rPr>
          <w:rFonts w:hint="eastAsia"/>
        </w:rPr>
        <w:t>互惠車輛</w:t>
      </w:r>
      <w:r w:rsidR="00A15163">
        <w:rPr>
          <w:rFonts w:hint="eastAsia"/>
        </w:rPr>
        <w:t xml:space="preserve"> </w:t>
      </w:r>
      <w:r w:rsidR="00A15163">
        <w:rPr>
          <w:rFonts w:hint="eastAsia"/>
        </w:rPr>
        <w:t>票種停留時間統計</w:t>
      </w:r>
    </w:p>
    <w:p w14:paraId="2837400E" w14:textId="25962967" w:rsidR="007B5C8F" w:rsidRDefault="005A03BE" w:rsidP="007B5C8F">
      <w:pPr>
        <w:ind w:leftChars="0" w:left="0" w:right="240" w:firstLineChars="0" w:firstLine="0"/>
      </w:pPr>
      <w:r w:rsidRPr="005A03BE">
        <w:rPr>
          <w:noProof/>
        </w:rPr>
        <w:lastRenderedPageBreak/>
        <w:drawing>
          <wp:inline distT="0" distB="0" distL="0" distR="0" wp14:anchorId="06C299AD" wp14:editId="26E4C7D8">
            <wp:extent cx="5760085" cy="3435985"/>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085" cy="3435985"/>
                    </a:xfrm>
                    <a:prstGeom prst="rect">
                      <a:avLst/>
                    </a:prstGeom>
                  </pic:spPr>
                </pic:pic>
              </a:graphicData>
            </a:graphic>
          </wp:inline>
        </w:drawing>
      </w:r>
    </w:p>
    <w:p w14:paraId="0CBF0892" w14:textId="75B91E9D" w:rsidR="007F3677" w:rsidRPr="00711869" w:rsidRDefault="007F3677" w:rsidP="007B5C8F">
      <w:pPr>
        <w:ind w:leftChars="0" w:left="0" w:right="240" w:firstLineChars="0" w:firstLine="0"/>
      </w:pPr>
      <w:r w:rsidRPr="007F3677">
        <w:rPr>
          <w:noProof/>
        </w:rPr>
        <w:drawing>
          <wp:inline distT="0" distB="0" distL="0" distR="0" wp14:anchorId="59D87418" wp14:editId="2F887B11">
            <wp:extent cx="5760085" cy="3435985"/>
            <wp:effectExtent l="0" t="0" r="0"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085" cy="3435985"/>
                    </a:xfrm>
                    <a:prstGeom prst="rect">
                      <a:avLst/>
                    </a:prstGeom>
                  </pic:spPr>
                </pic:pic>
              </a:graphicData>
            </a:graphic>
          </wp:inline>
        </w:drawing>
      </w:r>
    </w:p>
    <w:p w14:paraId="74B0F52F" w14:textId="469FE256"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3</w:t>
      </w:r>
      <w:r>
        <w:rPr>
          <w:rFonts w:hint="eastAsia"/>
        </w:rPr>
        <w:t xml:space="preserve"> </w:t>
      </w:r>
      <w:r w:rsidR="00163251">
        <w:rPr>
          <w:rFonts w:hint="eastAsia"/>
        </w:rPr>
        <w:t>長時廠商汽車</w:t>
      </w:r>
      <w:r w:rsidR="00A15163">
        <w:rPr>
          <w:rFonts w:hint="eastAsia"/>
        </w:rPr>
        <w:t xml:space="preserve"> </w:t>
      </w:r>
      <w:r w:rsidR="00A15163">
        <w:rPr>
          <w:rFonts w:hint="eastAsia"/>
        </w:rPr>
        <w:t>票種停留時間統計</w:t>
      </w:r>
    </w:p>
    <w:p w14:paraId="455C5D92" w14:textId="45E94040" w:rsidR="007B5C8F" w:rsidRDefault="005A03BE" w:rsidP="007B5C8F">
      <w:pPr>
        <w:ind w:leftChars="0" w:left="0" w:right="240" w:firstLineChars="0" w:firstLine="0"/>
      </w:pPr>
      <w:r w:rsidRPr="005A03BE">
        <w:rPr>
          <w:noProof/>
        </w:rPr>
        <w:lastRenderedPageBreak/>
        <w:drawing>
          <wp:inline distT="0" distB="0" distL="0" distR="0" wp14:anchorId="79A4F6DA" wp14:editId="7B551FCA">
            <wp:extent cx="5760085" cy="3435985"/>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085" cy="3435985"/>
                    </a:xfrm>
                    <a:prstGeom prst="rect">
                      <a:avLst/>
                    </a:prstGeom>
                  </pic:spPr>
                </pic:pic>
              </a:graphicData>
            </a:graphic>
          </wp:inline>
        </w:drawing>
      </w:r>
    </w:p>
    <w:p w14:paraId="20529EF5" w14:textId="5CF1A117" w:rsidR="00AC6EAA" w:rsidRPr="00711869" w:rsidRDefault="00AC6EAA" w:rsidP="007B5C8F">
      <w:pPr>
        <w:ind w:leftChars="0" w:left="0" w:right="240" w:firstLineChars="0" w:firstLine="0"/>
      </w:pPr>
      <w:r w:rsidRPr="00AC6EAA">
        <w:rPr>
          <w:noProof/>
        </w:rPr>
        <w:drawing>
          <wp:inline distT="0" distB="0" distL="0" distR="0" wp14:anchorId="3CBDE119" wp14:editId="44E50D3A">
            <wp:extent cx="5760085" cy="3435985"/>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60085" cy="3435985"/>
                    </a:xfrm>
                    <a:prstGeom prst="rect">
                      <a:avLst/>
                    </a:prstGeom>
                  </pic:spPr>
                </pic:pic>
              </a:graphicData>
            </a:graphic>
          </wp:inline>
        </w:drawing>
      </w:r>
    </w:p>
    <w:p w14:paraId="43BAF2CD" w14:textId="7EBAE90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4</w:t>
      </w:r>
      <w:r>
        <w:rPr>
          <w:rFonts w:hint="eastAsia"/>
        </w:rPr>
        <w:t xml:space="preserve"> </w:t>
      </w:r>
      <w:r w:rsidR="00163251">
        <w:rPr>
          <w:rFonts w:hint="eastAsia"/>
        </w:rPr>
        <w:t>特殊入校汽車</w:t>
      </w:r>
      <w:r w:rsidR="00A15163">
        <w:rPr>
          <w:rFonts w:hint="eastAsia"/>
        </w:rPr>
        <w:t xml:space="preserve"> </w:t>
      </w:r>
      <w:r w:rsidR="00A15163">
        <w:rPr>
          <w:rFonts w:hint="eastAsia"/>
        </w:rPr>
        <w:t>票種停留時間統計</w:t>
      </w:r>
    </w:p>
    <w:p w14:paraId="2884B5AE" w14:textId="063A8A76" w:rsidR="007B5C8F" w:rsidRPr="00711869" w:rsidRDefault="007B5C8F" w:rsidP="007B5C8F">
      <w:pPr>
        <w:ind w:leftChars="0" w:left="0" w:right="240" w:firstLineChars="0" w:firstLine="0"/>
      </w:pPr>
    </w:p>
    <w:p w14:paraId="0EDE97D4" w14:textId="0C735405" w:rsidR="007B5C8F" w:rsidRDefault="007B5C8F" w:rsidP="007B5C8F">
      <w:pPr>
        <w:ind w:leftChars="0" w:left="0" w:right="240" w:firstLineChars="0" w:firstLine="0"/>
      </w:pPr>
    </w:p>
    <w:p w14:paraId="3A552304" w14:textId="77777777" w:rsidR="00C506E7" w:rsidRPr="009401EA" w:rsidRDefault="00C506E7" w:rsidP="00C21DF5">
      <w:pPr>
        <w:ind w:leftChars="0" w:left="0" w:right="240" w:firstLineChars="0" w:firstLine="0"/>
      </w:pPr>
    </w:p>
    <w:p w14:paraId="6F814F6C" w14:textId="401B5D29" w:rsidR="00A9377E" w:rsidRPr="000D7672" w:rsidRDefault="00A9377E" w:rsidP="00A9377E">
      <w:pPr>
        <w:pStyle w:val="1"/>
        <w:ind w:left="240" w:right="240" w:firstLine="641"/>
        <w:rPr>
          <w:szCs w:val="32"/>
        </w:rPr>
      </w:pPr>
      <w:bookmarkStart w:id="72" w:name="_Toc200830967"/>
      <w:r w:rsidRPr="000D7672">
        <w:rPr>
          <w:rFonts w:hint="eastAsia"/>
          <w:szCs w:val="32"/>
        </w:rPr>
        <w:lastRenderedPageBreak/>
        <w:t>第五章　結論與未來展望</w:t>
      </w:r>
      <w:bookmarkEnd w:id="72"/>
    </w:p>
    <w:p w14:paraId="66D8BF08" w14:textId="6A6B325D" w:rsidR="009A07DE" w:rsidRDefault="009A07DE" w:rsidP="009A07DE">
      <w:pPr>
        <w:pStyle w:val="2"/>
        <w:ind w:right="240"/>
      </w:pPr>
      <w:bookmarkStart w:id="73" w:name="_Toc200830968"/>
      <w:r w:rsidRPr="001D337F">
        <w:rPr>
          <w:rFonts w:hint="eastAsia"/>
        </w:rPr>
        <w:t>結論</w:t>
      </w:r>
      <w:bookmarkEnd w:id="73"/>
    </w:p>
    <w:p w14:paraId="2D77FF77" w14:textId="21919DF7" w:rsidR="00C21DF5" w:rsidRDefault="001B6451" w:rsidP="00C21DF5">
      <w:pPr>
        <w:ind w:left="240" w:right="240" w:firstLine="480"/>
      </w:pPr>
      <w:r>
        <w:rPr>
          <w:rFonts w:hint="eastAsia"/>
        </w:rPr>
        <w:t>本研究以國立陽明交通大學光復校區</w:t>
      </w:r>
      <w:proofErr w:type="gramStart"/>
      <w:r>
        <w:rPr>
          <w:rFonts w:hint="eastAsia"/>
        </w:rPr>
        <w:t>之車辨系統</w:t>
      </w:r>
      <w:proofErr w:type="gramEnd"/>
      <w:r>
        <w:rPr>
          <w:rFonts w:hint="eastAsia"/>
        </w:rPr>
        <w:t>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74" w:name="_Toc200830969"/>
      <w:r w:rsidRPr="001D337F">
        <w:rPr>
          <w:rFonts w:hint="eastAsia"/>
        </w:rPr>
        <w:lastRenderedPageBreak/>
        <w:t>未來展望</w:t>
      </w:r>
      <w:bookmarkEnd w:id="74"/>
    </w:p>
    <w:p w14:paraId="4C9E19B1" w14:textId="7D264A61" w:rsidR="00586CAF" w:rsidRDefault="00F67F02" w:rsidP="00586CAF">
      <w:pPr>
        <w:ind w:left="240" w:right="240" w:firstLine="480"/>
      </w:pPr>
      <w:r>
        <w:rPr>
          <w:rFonts w:hint="eastAsia"/>
        </w:rPr>
        <w:t>根據評估，</w:t>
      </w:r>
      <w:proofErr w:type="gramStart"/>
      <w:r>
        <w:rPr>
          <w:rFonts w:hint="eastAsia"/>
        </w:rPr>
        <w:t>車辨系統</w:t>
      </w:r>
      <w:proofErr w:type="gramEnd"/>
      <w:r>
        <w:rPr>
          <w:rFonts w:hint="eastAsia"/>
        </w:rPr>
        <w:t>之錯誤率約為百分之七，根據需求與校園發展可以</w:t>
      </w:r>
      <w:r w:rsidR="0063249A">
        <w:rPr>
          <w:rFonts w:hint="eastAsia"/>
        </w:rPr>
        <w:t>決定其是否需要</w:t>
      </w:r>
      <w:proofErr w:type="gramStart"/>
      <w:r w:rsidR="0063249A">
        <w:rPr>
          <w:rFonts w:hint="eastAsia"/>
        </w:rPr>
        <w:t>汰</w:t>
      </w:r>
      <w:proofErr w:type="gramEnd"/>
      <w:r w:rsidR="0063249A">
        <w:rPr>
          <w:rFonts w:hint="eastAsia"/>
        </w:rPr>
        <w:t>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w:t>
      </w:r>
      <w:proofErr w:type="gramStart"/>
      <w:r>
        <w:rPr>
          <w:rFonts w:hint="eastAsia"/>
        </w:rPr>
        <w:t>雖本研究</w:t>
      </w:r>
      <w:proofErr w:type="gramEnd"/>
      <w:r>
        <w:rPr>
          <w:rFonts w:hint="eastAsia"/>
        </w:rPr>
        <w:t>以光復校區為對象，但校內仍有其他</w:t>
      </w:r>
      <w:proofErr w:type="gramStart"/>
      <w:r>
        <w:rPr>
          <w:rFonts w:hint="eastAsia"/>
        </w:rPr>
        <w:t>場域如博愛</w:t>
      </w:r>
      <w:proofErr w:type="gramEnd"/>
      <w:r>
        <w:rPr>
          <w:rFonts w:hint="eastAsia"/>
        </w:rPr>
        <w:t>校區具相似停車管理機制，倘若能擴大資料蒐集與分析範圍，</w:t>
      </w:r>
      <w:proofErr w:type="gramStart"/>
      <w:r>
        <w:rPr>
          <w:rFonts w:hint="eastAsia"/>
        </w:rPr>
        <w:t>建立跨場域</w:t>
      </w:r>
      <w:proofErr w:type="gramEnd"/>
      <w:r>
        <w:rPr>
          <w:rFonts w:hint="eastAsia"/>
        </w:rPr>
        <w:t>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w:t>
      </w:r>
      <w:proofErr w:type="gramStart"/>
      <w:r w:rsidRPr="006260B0">
        <w:rPr>
          <w:rFonts w:hint="eastAsia"/>
        </w:rPr>
        <w:t>此外，</w:t>
      </w:r>
      <w:proofErr w:type="gramEnd"/>
      <w:r w:rsidRPr="006260B0">
        <w:rPr>
          <w:rFonts w:hint="eastAsia"/>
        </w:rPr>
        <w:t>亦可進一步蒐集場內使用者對於相鄰</w:t>
      </w:r>
      <w:proofErr w:type="gramStart"/>
      <w:r w:rsidRPr="006260B0">
        <w:rPr>
          <w:rFonts w:hint="eastAsia"/>
        </w:rPr>
        <w:t>系館車位</w:t>
      </w:r>
      <w:proofErr w:type="gramEnd"/>
      <w:r w:rsidRPr="006260B0">
        <w:rPr>
          <w:rFonts w:hint="eastAsia"/>
        </w:rPr>
        <w:t>使用經驗之意見回饋，作為需求面評估依據，於特定區域設置</w:t>
      </w:r>
      <w:r w:rsidRPr="006260B0">
        <w:rPr>
          <w:rFonts w:hint="eastAsia"/>
        </w:rPr>
        <w:t xml:space="preserve"> IoT </w:t>
      </w:r>
      <w:r w:rsidRPr="006260B0">
        <w:rPr>
          <w:rFonts w:hint="eastAsia"/>
        </w:rPr>
        <w:t>裝置，結合既有</w:t>
      </w:r>
      <w:proofErr w:type="gramStart"/>
      <w:r w:rsidRPr="006260B0">
        <w:rPr>
          <w:rFonts w:hint="eastAsia"/>
        </w:rPr>
        <w:t>之車辨系統</w:t>
      </w:r>
      <w:proofErr w:type="gramEnd"/>
      <w:r w:rsidRPr="006260B0">
        <w:rPr>
          <w:rFonts w:hint="eastAsia"/>
        </w:rPr>
        <w:t>進行即時監測與使用追蹤，</w:t>
      </w:r>
      <w:proofErr w:type="gramStart"/>
      <w:r w:rsidRPr="006260B0">
        <w:rPr>
          <w:rFonts w:hint="eastAsia"/>
        </w:rPr>
        <w:t>俾</w:t>
      </w:r>
      <w:proofErr w:type="gramEnd"/>
      <w:r w:rsidRPr="006260B0">
        <w:rPr>
          <w:rFonts w:hint="eastAsia"/>
        </w:rPr>
        <w:t>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w:t>
      </w:r>
      <w:proofErr w:type="gramStart"/>
      <w:r>
        <w:rPr>
          <w:rFonts w:hint="eastAsia"/>
        </w:rPr>
        <w:t>研</w:t>
      </w:r>
      <w:proofErr w:type="gramEnd"/>
      <w:r>
        <w:rPr>
          <w:rFonts w:hint="eastAsia"/>
        </w:rPr>
        <w:t>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7128040F" w14:textId="457FD726" w:rsidR="00CC7EBF" w:rsidRDefault="00CC7EBF" w:rsidP="00A0370D">
      <w:pPr>
        <w:widowControl/>
        <w:spacing w:line="240" w:lineRule="auto"/>
        <w:ind w:leftChars="0" w:left="0" w:right="240" w:firstLineChars="0" w:firstLine="0"/>
        <w:outlineLvl w:val="0"/>
      </w:pPr>
      <w:r>
        <w:br w:type="page"/>
      </w:r>
    </w:p>
    <w:p w14:paraId="49363DB4" w14:textId="77777777" w:rsidR="00586CAF" w:rsidRDefault="00586CAF" w:rsidP="00586CAF">
      <w:pPr>
        <w:widowControl/>
        <w:spacing w:line="240" w:lineRule="auto"/>
        <w:ind w:left="240" w:right="240" w:firstLine="641"/>
        <w:jc w:val="left"/>
        <w:outlineLvl w:val="0"/>
        <w:rPr>
          <w:b/>
          <w:sz w:val="32"/>
          <w:szCs w:val="32"/>
        </w:rPr>
      </w:pP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75" w:name="_Toc200830970"/>
      <w:r>
        <w:rPr>
          <w:rFonts w:hint="eastAsia"/>
          <w:b/>
          <w:sz w:val="32"/>
          <w:szCs w:val="32"/>
        </w:rPr>
        <w:t>附錄</w:t>
      </w:r>
      <w:bookmarkEnd w:id="75"/>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36671402" w14:textId="59BE6AA6" w:rsidR="006F6002" w:rsidRDefault="00870577" w:rsidP="00C05791">
      <w:pPr>
        <w:widowControl/>
        <w:spacing w:line="240" w:lineRule="auto"/>
        <w:ind w:left="240" w:right="240" w:firstLine="641"/>
        <w:jc w:val="center"/>
        <w:outlineLvl w:val="0"/>
        <w:rPr>
          <w:b/>
          <w:sz w:val="32"/>
          <w:szCs w:val="32"/>
        </w:rPr>
      </w:pPr>
      <w:bookmarkStart w:id="76" w:name="_Toc200830971"/>
      <w:r w:rsidRPr="001D337F">
        <w:rPr>
          <w:rFonts w:hint="eastAsia"/>
          <w:b/>
          <w:sz w:val="32"/>
          <w:szCs w:val="32"/>
        </w:rPr>
        <w:lastRenderedPageBreak/>
        <w:t>參考文獻</w:t>
      </w:r>
      <w:bookmarkEnd w:id="76"/>
    </w:p>
    <w:p w14:paraId="1C772E6C" w14:textId="77777777" w:rsidR="006F6002" w:rsidRDefault="006F6002" w:rsidP="00C05791">
      <w:pPr>
        <w:widowControl/>
        <w:spacing w:line="240" w:lineRule="auto"/>
        <w:ind w:left="240" w:right="240" w:firstLine="641"/>
        <w:jc w:val="center"/>
        <w:outlineLvl w:val="0"/>
        <w:rPr>
          <w:b/>
          <w:sz w:val="32"/>
          <w:szCs w:val="32"/>
        </w:rPr>
      </w:pPr>
    </w:p>
    <w:p w14:paraId="51F8AD5B" w14:textId="77777777" w:rsidR="00B120A2" w:rsidRPr="00B120A2" w:rsidRDefault="006F6002" w:rsidP="00B120A2">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B120A2" w:rsidRPr="00B120A2">
        <w:t>[1]</w:t>
      </w:r>
      <w:r w:rsidR="00B120A2" w:rsidRPr="00B120A2">
        <w:tab/>
        <w:t xml:space="preserve">S. A. a. B. Alasadi, Wesam S., "Review of Data Preprocessing Techniques in Data Mining," </w:t>
      </w:r>
      <w:r w:rsidR="00B120A2" w:rsidRPr="00B120A2">
        <w:rPr>
          <w:i/>
        </w:rPr>
        <w:t xml:space="preserve">Journal of Engineering and Applied Sciences, </w:t>
      </w:r>
      <w:r w:rsidR="00B120A2" w:rsidRPr="00B120A2">
        <w:t>vol. 12, no. 16, pp. 4102–4107, 2017.</w:t>
      </w:r>
    </w:p>
    <w:p w14:paraId="45118B39" w14:textId="77777777" w:rsidR="00B120A2" w:rsidRPr="00B120A2" w:rsidRDefault="00B120A2" w:rsidP="00B120A2">
      <w:pPr>
        <w:pStyle w:val="EndNoteBibliography"/>
        <w:ind w:left="240" w:right="240" w:firstLine="480"/>
      </w:pPr>
      <w:r w:rsidRPr="00B120A2">
        <w:t>[2]</w:t>
      </w:r>
      <w:r w:rsidRPr="00B120A2">
        <w:tab/>
        <w:t xml:space="preserve">S. García, S. Ramírez-Gallego, J. Luengo, J. M. Benítez, and F. Herrera, "Big data preprocessing: methods and prospects," </w:t>
      </w:r>
      <w:r w:rsidRPr="00B120A2">
        <w:rPr>
          <w:i/>
        </w:rPr>
        <w:t xml:space="preserve">Big Data Analytics, </w:t>
      </w:r>
      <w:r w:rsidRPr="00B120A2">
        <w:t>vol. 1, no. 1, 2016, doi: 10.1186/s41044-016-0014-0.</w:t>
      </w:r>
    </w:p>
    <w:p w14:paraId="097D4063" w14:textId="77777777" w:rsidR="00B120A2" w:rsidRPr="00B120A2" w:rsidRDefault="00B120A2" w:rsidP="00B120A2">
      <w:pPr>
        <w:pStyle w:val="EndNoteBibliography"/>
        <w:ind w:left="240" w:right="240" w:firstLine="480"/>
      </w:pPr>
      <w:r w:rsidRPr="00B120A2">
        <w:t>[3]</w:t>
      </w:r>
      <w:r w:rsidRPr="00B120A2">
        <w:tab/>
        <w:t xml:space="preserve">F. Ridzuan and W. M. N. W. Zainon, "A Review on Data Cleansing Methods for Big Data," </w:t>
      </w:r>
      <w:r w:rsidRPr="00B120A2">
        <w:rPr>
          <w:i/>
        </w:rPr>
        <w:t xml:space="preserve">Procedia Computer Science, </w:t>
      </w:r>
      <w:r w:rsidRPr="00B120A2">
        <w:t>vol. 161, pp. 731-738, 2019.</w:t>
      </w:r>
    </w:p>
    <w:p w14:paraId="364271A5" w14:textId="77777777" w:rsidR="00B120A2" w:rsidRPr="00B120A2" w:rsidRDefault="00B120A2" w:rsidP="00B120A2">
      <w:pPr>
        <w:pStyle w:val="EndNoteBibliography"/>
        <w:ind w:left="240" w:right="240" w:firstLine="480"/>
      </w:pPr>
      <w:r w:rsidRPr="00B120A2">
        <w:t>[4]</w:t>
      </w:r>
      <w:r w:rsidRPr="00B120A2">
        <w:tab/>
        <w:t xml:space="preserve">U. P.-S. Fayyad, Gregory; Smyth, Padhraic. (1996) From Data Mining to Knowledge Discovery in Databases. </w:t>
      </w:r>
      <w:r w:rsidRPr="00B120A2">
        <w:rPr>
          <w:i/>
        </w:rPr>
        <w:t>AI Magazine</w:t>
      </w:r>
      <w:r w:rsidRPr="00B120A2">
        <w:t xml:space="preserve">. 37–54. </w:t>
      </w:r>
    </w:p>
    <w:p w14:paraId="7EEC6073" w14:textId="77777777" w:rsidR="00B120A2" w:rsidRPr="00B120A2" w:rsidRDefault="00B120A2" w:rsidP="00B120A2">
      <w:pPr>
        <w:pStyle w:val="EndNoteBibliography"/>
        <w:ind w:left="240" w:right="240" w:firstLine="480"/>
      </w:pPr>
      <w:r w:rsidRPr="00B120A2">
        <w:t>[5]</w:t>
      </w:r>
      <w:r w:rsidRPr="00B120A2">
        <w:tab/>
        <w:t>D. J. Hand, "Principles of Data Mining," 2007.</w:t>
      </w:r>
    </w:p>
    <w:p w14:paraId="7B974FC7" w14:textId="77777777" w:rsidR="00B120A2" w:rsidRPr="00B120A2" w:rsidRDefault="00B120A2" w:rsidP="00B120A2">
      <w:pPr>
        <w:pStyle w:val="EndNoteBibliography"/>
        <w:ind w:left="240" w:right="240" w:firstLine="480"/>
      </w:pPr>
      <w:r w:rsidRPr="00B120A2">
        <w:t>[6]</w:t>
      </w:r>
      <w:r w:rsidRPr="00B120A2">
        <w:tab/>
        <w:t xml:space="preserve">A. Ditta, M. M. Ahmed, T. Mazhar, T. Shahzad, Y. Alahmed, and H. Hamam, "Number plate recognition smart parking management system using IoT," </w:t>
      </w:r>
      <w:r w:rsidRPr="00B120A2">
        <w:rPr>
          <w:i/>
        </w:rPr>
        <w:t xml:space="preserve">Measurement: Sensors, </w:t>
      </w:r>
      <w:r w:rsidRPr="00B120A2">
        <w:t>vol. 37, 2025, doi: 10.1016/j.measen.2024.101409.</w:t>
      </w:r>
    </w:p>
    <w:p w14:paraId="3B66BF5A" w14:textId="77777777" w:rsidR="00B120A2" w:rsidRPr="00B120A2" w:rsidRDefault="00B120A2" w:rsidP="00B120A2">
      <w:pPr>
        <w:pStyle w:val="EndNoteBibliography"/>
        <w:ind w:left="240" w:right="240" w:firstLine="480"/>
      </w:pPr>
      <w:r w:rsidRPr="00B120A2">
        <w:t>[7]</w:t>
      </w:r>
      <w:r w:rsidRPr="00B120A2">
        <w:tab/>
        <w:t xml:space="preserve">K. W. Srivastava, Mehul; Naaz, SheenamKaustubh Srivastava, Mehul Wadhwa, Sheenam Naaz, "Automated Entry of Vehicles in Gated Areas Using </w:t>
      </w:r>
    </w:p>
    <w:p w14:paraId="59CCC978" w14:textId="77777777" w:rsidR="00B120A2" w:rsidRPr="00B120A2" w:rsidRDefault="00B120A2" w:rsidP="00B120A2">
      <w:pPr>
        <w:pStyle w:val="EndNoteBibliography"/>
        <w:ind w:left="240" w:right="240" w:firstLine="480"/>
      </w:pPr>
      <w:r w:rsidRPr="00B120A2">
        <w:t xml:space="preserve">License Plate Recognition " </w:t>
      </w:r>
      <w:r w:rsidRPr="00B120A2">
        <w:rPr>
          <w:i/>
        </w:rPr>
        <w:t xml:space="preserve">International Journal of Innovative Research in Technology, </w:t>
      </w:r>
      <w:r w:rsidRPr="00B120A2">
        <w:t>vol. 11, no. 6, November 2024 2024.</w:t>
      </w:r>
    </w:p>
    <w:p w14:paraId="44FF8D6E" w14:textId="77777777" w:rsidR="00B120A2" w:rsidRPr="00B120A2" w:rsidRDefault="00B120A2" w:rsidP="00B120A2">
      <w:pPr>
        <w:pStyle w:val="EndNoteBibliography"/>
        <w:ind w:left="240" w:right="240" w:firstLine="480"/>
      </w:pPr>
      <w:r w:rsidRPr="00B120A2">
        <w:t>[8]</w:t>
      </w:r>
      <w:r w:rsidRPr="00B120A2">
        <w:tab/>
      </w:r>
      <w:r w:rsidRPr="00B120A2">
        <w:rPr>
          <w:rFonts w:hint="eastAsia"/>
        </w:rPr>
        <w:t>國立陽明交通大學</w:t>
      </w:r>
      <w:r w:rsidRPr="00B120A2">
        <w:t>, "</w:t>
      </w:r>
      <w:r w:rsidRPr="00B120A2">
        <w:rPr>
          <w:rFonts w:hint="eastAsia"/>
        </w:rPr>
        <w:t>國立陽明交通大學交通管理要點</w:t>
      </w:r>
      <w:r w:rsidRPr="00B120A2">
        <w:t xml:space="preserve">," </w:t>
      </w:r>
      <w:r w:rsidRPr="00B120A2">
        <w:rPr>
          <w:rFonts w:hint="eastAsia"/>
        </w:rPr>
        <w:t>國立陽明交通大學</w:t>
      </w:r>
      <w:r w:rsidRPr="00B120A2">
        <w:t xml:space="preserve">, </w:t>
      </w:r>
      <w:r w:rsidRPr="00B120A2">
        <w:rPr>
          <w:rFonts w:hint="eastAsia"/>
        </w:rPr>
        <w:t>新竹市</w:t>
      </w:r>
      <w:r w:rsidRPr="00B120A2">
        <w:t>, 112</w:t>
      </w:r>
      <w:r w:rsidRPr="00B120A2">
        <w:rPr>
          <w:rFonts w:hint="eastAsia"/>
        </w:rPr>
        <w:t>年</w:t>
      </w:r>
      <w:r w:rsidRPr="00B120A2">
        <w:t>3</w:t>
      </w:r>
      <w:r w:rsidRPr="00B120A2">
        <w:rPr>
          <w:rFonts w:hint="eastAsia"/>
        </w:rPr>
        <w:t>月</w:t>
      </w:r>
      <w:r w:rsidRPr="00B120A2">
        <w:t>29</w:t>
      </w:r>
      <w:r w:rsidRPr="00B120A2">
        <w:rPr>
          <w:rFonts w:hint="eastAsia"/>
        </w:rPr>
        <w:t>日</w:t>
      </w:r>
      <w:r w:rsidRPr="00B120A2">
        <w:t xml:space="preserve"> 2023. </w:t>
      </w:r>
    </w:p>
    <w:p w14:paraId="3C67AC65" w14:textId="77777777" w:rsidR="00B120A2" w:rsidRPr="00B120A2" w:rsidRDefault="00B120A2" w:rsidP="00B120A2">
      <w:pPr>
        <w:pStyle w:val="EndNoteBibliography"/>
        <w:ind w:left="240" w:right="240" w:firstLine="480"/>
      </w:pPr>
      <w:r w:rsidRPr="00B120A2">
        <w:rPr>
          <w:rFonts w:hint="eastAsia"/>
        </w:rPr>
        <w:t>[9]</w:t>
      </w:r>
      <w:r w:rsidRPr="00B120A2">
        <w:rPr>
          <w:rFonts w:hint="eastAsia"/>
        </w:rPr>
        <w:tab/>
      </w:r>
      <w:r w:rsidRPr="00B120A2">
        <w:rPr>
          <w:rFonts w:hint="eastAsia"/>
        </w:rPr>
        <w:t>國立陽明交通大學</w:t>
      </w:r>
      <w:r w:rsidRPr="00B120A2">
        <w:rPr>
          <w:rFonts w:hint="eastAsia"/>
        </w:rPr>
        <w:t>, "</w:t>
      </w:r>
      <w:r w:rsidRPr="00B120A2">
        <w:rPr>
          <w:rFonts w:hint="eastAsia"/>
        </w:rPr>
        <w:t>國立陽明交通大學光復及博愛校區交通管理收費標準</w:t>
      </w:r>
      <w:r w:rsidRPr="00B120A2">
        <w:rPr>
          <w:rFonts w:hint="eastAsia"/>
        </w:rPr>
        <w:t xml:space="preserve">," </w:t>
      </w:r>
      <w:r w:rsidRPr="00B120A2">
        <w:rPr>
          <w:rFonts w:hint="eastAsia"/>
        </w:rPr>
        <w:t>國立陽明交通大學</w:t>
      </w:r>
      <w:r w:rsidRPr="00B120A2">
        <w:rPr>
          <w:rFonts w:hint="eastAsia"/>
        </w:rPr>
        <w:t>, 112</w:t>
      </w:r>
      <w:r w:rsidRPr="00B120A2">
        <w:rPr>
          <w:rFonts w:hint="eastAsia"/>
        </w:rPr>
        <w:t>年</w:t>
      </w:r>
      <w:r w:rsidRPr="00B120A2">
        <w:rPr>
          <w:rFonts w:hint="eastAsia"/>
        </w:rPr>
        <w:t>3</w:t>
      </w:r>
      <w:r w:rsidRPr="00B120A2">
        <w:rPr>
          <w:rFonts w:hint="eastAsia"/>
        </w:rPr>
        <w:t>月</w:t>
      </w:r>
      <w:r w:rsidRPr="00B120A2">
        <w:rPr>
          <w:rFonts w:hint="eastAsia"/>
        </w:rPr>
        <w:t>29</w:t>
      </w:r>
      <w:r w:rsidRPr="00B120A2">
        <w:rPr>
          <w:rFonts w:hint="eastAsia"/>
        </w:rPr>
        <w:t>日通過，</w:t>
      </w:r>
      <w:r w:rsidRPr="00B120A2">
        <w:rPr>
          <w:rFonts w:hint="eastAsia"/>
        </w:rPr>
        <w:t>113</w:t>
      </w:r>
      <w:r w:rsidRPr="00B120A2">
        <w:rPr>
          <w:rFonts w:hint="eastAsia"/>
        </w:rPr>
        <w:t>年</w:t>
      </w:r>
      <w:r w:rsidRPr="00B120A2">
        <w:rPr>
          <w:rFonts w:hint="eastAsia"/>
        </w:rPr>
        <w:t>12</w:t>
      </w:r>
      <w:r w:rsidRPr="00B120A2">
        <w:rPr>
          <w:rFonts w:hint="eastAsia"/>
        </w:rPr>
        <w:t>月</w:t>
      </w:r>
      <w:r w:rsidRPr="00B120A2">
        <w:rPr>
          <w:rFonts w:hint="eastAsia"/>
        </w:rPr>
        <w:t>25</w:t>
      </w:r>
      <w:r w:rsidRPr="00B120A2">
        <w:rPr>
          <w:rFonts w:hint="eastAsia"/>
        </w:rPr>
        <w:t>日修正通過</w:t>
      </w:r>
      <w:r w:rsidRPr="00B120A2">
        <w:rPr>
          <w:rFonts w:hint="eastAsia"/>
        </w:rPr>
        <w:t xml:space="preserve"> 2024. </w:t>
      </w:r>
    </w:p>
    <w:p w14:paraId="22FAC07E" w14:textId="77777777" w:rsidR="00B120A2" w:rsidRPr="00B120A2" w:rsidRDefault="00B120A2" w:rsidP="00B120A2">
      <w:pPr>
        <w:pStyle w:val="EndNoteBibliography"/>
        <w:ind w:left="240" w:right="240" w:firstLine="480"/>
      </w:pPr>
      <w:r w:rsidRPr="00B120A2">
        <w:t>[10]</w:t>
      </w:r>
      <w:r w:rsidRPr="00B120A2">
        <w:tab/>
        <w:t>E. E. H. Isler, Lester A.; Fontaine, Michael D., "Innovative Parking Management Strategies for Universities: Accommodating Multiple Objectives in a Constrained Environment," presented at the University Transportation Research Conference, 2005.</w:t>
      </w:r>
    </w:p>
    <w:p w14:paraId="036772C0" w14:textId="0C750784" w:rsidR="00B120A2" w:rsidRPr="00B120A2" w:rsidRDefault="00B120A2" w:rsidP="00B120A2">
      <w:pPr>
        <w:pStyle w:val="EndNoteBibliography"/>
        <w:ind w:left="240" w:right="240" w:firstLine="480"/>
      </w:pPr>
      <w:r w:rsidRPr="00B120A2">
        <w:t>[11]</w:t>
      </w:r>
      <w:r w:rsidRPr="00B120A2">
        <w:tab/>
        <w:t xml:space="preserve">R. B. Boob, Arjita P., "Analysis for the Need of Parking Management System in Campus of MIT College," </w:t>
      </w:r>
      <w:r w:rsidRPr="00B120A2">
        <w:rPr>
          <w:i/>
        </w:rPr>
        <w:t xml:space="preserve">International Research Journal of Engineering and Technology (IRJET), </w:t>
      </w:r>
      <w:r w:rsidRPr="00B120A2">
        <w:t xml:space="preserve">vol. 5, no. 5, 2018. [Online]. Available: </w:t>
      </w:r>
      <w:hyperlink r:id="rId87" w:history="1">
        <w:r w:rsidRPr="00B120A2">
          <w:rPr>
            <w:rStyle w:val="a5"/>
          </w:rPr>
          <w:t>https://www.irjet.net</w:t>
        </w:r>
      </w:hyperlink>
      <w:r w:rsidRPr="00B120A2">
        <w:t>.</w:t>
      </w:r>
    </w:p>
    <w:p w14:paraId="62EE6224" w14:textId="7F8744CD"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2164BC" w14:textId="77777777" w:rsidR="00DE687E" w:rsidRDefault="00DE687E" w:rsidP="00447340">
      <w:pPr>
        <w:spacing w:line="240" w:lineRule="auto"/>
        <w:ind w:left="240" w:right="240" w:firstLine="480"/>
      </w:pPr>
      <w:r>
        <w:separator/>
      </w:r>
    </w:p>
  </w:endnote>
  <w:endnote w:type="continuationSeparator" w:id="0">
    <w:p w14:paraId="1D4492BE" w14:textId="77777777" w:rsidR="00DE687E" w:rsidRDefault="00DE687E"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496FDD" w:rsidRDefault="00496FDD">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496FDD" w:rsidRDefault="00496FDD">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496FDD" w:rsidRDefault="00496FDD">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496FDD" w:rsidRDefault="00496FDD">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9C2A60" w14:textId="77777777" w:rsidR="00DE687E" w:rsidRDefault="00DE687E" w:rsidP="00447340">
      <w:pPr>
        <w:spacing w:line="240" w:lineRule="auto"/>
        <w:ind w:left="240" w:right="240" w:firstLine="480"/>
      </w:pPr>
      <w:r>
        <w:separator/>
      </w:r>
    </w:p>
  </w:footnote>
  <w:footnote w:type="continuationSeparator" w:id="0">
    <w:p w14:paraId="0FFD5A76" w14:textId="77777777" w:rsidR="00DE687E" w:rsidRDefault="00DE687E"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496FDD" w:rsidRDefault="00DE687E">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496FDD" w:rsidRDefault="00DE687E">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496FDD" w:rsidRDefault="00DE687E"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496FDD">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496FDD" w:rsidRDefault="00DE687E">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496FDD" w:rsidRDefault="00DE687E">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496FDD" w:rsidRDefault="00DE687E"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496FDD">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5894FEB"/>
    <w:multiLevelType w:val="hybridMultilevel"/>
    <w:tmpl w:val="748CBACC"/>
    <w:lvl w:ilvl="0" w:tplc="923C9E10">
      <w:start w:val="1"/>
      <w:numFmt w:val="taiwaneseCounting"/>
      <w:lvlText w:val="%1"/>
      <w:lvlJc w:val="left"/>
      <w:pPr>
        <w:tabs>
          <w:tab w:val="num" w:pos="720"/>
        </w:tabs>
        <w:ind w:left="720" w:hanging="360"/>
      </w:pPr>
    </w:lvl>
    <w:lvl w:ilvl="1" w:tplc="5EE63326" w:tentative="1">
      <w:start w:val="1"/>
      <w:numFmt w:val="taiwaneseCounting"/>
      <w:lvlText w:val="%2"/>
      <w:lvlJc w:val="left"/>
      <w:pPr>
        <w:tabs>
          <w:tab w:val="num" w:pos="1440"/>
        </w:tabs>
        <w:ind w:left="1440" w:hanging="360"/>
      </w:pPr>
    </w:lvl>
    <w:lvl w:ilvl="2" w:tplc="856AB786" w:tentative="1">
      <w:start w:val="1"/>
      <w:numFmt w:val="taiwaneseCounting"/>
      <w:lvlText w:val="%3"/>
      <w:lvlJc w:val="left"/>
      <w:pPr>
        <w:tabs>
          <w:tab w:val="num" w:pos="2160"/>
        </w:tabs>
        <w:ind w:left="2160" w:hanging="360"/>
      </w:pPr>
    </w:lvl>
    <w:lvl w:ilvl="3" w:tplc="43CA1998" w:tentative="1">
      <w:start w:val="1"/>
      <w:numFmt w:val="taiwaneseCounting"/>
      <w:lvlText w:val="%4"/>
      <w:lvlJc w:val="left"/>
      <w:pPr>
        <w:tabs>
          <w:tab w:val="num" w:pos="2880"/>
        </w:tabs>
        <w:ind w:left="2880" w:hanging="360"/>
      </w:pPr>
    </w:lvl>
    <w:lvl w:ilvl="4" w:tplc="3D42872A" w:tentative="1">
      <w:start w:val="1"/>
      <w:numFmt w:val="taiwaneseCounting"/>
      <w:lvlText w:val="%5"/>
      <w:lvlJc w:val="left"/>
      <w:pPr>
        <w:tabs>
          <w:tab w:val="num" w:pos="3600"/>
        </w:tabs>
        <w:ind w:left="3600" w:hanging="360"/>
      </w:pPr>
    </w:lvl>
    <w:lvl w:ilvl="5" w:tplc="D0525F46" w:tentative="1">
      <w:start w:val="1"/>
      <w:numFmt w:val="taiwaneseCounting"/>
      <w:lvlText w:val="%6"/>
      <w:lvlJc w:val="left"/>
      <w:pPr>
        <w:tabs>
          <w:tab w:val="num" w:pos="4320"/>
        </w:tabs>
        <w:ind w:left="4320" w:hanging="360"/>
      </w:pPr>
    </w:lvl>
    <w:lvl w:ilvl="6" w:tplc="84B0C4D2" w:tentative="1">
      <w:start w:val="1"/>
      <w:numFmt w:val="taiwaneseCounting"/>
      <w:lvlText w:val="%7"/>
      <w:lvlJc w:val="left"/>
      <w:pPr>
        <w:tabs>
          <w:tab w:val="num" w:pos="5040"/>
        </w:tabs>
        <w:ind w:left="5040" w:hanging="360"/>
      </w:pPr>
    </w:lvl>
    <w:lvl w:ilvl="7" w:tplc="2068851E" w:tentative="1">
      <w:start w:val="1"/>
      <w:numFmt w:val="taiwaneseCounting"/>
      <w:lvlText w:val="%8"/>
      <w:lvlJc w:val="left"/>
      <w:pPr>
        <w:tabs>
          <w:tab w:val="num" w:pos="5760"/>
        </w:tabs>
        <w:ind w:left="5760" w:hanging="360"/>
      </w:pPr>
    </w:lvl>
    <w:lvl w:ilvl="8" w:tplc="638A1820" w:tentative="1">
      <w:start w:val="1"/>
      <w:numFmt w:val="taiwaneseCounting"/>
      <w:lvlText w:val="%9"/>
      <w:lvlJc w:val="left"/>
      <w:pPr>
        <w:tabs>
          <w:tab w:val="num" w:pos="6480"/>
        </w:tabs>
        <w:ind w:left="6480" w:hanging="360"/>
      </w:pPr>
    </w:lvl>
  </w:abstractNum>
  <w:abstractNum w:abstractNumId="4"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5"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7"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8"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9"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0"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1"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2"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3"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4" w15:restartNumberingAfterBreak="0">
    <w:nsid w:val="3E1D19E2"/>
    <w:multiLevelType w:val="hybridMultilevel"/>
    <w:tmpl w:val="75BE8254"/>
    <w:lvl w:ilvl="0" w:tplc="623AEAFA">
      <w:start w:val="1"/>
      <w:numFmt w:val="taiwaneseCounting"/>
      <w:lvlText w:val="%1"/>
      <w:lvlJc w:val="left"/>
      <w:pPr>
        <w:tabs>
          <w:tab w:val="num" w:pos="720"/>
        </w:tabs>
        <w:ind w:left="720" w:hanging="360"/>
      </w:pPr>
    </w:lvl>
    <w:lvl w:ilvl="1" w:tplc="28A46290" w:tentative="1">
      <w:start w:val="1"/>
      <w:numFmt w:val="taiwaneseCounting"/>
      <w:lvlText w:val="%2"/>
      <w:lvlJc w:val="left"/>
      <w:pPr>
        <w:tabs>
          <w:tab w:val="num" w:pos="1440"/>
        </w:tabs>
        <w:ind w:left="1440" w:hanging="360"/>
      </w:pPr>
    </w:lvl>
    <w:lvl w:ilvl="2" w:tplc="CC185692" w:tentative="1">
      <w:start w:val="1"/>
      <w:numFmt w:val="taiwaneseCounting"/>
      <w:lvlText w:val="%3"/>
      <w:lvlJc w:val="left"/>
      <w:pPr>
        <w:tabs>
          <w:tab w:val="num" w:pos="2160"/>
        </w:tabs>
        <w:ind w:left="2160" w:hanging="360"/>
      </w:pPr>
    </w:lvl>
    <w:lvl w:ilvl="3" w:tplc="ABD48C10" w:tentative="1">
      <w:start w:val="1"/>
      <w:numFmt w:val="taiwaneseCounting"/>
      <w:lvlText w:val="%4"/>
      <w:lvlJc w:val="left"/>
      <w:pPr>
        <w:tabs>
          <w:tab w:val="num" w:pos="2880"/>
        </w:tabs>
        <w:ind w:left="2880" w:hanging="360"/>
      </w:pPr>
    </w:lvl>
    <w:lvl w:ilvl="4" w:tplc="B3CAD8B8" w:tentative="1">
      <w:start w:val="1"/>
      <w:numFmt w:val="taiwaneseCounting"/>
      <w:lvlText w:val="%5"/>
      <w:lvlJc w:val="left"/>
      <w:pPr>
        <w:tabs>
          <w:tab w:val="num" w:pos="3600"/>
        </w:tabs>
        <w:ind w:left="3600" w:hanging="360"/>
      </w:pPr>
    </w:lvl>
    <w:lvl w:ilvl="5" w:tplc="C8B685D4" w:tentative="1">
      <w:start w:val="1"/>
      <w:numFmt w:val="taiwaneseCounting"/>
      <w:lvlText w:val="%6"/>
      <w:lvlJc w:val="left"/>
      <w:pPr>
        <w:tabs>
          <w:tab w:val="num" w:pos="4320"/>
        </w:tabs>
        <w:ind w:left="4320" w:hanging="360"/>
      </w:pPr>
    </w:lvl>
    <w:lvl w:ilvl="6" w:tplc="94A4F8C2" w:tentative="1">
      <w:start w:val="1"/>
      <w:numFmt w:val="taiwaneseCounting"/>
      <w:lvlText w:val="%7"/>
      <w:lvlJc w:val="left"/>
      <w:pPr>
        <w:tabs>
          <w:tab w:val="num" w:pos="5040"/>
        </w:tabs>
        <w:ind w:left="5040" w:hanging="360"/>
      </w:pPr>
    </w:lvl>
    <w:lvl w:ilvl="7" w:tplc="CD1668CC" w:tentative="1">
      <w:start w:val="1"/>
      <w:numFmt w:val="taiwaneseCounting"/>
      <w:lvlText w:val="%8"/>
      <w:lvlJc w:val="left"/>
      <w:pPr>
        <w:tabs>
          <w:tab w:val="num" w:pos="5760"/>
        </w:tabs>
        <w:ind w:left="5760" w:hanging="360"/>
      </w:pPr>
    </w:lvl>
    <w:lvl w:ilvl="8" w:tplc="EA0A3788" w:tentative="1">
      <w:start w:val="1"/>
      <w:numFmt w:val="taiwaneseCounting"/>
      <w:lvlText w:val="%9"/>
      <w:lvlJc w:val="left"/>
      <w:pPr>
        <w:tabs>
          <w:tab w:val="num" w:pos="6480"/>
        </w:tabs>
        <w:ind w:left="6480" w:hanging="360"/>
      </w:pPr>
    </w:lvl>
  </w:abstractNum>
  <w:abstractNum w:abstractNumId="15" w15:restartNumberingAfterBreak="0">
    <w:nsid w:val="3F270F78"/>
    <w:multiLevelType w:val="hybridMultilevel"/>
    <w:tmpl w:val="2E9ED4D0"/>
    <w:lvl w:ilvl="0" w:tplc="04090015">
      <w:start w:val="1"/>
      <w:numFmt w:val="taiwaneseCountingThousand"/>
      <w:lvlText w:val="%1、"/>
      <w:lvlJc w:val="left"/>
      <w:pPr>
        <w:ind w:left="480" w:hanging="480"/>
      </w:pPr>
    </w:lvl>
    <w:lvl w:ilvl="1" w:tplc="2124AC44">
      <w:start w:val="1"/>
      <w:numFmt w:val="decimal"/>
      <w:lvlText w:val="%2."/>
      <w:lvlJc w:val="left"/>
      <w:pPr>
        <w:ind w:left="840" w:hanging="360"/>
      </w:pPr>
      <w:rPr>
        <w:rFonts w:hint="default"/>
      </w:rPr>
    </w:lvl>
    <w:lvl w:ilvl="2" w:tplc="A790CBA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7"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8" w15:restartNumberingAfterBreak="0">
    <w:nsid w:val="41D1350E"/>
    <w:multiLevelType w:val="hybridMultilevel"/>
    <w:tmpl w:val="FA482B76"/>
    <w:lvl w:ilvl="0" w:tplc="2190FB4A">
      <w:start w:val="1"/>
      <w:numFmt w:val="decimal"/>
      <w:lvlText w:val="%1."/>
      <w:lvlJc w:val="left"/>
      <w:pPr>
        <w:ind w:left="658" w:hanging="360"/>
      </w:pPr>
      <w:rPr>
        <w:rFonts w:hint="default"/>
      </w:rPr>
    </w:lvl>
    <w:lvl w:ilvl="1" w:tplc="04090019" w:tentative="1">
      <w:start w:val="1"/>
      <w:numFmt w:val="ideographTraditional"/>
      <w:lvlText w:val="%2、"/>
      <w:lvlJc w:val="left"/>
      <w:pPr>
        <w:ind w:left="1258" w:hanging="480"/>
      </w:pPr>
    </w:lvl>
    <w:lvl w:ilvl="2" w:tplc="0409001B" w:tentative="1">
      <w:start w:val="1"/>
      <w:numFmt w:val="lowerRoman"/>
      <w:lvlText w:val="%3."/>
      <w:lvlJc w:val="right"/>
      <w:pPr>
        <w:ind w:left="1738" w:hanging="480"/>
      </w:pPr>
    </w:lvl>
    <w:lvl w:ilvl="3" w:tplc="0409000F" w:tentative="1">
      <w:start w:val="1"/>
      <w:numFmt w:val="decimal"/>
      <w:lvlText w:val="%4."/>
      <w:lvlJc w:val="left"/>
      <w:pPr>
        <w:ind w:left="2218" w:hanging="480"/>
      </w:pPr>
    </w:lvl>
    <w:lvl w:ilvl="4" w:tplc="04090019" w:tentative="1">
      <w:start w:val="1"/>
      <w:numFmt w:val="ideographTraditional"/>
      <w:lvlText w:val="%5、"/>
      <w:lvlJc w:val="left"/>
      <w:pPr>
        <w:ind w:left="2698" w:hanging="480"/>
      </w:pPr>
    </w:lvl>
    <w:lvl w:ilvl="5" w:tplc="0409001B" w:tentative="1">
      <w:start w:val="1"/>
      <w:numFmt w:val="lowerRoman"/>
      <w:lvlText w:val="%6."/>
      <w:lvlJc w:val="right"/>
      <w:pPr>
        <w:ind w:left="3178" w:hanging="480"/>
      </w:pPr>
    </w:lvl>
    <w:lvl w:ilvl="6" w:tplc="0409000F" w:tentative="1">
      <w:start w:val="1"/>
      <w:numFmt w:val="decimal"/>
      <w:lvlText w:val="%7."/>
      <w:lvlJc w:val="left"/>
      <w:pPr>
        <w:ind w:left="3658" w:hanging="480"/>
      </w:pPr>
    </w:lvl>
    <w:lvl w:ilvl="7" w:tplc="04090019" w:tentative="1">
      <w:start w:val="1"/>
      <w:numFmt w:val="ideographTraditional"/>
      <w:lvlText w:val="%8、"/>
      <w:lvlJc w:val="left"/>
      <w:pPr>
        <w:ind w:left="4138" w:hanging="480"/>
      </w:pPr>
    </w:lvl>
    <w:lvl w:ilvl="8" w:tplc="0409001B" w:tentative="1">
      <w:start w:val="1"/>
      <w:numFmt w:val="lowerRoman"/>
      <w:lvlText w:val="%9."/>
      <w:lvlJc w:val="right"/>
      <w:pPr>
        <w:ind w:left="4618" w:hanging="480"/>
      </w:pPr>
    </w:lvl>
  </w:abstractNum>
  <w:abstractNum w:abstractNumId="19"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0"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2" w15:restartNumberingAfterBreak="0">
    <w:nsid w:val="4C326907"/>
    <w:multiLevelType w:val="hybridMultilevel"/>
    <w:tmpl w:val="16BC7850"/>
    <w:lvl w:ilvl="0" w:tplc="F7AAC812">
      <w:start w:val="1"/>
      <w:numFmt w:val="taiwaneseCounting"/>
      <w:lvlText w:val="%1"/>
      <w:lvlJc w:val="left"/>
      <w:pPr>
        <w:tabs>
          <w:tab w:val="num" w:pos="720"/>
        </w:tabs>
        <w:ind w:left="720" w:hanging="360"/>
      </w:pPr>
    </w:lvl>
    <w:lvl w:ilvl="1" w:tplc="F046426C" w:tentative="1">
      <w:start w:val="1"/>
      <w:numFmt w:val="taiwaneseCounting"/>
      <w:lvlText w:val="%2"/>
      <w:lvlJc w:val="left"/>
      <w:pPr>
        <w:tabs>
          <w:tab w:val="num" w:pos="1440"/>
        </w:tabs>
        <w:ind w:left="1440" w:hanging="360"/>
      </w:pPr>
    </w:lvl>
    <w:lvl w:ilvl="2" w:tplc="B1627BDC" w:tentative="1">
      <w:start w:val="1"/>
      <w:numFmt w:val="taiwaneseCounting"/>
      <w:lvlText w:val="%3"/>
      <w:lvlJc w:val="left"/>
      <w:pPr>
        <w:tabs>
          <w:tab w:val="num" w:pos="2160"/>
        </w:tabs>
        <w:ind w:left="2160" w:hanging="360"/>
      </w:pPr>
    </w:lvl>
    <w:lvl w:ilvl="3" w:tplc="08526B3E" w:tentative="1">
      <w:start w:val="1"/>
      <w:numFmt w:val="taiwaneseCounting"/>
      <w:lvlText w:val="%4"/>
      <w:lvlJc w:val="left"/>
      <w:pPr>
        <w:tabs>
          <w:tab w:val="num" w:pos="2880"/>
        </w:tabs>
        <w:ind w:left="2880" w:hanging="360"/>
      </w:pPr>
    </w:lvl>
    <w:lvl w:ilvl="4" w:tplc="9EA238C0" w:tentative="1">
      <w:start w:val="1"/>
      <w:numFmt w:val="taiwaneseCounting"/>
      <w:lvlText w:val="%5"/>
      <w:lvlJc w:val="left"/>
      <w:pPr>
        <w:tabs>
          <w:tab w:val="num" w:pos="3600"/>
        </w:tabs>
        <w:ind w:left="3600" w:hanging="360"/>
      </w:pPr>
    </w:lvl>
    <w:lvl w:ilvl="5" w:tplc="A2E82726" w:tentative="1">
      <w:start w:val="1"/>
      <w:numFmt w:val="taiwaneseCounting"/>
      <w:lvlText w:val="%6"/>
      <w:lvlJc w:val="left"/>
      <w:pPr>
        <w:tabs>
          <w:tab w:val="num" w:pos="4320"/>
        </w:tabs>
        <w:ind w:left="4320" w:hanging="360"/>
      </w:pPr>
    </w:lvl>
    <w:lvl w:ilvl="6" w:tplc="451A85DC" w:tentative="1">
      <w:start w:val="1"/>
      <w:numFmt w:val="taiwaneseCounting"/>
      <w:lvlText w:val="%7"/>
      <w:lvlJc w:val="left"/>
      <w:pPr>
        <w:tabs>
          <w:tab w:val="num" w:pos="5040"/>
        </w:tabs>
        <w:ind w:left="5040" w:hanging="360"/>
      </w:pPr>
    </w:lvl>
    <w:lvl w:ilvl="7" w:tplc="D22807E4" w:tentative="1">
      <w:start w:val="1"/>
      <w:numFmt w:val="taiwaneseCounting"/>
      <w:lvlText w:val="%8"/>
      <w:lvlJc w:val="left"/>
      <w:pPr>
        <w:tabs>
          <w:tab w:val="num" w:pos="5760"/>
        </w:tabs>
        <w:ind w:left="5760" w:hanging="360"/>
      </w:pPr>
    </w:lvl>
    <w:lvl w:ilvl="8" w:tplc="3580BE3C" w:tentative="1">
      <w:start w:val="1"/>
      <w:numFmt w:val="taiwaneseCounting"/>
      <w:lvlText w:val="%9"/>
      <w:lvlJc w:val="left"/>
      <w:pPr>
        <w:tabs>
          <w:tab w:val="num" w:pos="6480"/>
        </w:tabs>
        <w:ind w:left="6480" w:hanging="360"/>
      </w:pPr>
    </w:lvl>
  </w:abstractNum>
  <w:abstractNum w:abstractNumId="23"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4" w15:restartNumberingAfterBreak="0">
    <w:nsid w:val="4C6B6A23"/>
    <w:multiLevelType w:val="hybridMultilevel"/>
    <w:tmpl w:val="36E08572"/>
    <w:lvl w:ilvl="0" w:tplc="FFDA12A2">
      <w:start w:val="1"/>
      <w:numFmt w:val="taiwaneseCounting"/>
      <w:lvlText w:val="%1"/>
      <w:lvlJc w:val="left"/>
      <w:pPr>
        <w:tabs>
          <w:tab w:val="num" w:pos="720"/>
        </w:tabs>
        <w:ind w:left="720" w:hanging="360"/>
      </w:pPr>
    </w:lvl>
    <w:lvl w:ilvl="1" w:tplc="1A8E03E8" w:tentative="1">
      <w:start w:val="1"/>
      <w:numFmt w:val="taiwaneseCounting"/>
      <w:lvlText w:val="%2"/>
      <w:lvlJc w:val="left"/>
      <w:pPr>
        <w:tabs>
          <w:tab w:val="num" w:pos="1440"/>
        </w:tabs>
        <w:ind w:left="1440" w:hanging="360"/>
      </w:pPr>
    </w:lvl>
    <w:lvl w:ilvl="2" w:tplc="1BCCC75C" w:tentative="1">
      <w:start w:val="1"/>
      <w:numFmt w:val="taiwaneseCounting"/>
      <w:lvlText w:val="%3"/>
      <w:lvlJc w:val="left"/>
      <w:pPr>
        <w:tabs>
          <w:tab w:val="num" w:pos="2160"/>
        </w:tabs>
        <w:ind w:left="2160" w:hanging="360"/>
      </w:pPr>
    </w:lvl>
    <w:lvl w:ilvl="3" w:tplc="9960A0A4" w:tentative="1">
      <w:start w:val="1"/>
      <w:numFmt w:val="taiwaneseCounting"/>
      <w:lvlText w:val="%4"/>
      <w:lvlJc w:val="left"/>
      <w:pPr>
        <w:tabs>
          <w:tab w:val="num" w:pos="2880"/>
        </w:tabs>
        <w:ind w:left="2880" w:hanging="360"/>
      </w:pPr>
    </w:lvl>
    <w:lvl w:ilvl="4" w:tplc="44CA72FE" w:tentative="1">
      <w:start w:val="1"/>
      <w:numFmt w:val="taiwaneseCounting"/>
      <w:lvlText w:val="%5"/>
      <w:lvlJc w:val="left"/>
      <w:pPr>
        <w:tabs>
          <w:tab w:val="num" w:pos="3600"/>
        </w:tabs>
        <w:ind w:left="3600" w:hanging="360"/>
      </w:pPr>
    </w:lvl>
    <w:lvl w:ilvl="5" w:tplc="F6523B02" w:tentative="1">
      <w:start w:val="1"/>
      <w:numFmt w:val="taiwaneseCounting"/>
      <w:lvlText w:val="%6"/>
      <w:lvlJc w:val="left"/>
      <w:pPr>
        <w:tabs>
          <w:tab w:val="num" w:pos="4320"/>
        </w:tabs>
        <w:ind w:left="4320" w:hanging="360"/>
      </w:pPr>
    </w:lvl>
    <w:lvl w:ilvl="6" w:tplc="2FBEDB9A" w:tentative="1">
      <w:start w:val="1"/>
      <w:numFmt w:val="taiwaneseCounting"/>
      <w:lvlText w:val="%7"/>
      <w:lvlJc w:val="left"/>
      <w:pPr>
        <w:tabs>
          <w:tab w:val="num" w:pos="5040"/>
        </w:tabs>
        <w:ind w:left="5040" w:hanging="360"/>
      </w:pPr>
    </w:lvl>
    <w:lvl w:ilvl="7" w:tplc="3B00BD28" w:tentative="1">
      <w:start w:val="1"/>
      <w:numFmt w:val="taiwaneseCounting"/>
      <w:lvlText w:val="%8"/>
      <w:lvlJc w:val="left"/>
      <w:pPr>
        <w:tabs>
          <w:tab w:val="num" w:pos="5760"/>
        </w:tabs>
        <w:ind w:left="5760" w:hanging="360"/>
      </w:pPr>
    </w:lvl>
    <w:lvl w:ilvl="8" w:tplc="2DA0AD92" w:tentative="1">
      <w:start w:val="1"/>
      <w:numFmt w:val="taiwaneseCounting"/>
      <w:lvlText w:val="%9"/>
      <w:lvlJc w:val="left"/>
      <w:pPr>
        <w:tabs>
          <w:tab w:val="num" w:pos="6480"/>
        </w:tabs>
        <w:ind w:left="6480" w:hanging="360"/>
      </w:pPr>
    </w:lvl>
  </w:abstractNum>
  <w:abstractNum w:abstractNumId="25"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6"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7"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8"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29"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0"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31"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2"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963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3"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4"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5"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6"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7"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38"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9"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0"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41"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2"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3"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4" w15:restartNumberingAfterBreak="0">
    <w:nsid w:val="7EFC6FAC"/>
    <w:multiLevelType w:val="hybridMultilevel"/>
    <w:tmpl w:val="BE58C57C"/>
    <w:lvl w:ilvl="0" w:tplc="9E56D44C">
      <w:start w:val="1"/>
      <w:numFmt w:val="taiwaneseCounting"/>
      <w:lvlText w:val="%1"/>
      <w:lvlJc w:val="left"/>
      <w:pPr>
        <w:tabs>
          <w:tab w:val="num" w:pos="720"/>
        </w:tabs>
        <w:ind w:left="720" w:hanging="360"/>
      </w:pPr>
    </w:lvl>
    <w:lvl w:ilvl="1" w:tplc="1FB26FD8" w:tentative="1">
      <w:start w:val="1"/>
      <w:numFmt w:val="taiwaneseCounting"/>
      <w:lvlText w:val="%2"/>
      <w:lvlJc w:val="left"/>
      <w:pPr>
        <w:tabs>
          <w:tab w:val="num" w:pos="1440"/>
        </w:tabs>
        <w:ind w:left="1440" w:hanging="360"/>
      </w:pPr>
    </w:lvl>
    <w:lvl w:ilvl="2" w:tplc="447E22F0" w:tentative="1">
      <w:start w:val="1"/>
      <w:numFmt w:val="taiwaneseCounting"/>
      <w:lvlText w:val="%3"/>
      <w:lvlJc w:val="left"/>
      <w:pPr>
        <w:tabs>
          <w:tab w:val="num" w:pos="2160"/>
        </w:tabs>
        <w:ind w:left="2160" w:hanging="360"/>
      </w:pPr>
    </w:lvl>
    <w:lvl w:ilvl="3" w:tplc="C3F8845E" w:tentative="1">
      <w:start w:val="1"/>
      <w:numFmt w:val="taiwaneseCounting"/>
      <w:lvlText w:val="%4"/>
      <w:lvlJc w:val="left"/>
      <w:pPr>
        <w:tabs>
          <w:tab w:val="num" w:pos="2880"/>
        </w:tabs>
        <w:ind w:left="2880" w:hanging="360"/>
      </w:pPr>
    </w:lvl>
    <w:lvl w:ilvl="4" w:tplc="88D6DDBC" w:tentative="1">
      <w:start w:val="1"/>
      <w:numFmt w:val="taiwaneseCounting"/>
      <w:lvlText w:val="%5"/>
      <w:lvlJc w:val="left"/>
      <w:pPr>
        <w:tabs>
          <w:tab w:val="num" w:pos="3600"/>
        </w:tabs>
        <w:ind w:left="3600" w:hanging="360"/>
      </w:pPr>
    </w:lvl>
    <w:lvl w:ilvl="5" w:tplc="F6CECCB0" w:tentative="1">
      <w:start w:val="1"/>
      <w:numFmt w:val="taiwaneseCounting"/>
      <w:lvlText w:val="%6"/>
      <w:lvlJc w:val="left"/>
      <w:pPr>
        <w:tabs>
          <w:tab w:val="num" w:pos="4320"/>
        </w:tabs>
        <w:ind w:left="4320" w:hanging="360"/>
      </w:pPr>
    </w:lvl>
    <w:lvl w:ilvl="6" w:tplc="318AFEC4" w:tentative="1">
      <w:start w:val="1"/>
      <w:numFmt w:val="taiwaneseCounting"/>
      <w:lvlText w:val="%7"/>
      <w:lvlJc w:val="left"/>
      <w:pPr>
        <w:tabs>
          <w:tab w:val="num" w:pos="5040"/>
        </w:tabs>
        <w:ind w:left="5040" w:hanging="360"/>
      </w:pPr>
    </w:lvl>
    <w:lvl w:ilvl="7" w:tplc="57FA7A3A" w:tentative="1">
      <w:start w:val="1"/>
      <w:numFmt w:val="taiwaneseCounting"/>
      <w:lvlText w:val="%8"/>
      <w:lvlJc w:val="left"/>
      <w:pPr>
        <w:tabs>
          <w:tab w:val="num" w:pos="5760"/>
        </w:tabs>
        <w:ind w:left="5760" w:hanging="360"/>
      </w:pPr>
    </w:lvl>
    <w:lvl w:ilvl="8" w:tplc="7668E75C" w:tentative="1">
      <w:start w:val="1"/>
      <w:numFmt w:val="taiwaneseCounting"/>
      <w:lvlText w:val="%9"/>
      <w:lvlJc w:val="left"/>
      <w:pPr>
        <w:tabs>
          <w:tab w:val="num" w:pos="6480"/>
        </w:tabs>
        <w:ind w:left="6480" w:hanging="360"/>
      </w:pPr>
    </w:lvl>
  </w:abstractNum>
  <w:num w:numId="1">
    <w:abstractNumId w:val="32"/>
  </w:num>
  <w:num w:numId="2">
    <w:abstractNumId w:val="4"/>
  </w:num>
  <w:num w:numId="3">
    <w:abstractNumId w:val="37"/>
  </w:num>
  <w:num w:numId="4">
    <w:abstractNumId w:val="38"/>
  </w:num>
  <w:num w:numId="5">
    <w:abstractNumId w:val="43"/>
  </w:num>
  <w:num w:numId="6">
    <w:abstractNumId w:val="15"/>
  </w:num>
  <w:num w:numId="7">
    <w:abstractNumId w:val="34"/>
  </w:num>
  <w:num w:numId="8">
    <w:abstractNumId w:val="42"/>
  </w:num>
  <w:num w:numId="9">
    <w:abstractNumId w:val="8"/>
  </w:num>
  <w:num w:numId="10">
    <w:abstractNumId w:val="23"/>
  </w:num>
  <w:num w:numId="11">
    <w:abstractNumId w:val="10"/>
  </w:num>
  <w:num w:numId="12">
    <w:abstractNumId w:val="11"/>
  </w:num>
  <w:num w:numId="13">
    <w:abstractNumId w:val="7"/>
  </w:num>
  <w:num w:numId="14">
    <w:abstractNumId w:val="26"/>
  </w:num>
  <w:num w:numId="15">
    <w:abstractNumId w:val="31"/>
  </w:num>
  <w:num w:numId="16">
    <w:abstractNumId w:val="9"/>
  </w:num>
  <w:num w:numId="17">
    <w:abstractNumId w:val="6"/>
  </w:num>
  <w:num w:numId="18">
    <w:abstractNumId w:val="21"/>
  </w:num>
  <w:num w:numId="19">
    <w:abstractNumId w:val="19"/>
  </w:num>
  <w:num w:numId="20">
    <w:abstractNumId w:val="40"/>
  </w:num>
  <w:num w:numId="21">
    <w:abstractNumId w:val="1"/>
  </w:num>
  <w:num w:numId="22">
    <w:abstractNumId w:val="28"/>
  </w:num>
  <w:num w:numId="23">
    <w:abstractNumId w:val="30"/>
  </w:num>
  <w:num w:numId="24">
    <w:abstractNumId w:val="16"/>
  </w:num>
  <w:num w:numId="25">
    <w:abstractNumId w:val="12"/>
  </w:num>
  <w:num w:numId="26">
    <w:abstractNumId w:val="29"/>
  </w:num>
  <w:num w:numId="27">
    <w:abstractNumId w:val="35"/>
  </w:num>
  <w:num w:numId="28">
    <w:abstractNumId w:val="17"/>
  </w:num>
  <w:num w:numId="29">
    <w:abstractNumId w:val="27"/>
  </w:num>
  <w:num w:numId="30">
    <w:abstractNumId w:val="13"/>
  </w:num>
  <w:num w:numId="31">
    <w:abstractNumId w:val="33"/>
  </w:num>
  <w:num w:numId="32">
    <w:abstractNumId w:val="36"/>
  </w:num>
  <w:num w:numId="33">
    <w:abstractNumId w:val="39"/>
  </w:num>
  <w:num w:numId="34">
    <w:abstractNumId w:val="5"/>
  </w:num>
  <w:num w:numId="35">
    <w:abstractNumId w:val="41"/>
  </w:num>
  <w:num w:numId="36">
    <w:abstractNumId w:val="25"/>
  </w:num>
  <w:num w:numId="37">
    <w:abstractNumId w:val="0"/>
  </w:num>
  <w:num w:numId="38">
    <w:abstractNumId w:val="20"/>
  </w:num>
  <w:num w:numId="39">
    <w:abstractNumId w:val="2"/>
  </w:num>
  <w:num w:numId="40">
    <w:abstractNumId w:val="3"/>
  </w:num>
  <w:num w:numId="41">
    <w:abstractNumId w:val="24"/>
  </w:num>
  <w:num w:numId="42">
    <w:abstractNumId w:val="44"/>
  </w:num>
  <w:num w:numId="43">
    <w:abstractNumId w:val="14"/>
  </w:num>
  <w:num w:numId="44">
    <w:abstractNumId w:val="22"/>
  </w:num>
  <w:num w:numId="45">
    <w:abstractNumId w:val="18"/>
  </w:num>
  <w:num w:numId="4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0&lt;/item&gt;&lt;item&gt;13&lt;/item&gt;&lt;item&gt;15&lt;/item&gt;&lt;item&gt;16&lt;/item&gt;&lt;item&gt;17&lt;/item&gt;&lt;item&gt;18&lt;/item&gt;&lt;item&gt;19&lt;/item&gt;&lt;item&gt;20&lt;/item&gt;&lt;item&gt;22&lt;/item&gt;&lt;item&gt;23&lt;/item&gt;&lt;/record-ids&gt;&lt;/item&gt;&lt;/Libraries&gt;"/>
  </w:docVars>
  <w:rsids>
    <w:rsidRoot w:val="00E83D71"/>
    <w:rsid w:val="0000018B"/>
    <w:rsid w:val="00000E6A"/>
    <w:rsid w:val="00000FEF"/>
    <w:rsid w:val="000014B6"/>
    <w:rsid w:val="000014D8"/>
    <w:rsid w:val="00001706"/>
    <w:rsid w:val="00002103"/>
    <w:rsid w:val="0000247B"/>
    <w:rsid w:val="0000331F"/>
    <w:rsid w:val="00003752"/>
    <w:rsid w:val="00004B2F"/>
    <w:rsid w:val="000052EB"/>
    <w:rsid w:val="00006ED4"/>
    <w:rsid w:val="000105FE"/>
    <w:rsid w:val="00010EF9"/>
    <w:rsid w:val="00011D27"/>
    <w:rsid w:val="0001278C"/>
    <w:rsid w:val="000130FA"/>
    <w:rsid w:val="000134DA"/>
    <w:rsid w:val="0001357D"/>
    <w:rsid w:val="000158AE"/>
    <w:rsid w:val="00015957"/>
    <w:rsid w:val="00017439"/>
    <w:rsid w:val="00017A05"/>
    <w:rsid w:val="00021889"/>
    <w:rsid w:val="000225BB"/>
    <w:rsid w:val="0002356B"/>
    <w:rsid w:val="000243CB"/>
    <w:rsid w:val="00024AA5"/>
    <w:rsid w:val="00024EF2"/>
    <w:rsid w:val="0002509E"/>
    <w:rsid w:val="000250FF"/>
    <w:rsid w:val="00025348"/>
    <w:rsid w:val="0002559D"/>
    <w:rsid w:val="0002686C"/>
    <w:rsid w:val="00026CBF"/>
    <w:rsid w:val="00026F0A"/>
    <w:rsid w:val="00030542"/>
    <w:rsid w:val="00030654"/>
    <w:rsid w:val="00030D19"/>
    <w:rsid w:val="00030F68"/>
    <w:rsid w:val="00031B7E"/>
    <w:rsid w:val="00031F1E"/>
    <w:rsid w:val="00032322"/>
    <w:rsid w:val="000332EA"/>
    <w:rsid w:val="00033391"/>
    <w:rsid w:val="00033A71"/>
    <w:rsid w:val="0003658E"/>
    <w:rsid w:val="00037346"/>
    <w:rsid w:val="0003783A"/>
    <w:rsid w:val="00037968"/>
    <w:rsid w:val="00040453"/>
    <w:rsid w:val="0004079A"/>
    <w:rsid w:val="00040938"/>
    <w:rsid w:val="000420C0"/>
    <w:rsid w:val="00042E7C"/>
    <w:rsid w:val="00043543"/>
    <w:rsid w:val="00044344"/>
    <w:rsid w:val="00044566"/>
    <w:rsid w:val="00045521"/>
    <w:rsid w:val="0004594F"/>
    <w:rsid w:val="00045958"/>
    <w:rsid w:val="000461FC"/>
    <w:rsid w:val="00046EDF"/>
    <w:rsid w:val="00047B43"/>
    <w:rsid w:val="00047E9C"/>
    <w:rsid w:val="00047ED8"/>
    <w:rsid w:val="00047F0B"/>
    <w:rsid w:val="00047F9B"/>
    <w:rsid w:val="000500F8"/>
    <w:rsid w:val="000507BF"/>
    <w:rsid w:val="00051910"/>
    <w:rsid w:val="00052A2C"/>
    <w:rsid w:val="00053258"/>
    <w:rsid w:val="0005362A"/>
    <w:rsid w:val="00053E83"/>
    <w:rsid w:val="0005417B"/>
    <w:rsid w:val="000546B9"/>
    <w:rsid w:val="000548E9"/>
    <w:rsid w:val="00055FA8"/>
    <w:rsid w:val="00056D21"/>
    <w:rsid w:val="00057D94"/>
    <w:rsid w:val="000629C1"/>
    <w:rsid w:val="00062E7B"/>
    <w:rsid w:val="000636DC"/>
    <w:rsid w:val="00063C90"/>
    <w:rsid w:val="00064009"/>
    <w:rsid w:val="00064C1D"/>
    <w:rsid w:val="00064F7E"/>
    <w:rsid w:val="000656C0"/>
    <w:rsid w:val="00065744"/>
    <w:rsid w:val="00066314"/>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3C62"/>
    <w:rsid w:val="00083F98"/>
    <w:rsid w:val="00084B9B"/>
    <w:rsid w:val="00085C42"/>
    <w:rsid w:val="00090F26"/>
    <w:rsid w:val="000910D0"/>
    <w:rsid w:val="000920FF"/>
    <w:rsid w:val="0009423D"/>
    <w:rsid w:val="00094366"/>
    <w:rsid w:val="00094ACD"/>
    <w:rsid w:val="00094BA0"/>
    <w:rsid w:val="00095831"/>
    <w:rsid w:val="00095CC4"/>
    <w:rsid w:val="00096818"/>
    <w:rsid w:val="00096C88"/>
    <w:rsid w:val="00096EDD"/>
    <w:rsid w:val="000A139B"/>
    <w:rsid w:val="000A1A75"/>
    <w:rsid w:val="000A28D6"/>
    <w:rsid w:val="000A2BDF"/>
    <w:rsid w:val="000A3055"/>
    <w:rsid w:val="000A4F94"/>
    <w:rsid w:val="000A5ED5"/>
    <w:rsid w:val="000A6C11"/>
    <w:rsid w:val="000A6D57"/>
    <w:rsid w:val="000A717F"/>
    <w:rsid w:val="000A7187"/>
    <w:rsid w:val="000A751C"/>
    <w:rsid w:val="000B02DD"/>
    <w:rsid w:val="000B13A7"/>
    <w:rsid w:val="000B30B4"/>
    <w:rsid w:val="000B33EF"/>
    <w:rsid w:val="000B48B1"/>
    <w:rsid w:val="000B4DFB"/>
    <w:rsid w:val="000B4EE3"/>
    <w:rsid w:val="000B4F01"/>
    <w:rsid w:val="000B54FF"/>
    <w:rsid w:val="000B5987"/>
    <w:rsid w:val="000B5F8E"/>
    <w:rsid w:val="000C12E3"/>
    <w:rsid w:val="000C2111"/>
    <w:rsid w:val="000C2FA1"/>
    <w:rsid w:val="000C3A13"/>
    <w:rsid w:val="000C3D6F"/>
    <w:rsid w:val="000C3FED"/>
    <w:rsid w:val="000C4262"/>
    <w:rsid w:val="000C4E72"/>
    <w:rsid w:val="000C6627"/>
    <w:rsid w:val="000C70EF"/>
    <w:rsid w:val="000C7A46"/>
    <w:rsid w:val="000C7EE9"/>
    <w:rsid w:val="000D05E1"/>
    <w:rsid w:val="000D1B73"/>
    <w:rsid w:val="000D23BF"/>
    <w:rsid w:val="000D2642"/>
    <w:rsid w:val="000D3645"/>
    <w:rsid w:val="000D4016"/>
    <w:rsid w:val="000D48B7"/>
    <w:rsid w:val="000D5354"/>
    <w:rsid w:val="000D545A"/>
    <w:rsid w:val="000D5679"/>
    <w:rsid w:val="000D5D7A"/>
    <w:rsid w:val="000D66DF"/>
    <w:rsid w:val="000D7672"/>
    <w:rsid w:val="000D7CF1"/>
    <w:rsid w:val="000D7D0E"/>
    <w:rsid w:val="000E05C8"/>
    <w:rsid w:val="000E089C"/>
    <w:rsid w:val="000E0BA4"/>
    <w:rsid w:val="000E160A"/>
    <w:rsid w:val="000E1C03"/>
    <w:rsid w:val="000E241D"/>
    <w:rsid w:val="000E3EEE"/>
    <w:rsid w:val="000E45BD"/>
    <w:rsid w:val="000E52EA"/>
    <w:rsid w:val="000E5531"/>
    <w:rsid w:val="000E6668"/>
    <w:rsid w:val="000E73A9"/>
    <w:rsid w:val="000F0E10"/>
    <w:rsid w:val="000F1490"/>
    <w:rsid w:val="000F1940"/>
    <w:rsid w:val="000F2505"/>
    <w:rsid w:val="000F3E97"/>
    <w:rsid w:val="000F41D1"/>
    <w:rsid w:val="000F4331"/>
    <w:rsid w:val="000F5D92"/>
    <w:rsid w:val="000F6476"/>
    <w:rsid w:val="000F648D"/>
    <w:rsid w:val="000F650F"/>
    <w:rsid w:val="000F6FFD"/>
    <w:rsid w:val="000F732A"/>
    <w:rsid w:val="00101212"/>
    <w:rsid w:val="0010141B"/>
    <w:rsid w:val="00102457"/>
    <w:rsid w:val="00102C71"/>
    <w:rsid w:val="00102E45"/>
    <w:rsid w:val="001047C9"/>
    <w:rsid w:val="00105668"/>
    <w:rsid w:val="00105C67"/>
    <w:rsid w:val="001063F0"/>
    <w:rsid w:val="00106662"/>
    <w:rsid w:val="00106C71"/>
    <w:rsid w:val="0010709B"/>
    <w:rsid w:val="001078DC"/>
    <w:rsid w:val="0011009D"/>
    <w:rsid w:val="00110211"/>
    <w:rsid w:val="0011102F"/>
    <w:rsid w:val="001115A5"/>
    <w:rsid w:val="00112795"/>
    <w:rsid w:val="00112875"/>
    <w:rsid w:val="001131FD"/>
    <w:rsid w:val="001133F5"/>
    <w:rsid w:val="001135C2"/>
    <w:rsid w:val="001152DB"/>
    <w:rsid w:val="00115E15"/>
    <w:rsid w:val="001163FA"/>
    <w:rsid w:val="00116483"/>
    <w:rsid w:val="00117718"/>
    <w:rsid w:val="00120ABF"/>
    <w:rsid w:val="00120D5F"/>
    <w:rsid w:val="001223EE"/>
    <w:rsid w:val="00122E18"/>
    <w:rsid w:val="001232FD"/>
    <w:rsid w:val="00124268"/>
    <w:rsid w:val="001245D9"/>
    <w:rsid w:val="001246C1"/>
    <w:rsid w:val="001247F1"/>
    <w:rsid w:val="00125F75"/>
    <w:rsid w:val="00126E3E"/>
    <w:rsid w:val="00132578"/>
    <w:rsid w:val="00132860"/>
    <w:rsid w:val="00132B33"/>
    <w:rsid w:val="00132BF9"/>
    <w:rsid w:val="001330D0"/>
    <w:rsid w:val="00133974"/>
    <w:rsid w:val="00133F76"/>
    <w:rsid w:val="0013480F"/>
    <w:rsid w:val="0013529B"/>
    <w:rsid w:val="0013615A"/>
    <w:rsid w:val="00136181"/>
    <w:rsid w:val="001365BF"/>
    <w:rsid w:val="00140204"/>
    <w:rsid w:val="001405FE"/>
    <w:rsid w:val="00141B46"/>
    <w:rsid w:val="00141BC2"/>
    <w:rsid w:val="00142CCD"/>
    <w:rsid w:val="001436DB"/>
    <w:rsid w:val="0014445C"/>
    <w:rsid w:val="001448E9"/>
    <w:rsid w:val="00145823"/>
    <w:rsid w:val="00145E5B"/>
    <w:rsid w:val="001477D4"/>
    <w:rsid w:val="00147CC0"/>
    <w:rsid w:val="00151B2F"/>
    <w:rsid w:val="00152250"/>
    <w:rsid w:val="001522CD"/>
    <w:rsid w:val="00153D46"/>
    <w:rsid w:val="00154754"/>
    <w:rsid w:val="001549F4"/>
    <w:rsid w:val="001549FE"/>
    <w:rsid w:val="00154AD9"/>
    <w:rsid w:val="00154CD5"/>
    <w:rsid w:val="001550B5"/>
    <w:rsid w:val="00155245"/>
    <w:rsid w:val="00155530"/>
    <w:rsid w:val="001574D1"/>
    <w:rsid w:val="00160AF9"/>
    <w:rsid w:val="00160FE5"/>
    <w:rsid w:val="00161FC1"/>
    <w:rsid w:val="001620F4"/>
    <w:rsid w:val="001626D8"/>
    <w:rsid w:val="00163251"/>
    <w:rsid w:val="00163D0C"/>
    <w:rsid w:val="001649CA"/>
    <w:rsid w:val="0016515F"/>
    <w:rsid w:val="001651E5"/>
    <w:rsid w:val="00165244"/>
    <w:rsid w:val="00166323"/>
    <w:rsid w:val="00166351"/>
    <w:rsid w:val="001668C0"/>
    <w:rsid w:val="00166A1F"/>
    <w:rsid w:val="0016784D"/>
    <w:rsid w:val="0016792B"/>
    <w:rsid w:val="00171BA3"/>
    <w:rsid w:val="00171E35"/>
    <w:rsid w:val="00172012"/>
    <w:rsid w:val="00172034"/>
    <w:rsid w:val="00172056"/>
    <w:rsid w:val="001725D8"/>
    <w:rsid w:val="0017273C"/>
    <w:rsid w:val="001727FF"/>
    <w:rsid w:val="001728CB"/>
    <w:rsid w:val="001735E1"/>
    <w:rsid w:val="00175589"/>
    <w:rsid w:val="00175676"/>
    <w:rsid w:val="001762B3"/>
    <w:rsid w:val="00176B25"/>
    <w:rsid w:val="00177868"/>
    <w:rsid w:val="00177DA4"/>
    <w:rsid w:val="001800F6"/>
    <w:rsid w:val="001801E4"/>
    <w:rsid w:val="00180721"/>
    <w:rsid w:val="00180905"/>
    <w:rsid w:val="0018167F"/>
    <w:rsid w:val="00181984"/>
    <w:rsid w:val="001822B6"/>
    <w:rsid w:val="001822C2"/>
    <w:rsid w:val="00182350"/>
    <w:rsid w:val="0018312B"/>
    <w:rsid w:val="00183B53"/>
    <w:rsid w:val="001842EE"/>
    <w:rsid w:val="00184347"/>
    <w:rsid w:val="00185B73"/>
    <w:rsid w:val="001866E8"/>
    <w:rsid w:val="00186D35"/>
    <w:rsid w:val="0018723D"/>
    <w:rsid w:val="0018784E"/>
    <w:rsid w:val="00190A9C"/>
    <w:rsid w:val="00190DA9"/>
    <w:rsid w:val="00191675"/>
    <w:rsid w:val="00191A33"/>
    <w:rsid w:val="00193311"/>
    <w:rsid w:val="00193A31"/>
    <w:rsid w:val="00193ECB"/>
    <w:rsid w:val="00194A6B"/>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2334"/>
    <w:rsid w:val="001C233E"/>
    <w:rsid w:val="001C255E"/>
    <w:rsid w:val="001C2D6F"/>
    <w:rsid w:val="001C2E6E"/>
    <w:rsid w:val="001C2F65"/>
    <w:rsid w:val="001C4E42"/>
    <w:rsid w:val="001C4F05"/>
    <w:rsid w:val="001C61C3"/>
    <w:rsid w:val="001C6A3F"/>
    <w:rsid w:val="001D0F1C"/>
    <w:rsid w:val="001D113B"/>
    <w:rsid w:val="001D159A"/>
    <w:rsid w:val="001D337F"/>
    <w:rsid w:val="001D4832"/>
    <w:rsid w:val="001D502F"/>
    <w:rsid w:val="001D56FA"/>
    <w:rsid w:val="001D5F88"/>
    <w:rsid w:val="001D65FF"/>
    <w:rsid w:val="001D7013"/>
    <w:rsid w:val="001D7BFB"/>
    <w:rsid w:val="001E0C47"/>
    <w:rsid w:val="001E196F"/>
    <w:rsid w:val="001E1F02"/>
    <w:rsid w:val="001E2F10"/>
    <w:rsid w:val="001E3C02"/>
    <w:rsid w:val="001E3C5F"/>
    <w:rsid w:val="001E6272"/>
    <w:rsid w:val="001E6445"/>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4580"/>
    <w:rsid w:val="0020513A"/>
    <w:rsid w:val="00207BC0"/>
    <w:rsid w:val="00210981"/>
    <w:rsid w:val="00211660"/>
    <w:rsid w:val="00211FDD"/>
    <w:rsid w:val="002127B5"/>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654A"/>
    <w:rsid w:val="0022668C"/>
    <w:rsid w:val="00227D34"/>
    <w:rsid w:val="00227D74"/>
    <w:rsid w:val="00230F6E"/>
    <w:rsid w:val="00231CDA"/>
    <w:rsid w:val="00232C7C"/>
    <w:rsid w:val="00232F9C"/>
    <w:rsid w:val="00233FCA"/>
    <w:rsid w:val="002341D9"/>
    <w:rsid w:val="002348C9"/>
    <w:rsid w:val="00234E1A"/>
    <w:rsid w:val="00234F5D"/>
    <w:rsid w:val="002353FD"/>
    <w:rsid w:val="002355D4"/>
    <w:rsid w:val="002364C8"/>
    <w:rsid w:val="0023725D"/>
    <w:rsid w:val="00240EAD"/>
    <w:rsid w:val="00240FDD"/>
    <w:rsid w:val="0024107B"/>
    <w:rsid w:val="00241226"/>
    <w:rsid w:val="00241D28"/>
    <w:rsid w:val="00242934"/>
    <w:rsid w:val="00242DF4"/>
    <w:rsid w:val="00242EA8"/>
    <w:rsid w:val="00243A15"/>
    <w:rsid w:val="00244215"/>
    <w:rsid w:val="00244678"/>
    <w:rsid w:val="00244DB4"/>
    <w:rsid w:val="00245D4E"/>
    <w:rsid w:val="00246721"/>
    <w:rsid w:val="00247576"/>
    <w:rsid w:val="00247958"/>
    <w:rsid w:val="00247C08"/>
    <w:rsid w:val="00247D99"/>
    <w:rsid w:val="0025097A"/>
    <w:rsid w:val="0025158F"/>
    <w:rsid w:val="00251797"/>
    <w:rsid w:val="00251BED"/>
    <w:rsid w:val="00251E20"/>
    <w:rsid w:val="00252340"/>
    <w:rsid w:val="00252EF0"/>
    <w:rsid w:val="00253CE7"/>
    <w:rsid w:val="00254C30"/>
    <w:rsid w:val="00255F9F"/>
    <w:rsid w:val="002562A1"/>
    <w:rsid w:val="00256A79"/>
    <w:rsid w:val="00257179"/>
    <w:rsid w:val="0025726E"/>
    <w:rsid w:val="002579E6"/>
    <w:rsid w:val="00257BD8"/>
    <w:rsid w:val="002609E4"/>
    <w:rsid w:val="00260D48"/>
    <w:rsid w:val="00260E76"/>
    <w:rsid w:val="00261620"/>
    <w:rsid w:val="002620CF"/>
    <w:rsid w:val="00262567"/>
    <w:rsid w:val="002642C0"/>
    <w:rsid w:val="00264446"/>
    <w:rsid w:val="00264CEB"/>
    <w:rsid w:val="00265C8C"/>
    <w:rsid w:val="002661A4"/>
    <w:rsid w:val="00266B66"/>
    <w:rsid w:val="002671D9"/>
    <w:rsid w:val="00267879"/>
    <w:rsid w:val="00267FF0"/>
    <w:rsid w:val="00270674"/>
    <w:rsid w:val="00271A1D"/>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4B09"/>
    <w:rsid w:val="00284B70"/>
    <w:rsid w:val="00284D5B"/>
    <w:rsid w:val="00285A8A"/>
    <w:rsid w:val="0028730C"/>
    <w:rsid w:val="0028747C"/>
    <w:rsid w:val="00287E22"/>
    <w:rsid w:val="00290CFB"/>
    <w:rsid w:val="00292450"/>
    <w:rsid w:val="00293598"/>
    <w:rsid w:val="00293DF1"/>
    <w:rsid w:val="00294530"/>
    <w:rsid w:val="00294A92"/>
    <w:rsid w:val="00294B0A"/>
    <w:rsid w:val="002953B4"/>
    <w:rsid w:val="0029547E"/>
    <w:rsid w:val="00296AF1"/>
    <w:rsid w:val="00297AB6"/>
    <w:rsid w:val="002A0506"/>
    <w:rsid w:val="002A1AEF"/>
    <w:rsid w:val="002A26C0"/>
    <w:rsid w:val="002A35B8"/>
    <w:rsid w:val="002A42A6"/>
    <w:rsid w:val="002A5635"/>
    <w:rsid w:val="002A6428"/>
    <w:rsid w:val="002A7308"/>
    <w:rsid w:val="002A79E8"/>
    <w:rsid w:val="002B093C"/>
    <w:rsid w:val="002B0ED9"/>
    <w:rsid w:val="002B23FA"/>
    <w:rsid w:val="002B2452"/>
    <w:rsid w:val="002B4515"/>
    <w:rsid w:val="002B4CED"/>
    <w:rsid w:val="002B5349"/>
    <w:rsid w:val="002B698D"/>
    <w:rsid w:val="002C04AD"/>
    <w:rsid w:val="002C0D32"/>
    <w:rsid w:val="002C184C"/>
    <w:rsid w:val="002C1E84"/>
    <w:rsid w:val="002C211F"/>
    <w:rsid w:val="002C2576"/>
    <w:rsid w:val="002C3324"/>
    <w:rsid w:val="002C53D4"/>
    <w:rsid w:val="002C591D"/>
    <w:rsid w:val="002C70B4"/>
    <w:rsid w:val="002D025F"/>
    <w:rsid w:val="002D0D1D"/>
    <w:rsid w:val="002D0FD3"/>
    <w:rsid w:val="002D10AC"/>
    <w:rsid w:val="002D1220"/>
    <w:rsid w:val="002D384B"/>
    <w:rsid w:val="002D3A9A"/>
    <w:rsid w:val="002D4427"/>
    <w:rsid w:val="002D481A"/>
    <w:rsid w:val="002D4CBC"/>
    <w:rsid w:val="002D6577"/>
    <w:rsid w:val="002E14F0"/>
    <w:rsid w:val="002E2334"/>
    <w:rsid w:val="002E2B8E"/>
    <w:rsid w:val="002E4B6B"/>
    <w:rsid w:val="002E5142"/>
    <w:rsid w:val="002E53E5"/>
    <w:rsid w:val="002E6291"/>
    <w:rsid w:val="002F0AA3"/>
    <w:rsid w:val="002F0F5D"/>
    <w:rsid w:val="002F154A"/>
    <w:rsid w:val="002F1588"/>
    <w:rsid w:val="002F19B6"/>
    <w:rsid w:val="002F1B19"/>
    <w:rsid w:val="002F2070"/>
    <w:rsid w:val="002F21B6"/>
    <w:rsid w:val="002F21E7"/>
    <w:rsid w:val="002F246F"/>
    <w:rsid w:val="002F24A6"/>
    <w:rsid w:val="002F420A"/>
    <w:rsid w:val="002F4351"/>
    <w:rsid w:val="002F49B4"/>
    <w:rsid w:val="002F5B08"/>
    <w:rsid w:val="002F5B99"/>
    <w:rsid w:val="002F6D09"/>
    <w:rsid w:val="002F73CA"/>
    <w:rsid w:val="003005E8"/>
    <w:rsid w:val="00300A72"/>
    <w:rsid w:val="00300A76"/>
    <w:rsid w:val="00301AAF"/>
    <w:rsid w:val="003022A5"/>
    <w:rsid w:val="00302AEE"/>
    <w:rsid w:val="003036FC"/>
    <w:rsid w:val="0030388F"/>
    <w:rsid w:val="00303932"/>
    <w:rsid w:val="00303BD2"/>
    <w:rsid w:val="00305D3A"/>
    <w:rsid w:val="00305F93"/>
    <w:rsid w:val="00307F4C"/>
    <w:rsid w:val="003109F0"/>
    <w:rsid w:val="00310FBF"/>
    <w:rsid w:val="00311883"/>
    <w:rsid w:val="00312420"/>
    <w:rsid w:val="00315A2F"/>
    <w:rsid w:val="0031680D"/>
    <w:rsid w:val="00320A5B"/>
    <w:rsid w:val="00320C10"/>
    <w:rsid w:val="0032104D"/>
    <w:rsid w:val="00321644"/>
    <w:rsid w:val="00321B1B"/>
    <w:rsid w:val="003223D7"/>
    <w:rsid w:val="00322E44"/>
    <w:rsid w:val="00323D75"/>
    <w:rsid w:val="00326D32"/>
    <w:rsid w:val="00327004"/>
    <w:rsid w:val="00327637"/>
    <w:rsid w:val="00327901"/>
    <w:rsid w:val="00330E4A"/>
    <w:rsid w:val="003314C7"/>
    <w:rsid w:val="00331C43"/>
    <w:rsid w:val="0033217B"/>
    <w:rsid w:val="0033262E"/>
    <w:rsid w:val="00332AE2"/>
    <w:rsid w:val="00333D3B"/>
    <w:rsid w:val="00335028"/>
    <w:rsid w:val="00335490"/>
    <w:rsid w:val="003354E8"/>
    <w:rsid w:val="003358A3"/>
    <w:rsid w:val="00337912"/>
    <w:rsid w:val="00341E02"/>
    <w:rsid w:val="003423BC"/>
    <w:rsid w:val="00343C6F"/>
    <w:rsid w:val="00344265"/>
    <w:rsid w:val="0034485F"/>
    <w:rsid w:val="0034508D"/>
    <w:rsid w:val="00345485"/>
    <w:rsid w:val="00346889"/>
    <w:rsid w:val="003469C9"/>
    <w:rsid w:val="00346F1F"/>
    <w:rsid w:val="00347373"/>
    <w:rsid w:val="00347D54"/>
    <w:rsid w:val="00347E7C"/>
    <w:rsid w:val="00347EFF"/>
    <w:rsid w:val="003500A2"/>
    <w:rsid w:val="00350457"/>
    <w:rsid w:val="003507BA"/>
    <w:rsid w:val="003507D0"/>
    <w:rsid w:val="00350FA4"/>
    <w:rsid w:val="0035127C"/>
    <w:rsid w:val="0035167C"/>
    <w:rsid w:val="003519F2"/>
    <w:rsid w:val="003532A9"/>
    <w:rsid w:val="00353C2C"/>
    <w:rsid w:val="0035413D"/>
    <w:rsid w:val="00357853"/>
    <w:rsid w:val="003605E4"/>
    <w:rsid w:val="00360683"/>
    <w:rsid w:val="0036133F"/>
    <w:rsid w:val="00361656"/>
    <w:rsid w:val="003617E3"/>
    <w:rsid w:val="00361B7D"/>
    <w:rsid w:val="00364AFA"/>
    <w:rsid w:val="00364D48"/>
    <w:rsid w:val="0036525C"/>
    <w:rsid w:val="00365E56"/>
    <w:rsid w:val="003667BA"/>
    <w:rsid w:val="00367B12"/>
    <w:rsid w:val="00370567"/>
    <w:rsid w:val="003713E4"/>
    <w:rsid w:val="00371569"/>
    <w:rsid w:val="00371694"/>
    <w:rsid w:val="003720EF"/>
    <w:rsid w:val="00373325"/>
    <w:rsid w:val="00374EAA"/>
    <w:rsid w:val="00375772"/>
    <w:rsid w:val="003759FA"/>
    <w:rsid w:val="003776E6"/>
    <w:rsid w:val="003803AC"/>
    <w:rsid w:val="00380DFA"/>
    <w:rsid w:val="00381367"/>
    <w:rsid w:val="003817BC"/>
    <w:rsid w:val="003822D8"/>
    <w:rsid w:val="00382FD9"/>
    <w:rsid w:val="003836AF"/>
    <w:rsid w:val="00383EB6"/>
    <w:rsid w:val="00384242"/>
    <w:rsid w:val="0038431C"/>
    <w:rsid w:val="0038441F"/>
    <w:rsid w:val="00385E2A"/>
    <w:rsid w:val="00385F14"/>
    <w:rsid w:val="0038611F"/>
    <w:rsid w:val="00386BA1"/>
    <w:rsid w:val="00386C54"/>
    <w:rsid w:val="00386D6B"/>
    <w:rsid w:val="00387BF4"/>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558"/>
    <w:rsid w:val="003A17C2"/>
    <w:rsid w:val="003A1DA2"/>
    <w:rsid w:val="003A1F7E"/>
    <w:rsid w:val="003A258D"/>
    <w:rsid w:val="003A40AB"/>
    <w:rsid w:val="003A45B0"/>
    <w:rsid w:val="003A5719"/>
    <w:rsid w:val="003A5872"/>
    <w:rsid w:val="003A6734"/>
    <w:rsid w:val="003A677F"/>
    <w:rsid w:val="003B1562"/>
    <w:rsid w:val="003B40CA"/>
    <w:rsid w:val="003B4A63"/>
    <w:rsid w:val="003B4CED"/>
    <w:rsid w:val="003B4EC5"/>
    <w:rsid w:val="003B5425"/>
    <w:rsid w:val="003B586A"/>
    <w:rsid w:val="003B5EDB"/>
    <w:rsid w:val="003B6737"/>
    <w:rsid w:val="003B70A7"/>
    <w:rsid w:val="003B72FB"/>
    <w:rsid w:val="003B77B2"/>
    <w:rsid w:val="003B795E"/>
    <w:rsid w:val="003C304E"/>
    <w:rsid w:val="003C39A2"/>
    <w:rsid w:val="003C4901"/>
    <w:rsid w:val="003C4ED4"/>
    <w:rsid w:val="003C5FA6"/>
    <w:rsid w:val="003C6F87"/>
    <w:rsid w:val="003C7304"/>
    <w:rsid w:val="003C7C58"/>
    <w:rsid w:val="003C7CE6"/>
    <w:rsid w:val="003D096D"/>
    <w:rsid w:val="003D1211"/>
    <w:rsid w:val="003D2A7F"/>
    <w:rsid w:val="003D2B3A"/>
    <w:rsid w:val="003D2EF4"/>
    <w:rsid w:val="003D4788"/>
    <w:rsid w:val="003D4A0F"/>
    <w:rsid w:val="003D5F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7FA7"/>
    <w:rsid w:val="003F02E1"/>
    <w:rsid w:val="003F095D"/>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281"/>
    <w:rsid w:val="00402B86"/>
    <w:rsid w:val="00403095"/>
    <w:rsid w:val="0040343B"/>
    <w:rsid w:val="00404475"/>
    <w:rsid w:val="004047B3"/>
    <w:rsid w:val="00404C69"/>
    <w:rsid w:val="00404D3F"/>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52"/>
    <w:rsid w:val="004352B2"/>
    <w:rsid w:val="00435402"/>
    <w:rsid w:val="004354A1"/>
    <w:rsid w:val="0043585D"/>
    <w:rsid w:val="00437844"/>
    <w:rsid w:val="00437D7D"/>
    <w:rsid w:val="004403A0"/>
    <w:rsid w:val="004413B2"/>
    <w:rsid w:val="00441701"/>
    <w:rsid w:val="00441F43"/>
    <w:rsid w:val="00442476"/>
    <w:rsid w:val="0044252D"/>
    <w:rsid w:val="00443724"/>
    <w:rsid w:val="004438EA"/>
    <w:rsid w:val="0044477A"/>
    <w:rsid w:val="004448CE"/>
    <w:rsid w:val="00444B5F"/>
    <w:rsid w:val="0044544C"/>
    <w:rsid w:val="004455F1"/>
    <w:rsid w:val="00445689"/>
    <w:rsid w:val="00445D3A"/>
    <w:rsid w:val="00447216"/>
    <w:rsid w:val="00447340"/>
    <w:rsid w:val="00447866"/>
    <w:rsid w:val="00447AA9"/>
    <w:rsid w:val="00451CD3"/>
    <w:rsid w:val="004523C7"/>
    <w:rsid w:val="00452490"/>
    <w:rsid w:val="004525EC"/>
    <w:rsid w:val="00452E4B"/>
    <w:rsid w:val="00452EC0"/>
    <w:rsid w:val="0045479E"/>
    <w:rsid w:val="0045486B"/>
    <w:rsid w:val="00454FD0"/>
    <w:rsid w:val="00455263"/>
    <w:rsid w:val="00455F4F"/>
    <w:rsid w:val="004564D0"/>
    <w:rsid w:val="0045652F"/>
    <w:rsid w:val="00456E40"/>
    <w:rsid w:val="00461AA3"/>
    <w:rsid w:val="00461B4F"/>
    <w:rsid w:val="00461D04"/>
    <w:rsid w:val="004622CE"/>
    <w:rsid w:val="00464CB8"/>
    <w:rsid w:val="00465EDB"/>
    <w:rsid w:val="004669A4"/>
    <w:rsid w:val="00466B1A"/>
    <w:rsid w:val="004714CD"/>
    <w:rsid w:val="004729DB"/>
    <w:rsid w:val="00473C95"/>
    <w:rsid w:val="00474EEF"/>
    <w:rsid w:val="004752F4"/>
    <w:rsid w:val="0047572A"/>
    <w:rsid w:val="004757B3"/>
    <w:rsid w:val="00475BCC"/>
    <w:rsid w:val="00476BD4"/>
    <w:rsid w:val="00476E8F"/>
    <w:rsid w:val="00477013"/>
    <w:rsid w:val="004770BD"/>
    <w:rsid w:val="004814DC"/>
    <w:rsid w:val="00481519"/>
    <w:rsid w:val="00482295"/>
    <w:rsid w:val="00482A07"/>
    <w:rsid w:val="00482FD7"/>
    <w:rsid w:val="00483694"/>
    <w:rsid w:val="0048369D"/>
    <w:rsid w:val="00483FC3"/>
    <w:rsid w:val="0048412D"/>
    <w:rsid w:val="00484AAA"/>
    <w:rsid w:val="00485596"/>
    <w:rsid w:val="0048613A"/>
    <w:rsid w:val="00487280"/>
    <w:rsid w:val="004915F6"/>
    <w:rsid w:val="00491C67"/>
    <w:rsid w:val="00491E5C"/>
    <w:rsid w:val="00492873"/>
    <w:rsid w:val="00492DD2"/>
    <w:rsid w:val="00495231"/>
    <w:rsid w:val="00495DF2"/>
    <w:rsid w:val="00496FDD"/>
    <w:rsid w:val="00497EAD"/>
    <w:rsid w:val="004A07CA"/>
    <w:rsid w:val="004A11A1"/>
    <w:rsid w:val="004A1ED6"/>
    <w:rsid w:val="004A201E"/>
    <w:rsid w:val="004A242D"/>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59D6"/>
    <w:rsid w:val="004C047C"/>
    <w:rsid w:val="004C0B6B"/>
    <w:rsid w:val="004C107A"/>
    <w:rsid w:val="004C2AA1"/>
    <w:rsid w:val="004C2EF1"/>
    <w:rsid w:val="004C30A8"/>
    <w:rsid w:val="004C4280"/>
    <w:rsid w:val="004C48F1"/>
    <w:rsid w:val="004C4B6C"/>
    <w:rsid w:val="004C59CF"/>
    <w:rsid w:val="004C5D3C"/>
    <w:rsid w:val="004C7AAF"/>
    <w:rsid w:val="004D168B"/>
    <w:rsid w:val="004D17AE"/>
    <w:rsid w:val="004D19D6"/>
    <w:rsid w:val="004D1B37"/>
    <w:rsid w:val="004D2581"/>
    <w:rsid w:val="004D2A55"/>
    <w:rsid w:val="004D34C2"/>
    <w:rsid w:val="004D37A6"/>
    <w:rsid w:val="004D3CF5"/>
    <w:rsid w:val="004D4C61"/>
    <w:rsid w:val="004D7A0D"/>
    <w:rsid w:val="004E0963"/>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B49"/>
    <w:rsid w:val="004F1B52"/>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7250"/>
    <w:rsid w:val="0050754D"/>
    <w:rsid w:val="005076F0"/>
    <w:rsid w:val="00510138"/>
    <w:rsid w:val="0051019E"/>
    <w:rsid w:val="00510E5C"/>
    <w:rsid w:val="0051142D"/>
    <w:rsid w:val="00511917"/>
    <w:rsid w:val="00512542"/>
    <w:rsid w:val="00512595"/>
    <w:rsid w:val="005129F0"/>
    <w:rsid w:val="00512BF1"/>
    <w:rsid w:val="00514A70"/>
    <w:rsid w:val="00514B30"/>
    <w:rsid w:val="005156E9"/>
    <w:rsid w:val="00515B16"/>
    <w:rsid w:val="00515F8D"/>
    <w:rsid w:val="005174F4"/>
    <w:rsid w:val="00517A47"/>
    <w:rsid w:val="00517BAF"/>
    <w:rsid w:val="00517CD6"/>
    <w:rsid w:val="00520176"/>
    <w:rsid w:val="005209AB"/>
    <w:rsid w:val="005223AA"/>
    <w:rsid w:val="00522459"/>
    <w:rsid w:val="005229CA"/>
    <w:rsid w:val="00523EB2"/>
    <w:rsid w:val="00525D4E"/>
    <w:rsid w:val="00525F5C"/>
    <w:rsid w:val="005264D1"/>
    <w:rsid w:val="00530220"/>
    <w:rsid w:val="005304ED"/>
    <w:rsid w:val="005318D7"/>
    <w:rsid w:val="005329E8"/>
    <w:rsid w:val="0053324A"/>
    <w:rsid w:val="005343EF"/>
    <w:rsid w:val="005359F5"/>
    <w:rsid w:val="00535B90"/>
    <w:rsid w:val="0053616B"/>
    <w:rsid w:val="0054023E"/>
    <w:rsid w:val="005411CA"/>
    <w:rsid w:val="005412B9"/>
    <w:rsid w:val="00541699"/>
    <w:rsid w:val="00541758"/>
    <w:rsid w:val="00541FCB"/>
    <w:rsid w:val="005421F5"/>
    <w:rsid w:val="005428E5"/>
    <w:rsid w:val="00544738"/>
    <w:rsid w:val="0054489F"/>
    <w:rsid w:val="00546E49"/>
    <w:rsid w:val="00547F06"/>
    <w:rsid w:val="0055421C"/>
    <w:rsid w:val="005563DC"/>
    <w:rsid w:val="00556FFE"/>
    <w:rsid w:val="00557946"/>
    <w:rsid w:val="005609F9"/>
    <w:rsid w:val="00560F81"/>
    <w:rsid w:val="005610D5"/>
    <w:rsid w:val="00561DA4"/>
    <w:rsid w:val="005622B5"/>
    <w:rsid w:val="00564DC7"/>
    <w:rsid w:val="00565547"/>
    <w:rsid w:val="00567520"/>
    <w:rsid w:val="00570D63"/>
    <w:rsid w:val="005721D1"/>
    <w:rsid w:val="00572E85"/>
    <w:rsid w:val="00573704"/>
    <w:rsid w:val="00574704"/>
    <w:rsid w:val="0057534C"/>
    <w:rsid w:val="00575827"/>
    <w:rsid w:val="00575C51"/>
    <w:rsid w:val="0057631A"/>
    <w:rsid w:val="0057680C"/>
    <w:rsid w:val="0057753C"/>
    <w:rsid w:val="00577C8D"/>
    <w:rsid w:val="00580015"/>
    <w:rsid w:val="005820F3"/>
    <w:rsid w:val="0058474D"/>
    <w:rsid w:val="00584C82"/>
    <w:rsid w:val="0058521A"/>
    <w:rsid w:val="0058553A"/>
    <w:rsid w:val="0058610D"/>
    <w:rsid w:val="005863E4"/>
    <w:rsid w:val="00586CAF"/>
    <w:rsid w:val="00586DBB"/>
    <w:rsid w:val="00586F0C"/>
    <w:rsid w:val="00590126"/>
    <w:rsid w:val="00591934"/>
    <w:rsid w:val="00591C0A"/>
    <w:rsid w:val="005960C1"/>
    <w:rsid w:val="00596953"/>
    <w:rsid w:val="00596D1F"/>
    <w:rsid w:val="00597429"/>
    <w:rsid w:val="005979F0"/>
    <w:rsid w:val="00597B0C"/>
    <w:rsid w:val="005A029E"/>
    <w:rsid w:val="005A03BE"/>
    <w:rsid w:val="005A08F0"/>
    <w:rsid w:val="005A0C68"/>
    <w:rsid w:val="005A0CAE"/>
    <w:rsid w:val="005A18D1"/>
    <w:rsid w:val="005A23D2"/>
    <w:rsid w:val="005A2D9F"/>
    <w:rsid w:val="005A2E49"/>
    <w:rsid w:val="005A3820"/>
    <w:rsid w:val="005A386A"/>
    <w:rsid w:val="005A3D08"/>
    <w:rsid w:val="005A4BBF"/>
    <w:rsid w:val="005A6646"/>
    <w:rsid w:val="005A6829"/>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3197"/>
    <w:rsid w:val="005C34C9"/>
    <w:rsid w:val="005C3F9F"/>
    <w:rsid w:val="005C3FD1"/>
    <w:rsid w:val="005C48AC"/>
    <w:rsid w:val="005C600B"/>
    <w:rsid w:val="005C6CBC"/>
    <w:rsid w:val="005C6D3D"/>
    <w:rsid w:val="005C75D0"/>
    <w:rsid w:val="005D004F"/>
    <w:rsid w:val="005D032D"/>
    <w:rsid w:val="005D29C7"/>
    <w:rsid w:val="005D4D2C"/>
    <w:rsid w:val="005D4D49"/>
    <w:rsid w:val="005D539D"/>
    <w:rsid w:val="005D63DE"/>
    <w:rsid w:val="005D7412"/>
    <w:rsid w:val="005E1BD9"/>
    <w:rsid w:val="005E3DA1"/>
    <w:rsid w:val="005E3EB3"/>
    <w:rsid w:val="005E42BB"/>
    <w:rsid w:val="005E478F"/>
    <w:rsid w:val="005E517F"/>
    <w:rsid w:val="005E61DE"/>
    <w:rsid w:val="005E66C5"/>
    <w:rsid w:val="005E7E94"/>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1DB7"/>
    <w:rsid w:val="006022BE"/>
    <w:rsid w:val="00602DCA"/>
    <w:rsid w:val="00602FA2"/>
    <w:rsid w:val="006035DB"/>
    <w:rsid w:val="00603B05"/>
    <w:rsid w:val="0060665E"/>
    <w:rsid w:val="00606774"/>
    <w:rsid w:val="00606A74"/>
    <w:rsid w:val="00607297"/>
    <w:rsid w:val="0060768C"/>
    <w:rsid w:val="00610FA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214CC"/>
    <w:rsid w:val="006216FF"/>
    <w:rsid w:val="00621A61"/>
    <w:rsid w:val="00621AC6"/>
    <w:rsid w:val="00621B6C"/>
    <w:rsid w:val="00621BF6"/>
    <w:rsid w:val="00621C96"/>
    <w:rsid w:val="006221DC"/>
    <w:rsid w:val="006260B0"/>
    <w:rsid w:val="006264D8"/>
    <w:rsid w:val="00626E52"/>
    <w:rsid w:val="00627427"/>
    <w:rsid w:val="00630012"/>
    <w:rsid w:val="00630859"/>
    <w:rsid w:val="006315E8"/>
    <w:rsid w:val="00631BB7"/>
    <w:rsid w:val="0063200B"/>
    <w:rsid w:val="0063225D"/>
    <w:rsid w:val="0063249A"/>
    <w:rsid w:val="00633BEB"/>
    <w:rsid w:val="00635AD9"/>
    <w:rsid w:val="00635BF9"/>
    <w:rsid w:val="006365BF"/>
    <w:rsid w:val="00636A2A"/>
    <w:rsid w:val="006370D5"/>
    <w:rsid w:val="00637188"/>
    <w:rsid w:val="00637DD4"/>
    <w:rsid w:val="00640182"/>
    <w:rsid w:val="00640332"/>
    <w:rsid w:val="00640A11"/>
    <w:rsid w:val="00640C6A"/>
    <w:rsid w:val="0064236D"/>
    <w:rsid w:val="00642932"/>
    <w:rsid w:val="006432EE"/>
    <w:rsid w:val="00643339"/>
    <w:rsid w:val="00643692"/>
    <w:rsid w:val="00644864"/>
    <w:rsid w:val="00644EFC"/>
    <w:rsid w:val="00645829"/>
    <w:rsid w:val="00646825"/>
    <w:rsid w:val="006479EC"/>
    <w:rsid w:val="0065095A"/>
    <w:rsid w:val="0065122E"/>
    <w:rsid w:val="0065126F"/>
    <w:rsid w:val="0065183D"/>
    <w:rsid w:val="0065208E"/>
    <w:rsid w:val="00653852"/>
    <w:rsid w:val="0065417F"/>
    <w:rsid w:val="00654371"/>
    <w:rsid w:val="00655327"/>
    <w:rsid w:val="00656231"/>
    <w:rsid w:val="006574B5"/>
    <w:rsid w:val="006602FB"/>
    <w:rsid w:val="00661110"/>
    <w:rsid w:val="00661C25"/>
    <w:rsid w:val="0066219F"/>
    <w:rsid w:val="00662840"/>
    <w:rsid w:val="00663634"/>
    <w:rsid w:val="006637CE"/>
    <w:rsid w:val="00663A17"/>
    <w:rsid w:val="00664BAC"/>
    <w:rsid w:val="00666946"/>
    <w:rsid w:val="00666CBC"/>
    <w:rsid w:val="00666D3B"/>
    <w:rsid w:val="00670F53"/>
    <w:rsid w:val="006712C3"/>
    <w:rsid w:val="00671EF9"/>
    <w:rsid w:val="0067222D"/>
    <w:rsid w:val="006730F4"/>
    <w:rsid w:val="00674C35"/>
    <w:rsid w:val="00674F13"/>
    <w:rsid w:val="0067638B"/>
    <w:rsid w:val="0067663F"/>
    <w:rsid w:val="00676D6D"/>
    <w:rsid w:val="0067702F"/>
    <w:rsid w:val="0067778F"/>
    <w:rsid w:val="00681477"/>
    <w:rsid w:val="00681DB4"/>
    <w:rsid w:val="00683C02"/>
    <w:rsid w:val="00684554"/>
    <w:rsid w:val="00685E46"/>
    <w:rsid w:val="00685F09"/>
    <w:rsid w:val="0068602C"/>
    <w:rsid w:val="006866F0"/>
    <w:rsid w:val="00686B57"/>
    <w:rsid w:val="0068727A"/>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A0971"/>
    <w:rsid w:val="006A1493"/>
    <w:rsid w:val="006A176F"/>
    <w:rsid w:val="006A17B5"/>
    <w:rsid w:val="006A1AFD"/>
    <w:rsid w:val="006A2465"/>
    <w:rsid w:val="006A2F48"/>
    <w:rsid w:val="006A3C65"/>
    <w:rsid w:val="006A3CE8"/>
    <w:rsid w:val="006A49B7"/>
    <w:rsid w:val="006A5EFA"/>
    <w:rsid w:val="006A6962"/>
    <w:rsid w:val="006A775D"/>
    <w:rsid w:val="006B03CC"/>
    <w:rsid w:val="006B06DF"/>
    <w:rsid w:val="006B113C"/>
    <w:rsid w:val="006B1899"/>
    <w:rsid w:val="006B4B50"/>
    <w:rsid w:val="006B632A"/>
    <w:rsid w:val="006B653B"/>
    <w:rsid w:val="006B6BFA"/>
    <w:rsid w:val="006C0306"/>
    <w:rsid w:val="006C04A7"/>
    <w:rsid w:val="006C1226"/>
    <w:rsid w:val="006C145A"/>
    <w:rsid w:val="006C1B76"/>
    <w:rsid w:val="006C2643"/>
    <w:rsid w:val="006C2DCE"/>
    <w:rsid w:val="006C333A"/>
    <w:rsid w:val="006C3402"/>
    <w:rsid w:val="006C3820"/>
    <w:rsid w:val="006C4DAE"/>
    <w:rsid w:val="006C5E32"/>
    <w:rsid w:val="006C6299"/>
    <w:rsid w:val="006C7F29"/>
    <w:rsid w:val="006D0169"/>
    <w:rsid w:val="006D084A"/>
    <w:rsid w:val="006D0AAA"/>
    <w:rsid w:val="006D0F4C"/>
    <w:rsid w:val="006D13C5"/>
    <w:rsid w:val="006D1488"/>
    <w:rsid w:val="006D17FF"/>
    <w:rsid w:val="006D25D9"/>
    <w:rsid w:val="006D4C94"/>
    <w:rsid w:val="006D4DA5"/>
    <w:rsid w:val="006D518E"/>
    <w:rsid w:val="006D6A34"/>
    <w:rsid w:val="006E04AD"/>
    <w:rsid w:val="006E05F5"/>
    <w:rsid w:val="006E1127"/>
    <w:rsid w:val="006E1691"/>
    <w:rsid w:val="006E17EA"/>
    <w:rsid w:val="006E1B89"/>
    <w:rsid w:val="006E221D"/>
    <w:rsid w:val="006E4D38"/>
    <w:rsid w:val="006E4D7A"/>
    <w:rsid w:val="006E6283"/>
    <w:rsid w:val="006E744C"/>
    <w:rsid w:val="006E75BA"/>
    <w:rsid w:val="006F1C9D"/>
    <w:rsid w:val="006F2016"/>
    <w:rsid w:val="006F29A6"/>
    <w:rsid w:val="006F3C2D"/>
    <w:rsid w:val="006F3DB9"/>
    <w:rsid w:val="006F4168"/>
    <w:rsid w:val="006F4980"/>
    <w:rsid w:val="006F4CFD"/>
    <w:rsid w:val="006F6002"/>
    <w:rsid w:val="006F673B"/>
    <w:rsid w:val="006F6C5E"/>
    <w:rsid w:val="006F7920"/>
    <w:rsid w:val="006F79D9"/>
    <w:rsid w:val="0070153F"/>
    <w:rsid w:val="00701718"/>
    <w:rsid w:val="0070428E"/>
    <w:rsid w:val="00705AB9"/>
    <w:rsid w:val="00706A39"/>
    <w:rsid w:val="00706FE1"/>
    <w:rsid w:val="007076DB"/>
    <w:rsid w:val="00710C57"/>
    <w:rsid w:val="00711092"/>
    <w:rsid w:val="00711869"/>
    <w:rsid w:val="00712039"/>
    <w:rsid w:val="00712249"/>
    <w:rsid w:val="00712618"/>
    <w:rsid w:val="00712FDE"/>
    <w:rsid w:val="00713AB4"/>
    <w:rsid w:val="00714C42"/>
    <w:rsid w:val="00714DEC"/>
    <w:rsid w:val="00714FEE"/>
    <w:rsid w:val="00715B69"/>
    <w:rsid w:val="007161A5"/>
    <w:rsid w:val="007165C3"/>
    <w:rsid w:val="00716D6D"/>
    <w:rsid w:val="00716D8F"/>
    <w:rsid w:val="00717576"/>
    <w:rsid w:val="00720100"/>
    <w:rsid w:val="007201CA"/>
    <w:rsid w:val="0072026D"/>
    <w:rsid w:val="007220FF"/>
    <w:rsid w:val="00722E62"/>
    <w:rsid w:val="00723C94"/>
    <w:rsid w:val="00724CCD"/>
    <w:rsid w:val="00724DDF"/>
    <w:rsid w:val="00725382"/>
    <w:rsid w:val="007254AC"/>
    <w:rsid w:val="007262C8"/>
    <w:rsid w:val="00726510"/>
    <w:rsid w:val="00726A0B"/>
    <w:rsid w:val="007279B1"/>
    <w:rsid w:val="00730568"/>
    <w:rsid w:val="0073084F"/>
    <w:rsid w:val="0073089D"/>
    <w:rsid w:val="00730D89"/>
    <w:rsid w:val="00731D33"/>
    <w:rsid w:val="00731D72"/>
    <w:rsid w:val="00732049"/>
    <w:rsid w:val="00732E5A"/>
    <w:rsid w:val="00732F21"/>
    <w:rsid w:val="00732F5D"/>
    <w:rsid w:val="00732FE1"/>
    <w:rsid w:val="00733BA6"/>
    <w:rsid w:val="00734B7D"/>
    <w:rsid w:val="007359F1"/>
    <w:rsid w:val="00735A3D"/>
    <w:rsid w:val="00735CE8"/>
    <w:rsid w:val="00735E88"/>
    <w:rsid w:val="0073754C"/>
    <w:rsid w:val="00737F5D"/>
    <w:rsid w:val="007405C7"/>
    <w:rsid w:val="00741477"/>
    <w:rsid w:val="0074358E"/>
    <w:rsid w:val="00743AD9"/>
    <w:rsid w:val="0074422D"/>
    <w:rsid w:val="00744675"/>
    <w:rsid w:val="0074474B"/>
    <w:rsid w:val="00744A5B"/>
    <w:rsid w:val="00744CFF"/>
    <w:rsid w:val="00744DE3"/>
    <w:rsid w:val="00746E00"/>
    <w:rsid w:val="00750092"/>
    <w:rsid w:val="00750260"/>
    <w:rsid w:val="00750AD6"/>
    <w:rsid w:val="00750DCA"/>
    <w:rsid w:val="007528F2"/>
    <w:rsid w:val="00753DE5"/>
    <w:rsid w:val="007545D2"/>
    <w:rsid w:val="00754896"/>
    <w:rsid w:val="00754C6C"/>
    <w:rsid w:val="00754F27"/>
    <w:rsid w:val="007604D7"/>
    <w:rsid w:val="00762B85"/>
    <w:rsid w:val="0076399F"/>
    <w:rsid w:val="007639DA"/>
    <w:rsid w:val="00763DC7"/>
    <w:rsid w:val="00764A82"/>
    <w:rsid w:val="00764BC4"/>
    <w:rsid w:val="00765583"/>
    <w:rsid w:val="007662B4"/>
    <w:rsid w:val="00766E04"/>
    <w:rsid w:val="007673B3"/>
    <w:rsid w:val="0076791E"/>
    <w:rsid w:val="0077031E"/>
    <w:rsid w:val="00771230"/>
    <w:rsid w:val="00772A5E"/>
    <w:rsid w:val="0077430D"/>
    <w:rsid w:val="00775573"/>
    <w:rsid w:val="00776266"/>
    <w:rsid w:val="007763F3"/>
    <w:rsid w:val="007765A9"/>
    <w:rsid w:val="007778F4"/>
    <w:rsid w:val="00777CF4"/>
    <w:rsid w:val="007818E8"/>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E52"/>
    <w:rsid w:val="00793F7A"/>
    <w:rsid w:val="00794370"/>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4CB"/>
    <w:rsid w:val="007A43EA"/>
    <w:rsid w:val="007A44D5"/>
    <w:rsid w:val="007A4625"/>
    <w:rsid w:val="007A535E"/>
    <w:rsid w:val="007A61CF"/>
    <w:rsid w:val="007A766A"/>
    <w:rsid w:val="007A7C04"/>
    <w:rsid w:val="007B08F8"/>
    <w:rsid w:val="007B0910"/>
    <w:rsid w:val="007B134F"/>
    <w:rsid w:val="007B1605"/>
    <w:rsid w:val="007B1D28"/>
    <w:rsid w:val="007B22C3"/>
    <w:rsid w:val="007B2408"/>
    <w:rsid w:val="007B2B94"/>
    <w:rsid w:val="007B3B7A"/>
    <w:rsid w:val="007B40BD"/>
    <w:rsid w:val="007B5170"/>
    <w:rsid w:val="007B58FF"/>
    <w:rsid w:val="007B5C8F"/>
    <w:rsid w:val="007B619C"/>
    <w:rsid w:val="007B762D"/>
    <w:rsid w:val="007B7F27"/>
    <w:rsid w:val="007C122A"/>
    <w:rsid w:val="007C2209"/>
    <w:rsid w:val="007C27D8"/>
    <w:rsid w:val="007C4028"/>
    <w:rsid w:val="007C6ADC"/>
    <w:rsid w:val="007C6BFF"/>
    <w:rsid w:val="007C7826"/>
    <w:rsid w:val="007C7CEF"/>
    <w:rsid w:val="007C7CF8"/>
    <w:rsid w:val="007D01CB"/>
    <w:rsid w:val="007D0AAB"/>
    <w:rsid w:val="007D1CE3"/>
    <w:rsid w:val="007D1D06"/>
    <w:rsid w:val="007D2263"/>
    <w:rsid w:val="007D260E"/>
    <w:rsid w:val="007D2926"/>
    <w:rsid w:val="007D40B0"/>
    <w:rsid w:val="007D529C"/>
    <w:rsid w:val="007D56A7"/>
    <w:rsid w:val="007D5732"/>
    <w:rsid w:val="007D5C70"/>
    <w:rsid w:val="007D6103"/>
    <w:rsid w:val="007D6E3A"/>
    <w:rsid w:val="007D7516"/>
    <w:rsid w:val="007E0ABB"/>
    <w:rsid w:val="007E0F17"/>
    <w:rsid w:val="007E271D"/>
    <w:rsid w:val="007E46C4"/>
    <w:rsid w:val="007E5536"/>
    <w:rsid w:val="007E5C6D"/>
    <w:rsid w:val="007E5D65"/>
    <w:rsid w:val="007E6282"/>
    <w:rsid w:val="007E6C78"/>
    <w:rsid w:val="007E7DF3"/>
    <w:rsid w:val="007E7E4D"/>
    <w:rsid w:val="007F1D35"/>
    <w:rsid w:val="007F2EAB"/>
    <w:rsid w:val="007F2EE7"/>
    <w:rsid w:val="007F3677"/>
    <w:rsid w:val="007F3F77"/>
    <w:rsid w:val="007F48F6"/>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200A9"/>
    <w:rsid w:val="00821081"/>
    <w:rsid w:val="00821206"/>
    <w:rsid w:val="00821B41"/>
    <w:rsid w:val="00821E9D"/>
    <w:rsid w:val="00821EF2"/>
    <w:rsid w:val="00822B2D"/>
    <w:rsid w:val="00823625"/>
    <w:rsid w:val="00824FC5"/>
    <w:rsid w:val="0082521A"/>
    <w:rsid w:val="0083086D"/>
    <w:rsid w:val="00830ED3"/>
    <w:rsid w:val="00832F2B"/>
    <w:rsid w:val="008336AD"/>
    <w:rsid w:val="00834B70"/>
    <w:rsid w:val="008361F0"/>
    <w:rsid w:val="00836428"/>
    <w:rsid w:val="00836981"/>
    <w:rsid w:val="00836D9C"/>
    <w:rsid w:val="00836F91"/>
    <w:rsid w:val="008405E4"/>
    <w:rsid w:val="00841A5D"/>
    <w:rsid w:val="00841DF8"/>
    <w:rsid w:val="00843338"/>
    <w:rsid w:val="00844030"/>
    <w:rsid w:val="008441F8"/>
    <w:rsid w:val="008449BA"/>
    <w:rsid w:val="008458F8"/>
    <w:rsid w:val="008467BC"/>
    <w:rsid w:val="00846AAD"/>
    <w:rsid w:val="00847E91"/>
    <w:rsid w:val="00851900"/>
    <w:rsid w:val="00852193"/>
    <w:rsid w:val="00852864"/>
    <w:rsid w:val="00853267"/>
    <w:rsid w:val="008532F2"/>
    <w:rsid w:val="0085426A"/>
    <w:rsid w:val="00854F48"/>
    <w:rsid w:val="008552F7"/>
    <w:rsid w:val="00855980"/>
    <w:rsid w:val="00855B1A"/>
    <w:rsid w:val="00855D00"/>
    <w:rsid w:val="008561F5"/>
    <w:rsid w:val="008566C3"/>
    <w:rsid w:val="0085784F"/>
    <w:rsid w:val="00857E75"/>
    <w:rsid w:val="00857EFF"/>
    <w:rsid w:val="00860C1B"/>
    <w:rsid w:val="0086166E"/>
    <w:rsid w:val="008624AD"/>
    <w:rsid w:val="00863C32"/>
    <w:rsid w:val="00865CA2"/>
    <w:rsid w:val="0086618B"/>
    <w:rsid w:val="00866455"/>
    <w:rsid w:val="00866762"/>
    <w:rsid w:val="008678C2"/>
    <w:rsid w:val="00870577"/>
    <w:rsid w:val="00871401"/>
    <w:rsid w:val="00872305"/>
    <w:rsid w:val="0087251F"/>
    <w:rsid w:val="00872C88"/>
    <w:rsid w:val="008735E9"/>
    <w:rsid w:val="00873B5F"/>
    <w:rsid w:val="0087444B"/>
    <w:rsid w:val="0087771D"/>
    <w:rsid w:val="00877C54"/>
    <w:rsid w:val="00880823"/>
    <w:rsid w:val="00881756"/>
    <w:rsid w:val="00881F99"/>
    <w:rsid w:val="00882A8B"/>
    <w:rsid w:val="00882DA4"/>
    <w:rsid w:val="00882E93"/>
    <w:rsid w:val="008830FF"/>
    <w:rsid w:val="00883B63"/>
    <w:rsid w:val="00883CF5"/>
    <w:rsid w:val="008843FE"/>
    <w:rsid w:val="008845B2"/>
    <w:rsid w:val="0088464E"/>
    <w:rsid w:val="0088648F"/>
    <w:rsid w:val="008869D3"/>
    <w:rsid w:val="00887355"/>
    <w:rsid w:val="00887A7B"/>
    <w:rsid w:val="008908FD"/>
    <w:rsid w:val="00891F04"/>
    <w:rsid w:val="00892716"/>
    <w:rsid w:val="00893609"/>
    <w:rsid w:val="00893665"/>
    <w:rsid w:val="00895D45"/>
    <w:rsid w:val="008A013C"/>
    <w:rsid w:val="008A0B21"/>
    <w:rsid w:val="008A148D"/>
    <w:rsid w:val="008A17E9"/>
    <w:rsid w:val="008A3AAC"/>
    <w:rsid w:val="008A3CE3"/>
    <w:rsid w:val="008A3FE9"/>
    <w:rsid w:val="008A4845"/>
    <w:rsid w:val="008A501D"/>
    <w:rsid w:val="008A5762"/>
    <w:rsid w:val="008A58CC"/>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6F04"/>
    <w:rsid w:val="008B72FB"/>
    <w:rsid w:val="008B7492"/>
    <w:rsid w:val="008B76E6"/>
    <w:rsid w:val="008B7779"/>
    <w:rsid w:val="008C0575"/>
    <w:rsid w:val="008C11A7"/>
    <w:rsid w:val="008C1BF6"/>
    <w:rsid w:val="008C26A3"/>
    <w:rsid w:val="008C28DF"/>
    <w:rsid w:val="008C3F96"/>
    <w:rsid w:val="008C4138"/>
    <w:rsid w:val="008C46B0"/>
    <w:rsid w:val="008C5740"/>
    <w:rsid w:val="008C5C8A"/>
    <w:rsid w:val="008C60E7"/>
    <w:rsid w:val="008D215E"/>
    <w:rsid w:val="008D2C78"/>
    <w:rsid w:val="008D2E84"/>
    <w:rsid w:val="008D3EE5"/>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56BC"/>
    <w:rsid w:val="008E600C"/>
    <w:rsid w:val="008E7C03"/>
    <w:rsid w:val="008F0B77"/>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F8A"/>
    <w:rsid w:val="00902D16"/>
    <w:rsid w:val="009031A6"/>
    <w:rsid w:val="00903426"/>
    <w:rsid w:val="00903ECE"/>
    <w:rsid w:val="009044C4"/>
    <w:rsid w:val="00904812"/>
    <w:rsid w:val="0090491C"/>
    <w:rsid w:val="00906340"/>
    <w:rsid w:val="00907657"/>
    <w:rsid w:val="009077E6"/>
    <w:rsid w:val="00907B87"/>
    <w:rsid w:val="00910869"/>
    <w:rsid w:val="00910ECE"/>
    <w:rsid w:val="00911354"/>
    <w:rsid w:val="009118AE"/>
    <w:rsid w:val="0091285C"/>
    <w:rsid w:val="00913082"/>
    <w:rsid w:val="00913975"/>
    <w:rsid w:val="00913F59"/>
    <w:rsid w:val="00914208"/>
    <w:rsid w:val="009151AD"/>
    <w:rsid w:val="009152FA"/>
    <w:rsid w:val="00915E66"/>
    <w:rsid w:val="00915F2D"/>
    <w:rsid w:val="00916A57"/>
    <w:rsid w:val="00916C2D"/>
    <w:rsid w:val="00917761"/>
    <w:rsid w:val="00920E70"/>
    <w:rsid w:val="00922A4F"/>
    <w:rsid w:val="00922BED"/>
    <w:rsid w:val="0092305A"/>
    <w:rsid w:val="0092312B"/>
    <w:rsid w:val="00923553"/>
    <w:rsid w:val="00923895"/>
    <w:rsid w:val="00923C03"/>
    <w:rsid w:val="00923C59"/>
    <w:rsid w:val="00923F5D"/>
    <w:rsid w:val="0092533F"/>
    <w:rsid w:val="00925A47"/>
    <w:rsid w:val="00926C34"/>
    <w:rsid w:val="00927B07"/>
    <w:rsid w:val="009315E4"/>
    <w:rsid w:val="00931EE0"/>
    <w:rsid w:val="00931FB0"/>
    <w:rsid w:val="00932EEE"/>
    <w:rsid w:val="00933222"/>
    <w:rsid w:val="00933791"/>
    <w:rsid w:val="00933F72"/>
    <w:rsid w:val="00934791"/>
    <w:rsid w:val="00934A75"/>
    <w:rsid w:val="00934D35"/>
    <w:rsid w:val="009358D9"/>
    <w:rsid w:val="00936629"/>
    <w:rsid w:val="009401EA"/>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BE3"/>
    <w:rsid w:val="0096421F"/>
    <w:rsid w:val="00964575"/>
    <w:rsid w:val="00964DAB"/>
    <w:rsid w:val="00964F33"/>
    <w:rsid w:val="009672D9"/>
    <w:rsid w:val="009675E5"/>
    <w:rsid w:val="0096788D"/>
    <w:rsid w:val="00970335"/>
    <w:rsid w:val="00970FA0"/>
    <w:rsid w:val="00971057"/>
    <w:rsid w:val="0097111A"/>
    <w:rsid w:val="00971ED4"/>
    <w:rsid w:val="009750E2"/>
    <w:rsid w:val="00975CBA"/>
    <w:rsid w:val="00975DF4"/>
    <w:rsid w:val="0097610B"/>
    <w:rsid w:val="00976609"/>
    <w:rsid w:val="00976795"/>
    <w:rsid w:val="00976B1F"/>
    <w:rsid w:val="00976B60"/>
    <w:rsid w:val="0098026F"/>
    <w:rsid w:val="00980F20"/>
    <w:rsid w:val="00981BA9"/>
    <w:rsid w:val="00982153"/>
    <w:rsid w:val="0098313B"/>
    <w:rsid w:val="0098505D"/>
    <w:rsid w:val="0098649A"/>
    <w:rsid w:val="00986EE3"/>
    <w:rsid w:val="00987126"/>
    <w:rsid w:val="00990C9F"/>
    <w:rsid w:val="00991A92"/>
    <w:rsid w:val="00991BD6"/>
    <w:rsid w:val="00991FD2"/>
    <w:rsid w:val="009934BA"/>
    <w:rsid w:val="0099507C"/>
    <w:rsid w:val="009967EA"/>
    <w:rsid w:val="00996CE6"/>
    <w:rsid w:val="00997F64"/>
    <w:rsid w:val="009A07DE"/>
    <w:rsid w:val="009A183A"/>
    <w:rsid w:val="009A30C1"/>
    <w:rsid w:val="009A322A"/>
    <w:rsid w:val="009A3C6B"/>
    <w:rsid w:val="009A3CA3"/>
    <w:rsid w:val="009A464B"/>
    <w:rsid w:val="009A4A22"/>
    <w:rsid w:val="009A4B94"/>
    <w:rsid w:val="009A4C93"/>
    <w:rsid w:val="009A54BD"/>
    <w:rsid w:val="009A6689"/>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185B"/>
    <w:rsid w:val="009C19F8"/>
    <w:rsid w:val="009C237C"/>
    <w:rsid w:val="009C306E"/>
    <w:rsid w:val="009C3CBA"/>
    <w:rsid w:val="009C3F2C"/>
    <w:rsid w:val="009C4DAC"/>
    <w:rsid w:val="009C55AA"/>
    <w:rsid w:val="009D0CF4"/>
    <w:rsid w:val="009D1136"/>
    <w:rsid w:val="009D14FB"/>
    <w:rsid w:val="009D2DCC"/>
    <w:rsid w:val="009D3219"/>
    <w:rsid w:val="009D38B1"/>
    <w:rsid w:val="009D3F26"/>
    <w:rsid w:val="009D4696"/>
    <w:rsid w:val="009D4912"/>
    <w:rsid w:val="009D59E8"/>
    <w:rsid w:val="009D7181"/>
    <w:rsid w:val="009D7B03"/>
    <w:rsid w:val="009E039A"/>
    <w:rsid w:val="009E0656"/>
    <w:rsid w:val="009E1643"/>
    <w:rsid w:val="009E17F4"/>
    <w:rsid w:val="009E3387"/>
    <w:rsid w:val="009E3E88"/>
    <w:rsid w:val="009E4A92"/>
    <w:rsid w:val="009E5FAF"/>
    <w:rsid w:val="009E64B8"/>
    <w:rsid w:val="009E6838"/>
    <w:rsid w:val="009E7C68"/>
    <w:rsid w:val="009E7D47"/>
    <w:rsid w:val="009F2CC6"/>
    <w:rsid w:val="009F5D40"/>
    <w:rsid w:val="009F716F"/>
    <w:rsid w:val="009F7F97"/>
    <w:rsid w:val="00A0166A"/>
    <w:rsid w:val="00A0370D"/>
    <w:rsid w:val="00A049DA"/>
    <w:rsid w:val="00A05033"/>
    <w:rsid w:val="00A0640F"/>
    <w:rsid w:val="00A068B9"/>
    <w:rsid w:val="00A06A28"/>
    <w:rsid w:val="00A06B27"/>
    <w:rsid w:val="00A06EDF"/>
    <w:rsid w:val="00A07079"/>
    <w:rsid w:val="00A10CFF"/>
    <w:rsid w:val="00A11730"/>
    <w:rsid w:val="00A12004"/>
    <w:rsid w:val="00A12123"/>
    <w:rsid w:val="00A1290B"/>
    <w:rsid w:val="00A12B60"/>
    <w:rsid w:val="00A12C15"/>
    <w:rsid w:val="00A15163"/>
    <w:rsid w:val="00A15B8F"/>
    <w:rsid w:val="00A167D0"/>
    <w:rsid w:val="00A17272"/>
    <w:rsid w:val="00A214FC"/>
    <w:rsid w:val="00A21CF0"/>
    <w:rsid w:val="00A22385"/>
    <w:rsid w:val="00A229A4"/>
    <w:rsid w:val="00A231AD"/>
    <w:rsid w:val="00A2337F"/>
    <w:rsid w:val="00A2371F"/>
    <w:rsid w:val="00A24D21"/>
    <w:rsid w:val="00A25182"/>
    <w:rsid w:val="00A265D9"/>
    <w:rsid w:val="00A26D42"/>
    <w:rsid w:val="00A310AA"/>
    <w:rsid w:val="00A3127F"/>
    <w:rsid w:val="00A327D2"/>
    <w:rsid w:val="00A33163"/>
    <w:rsid w:val="00A333BA"/>
    <w:rsid w:val="00A34A49"/>
    <w:rsid w:val="00A35F8B"/>
    <w:rsid w:val="00A3675E"/>
    <w:rsid w:val="00A36D35"/>
    <w:rsid w:val="00A4030F"/>
    <w:rsid w:val="00A40886"/>
    <w:rsid w:val="00A413DD"/>
    <w:rsid w:val="00A416B2"/>
    <w:rsid w:val="00A41A25"/>
    <w:rsid w:val="00A43533"/>
    <w:rsid w:val="00A440C3"/>
    <w:rsid w:val="00A44A8E"/>
    <w:rsid w:val="00A45165"/>
    <w:rsid w:val="00A45297"/>
    <w:rsid w:val="00A4776A"/>
    <w:rsid w:val="00A47BF6"/>
    <w:rsid w:val="00A47CA5"/>
    <w:rsid w:val="00A50B58"/>
    <w:rsid w:val="00A519FE"/>
    <w:rsid w:val="00A5246F"/>
    <w:rsid w:val="00A53983"/>
    <w:rsid w:val="00A54944"/>
    <w:rsid w:val="00A55186"/>
    <w:rsid w:val="00A55A4B"/>
    <w:rsid w:val="00A55DC8"/>
    <w:rsid w:val="00A60A0B"/>
    <w:rsid w:val="00A60F89"/>
    <w:rsid w:val="00A610F7"/>
    <w:rsid w:val="00A62078"/>
    <w:rsid w:val="00A625FF"/>
    <w:rsid w:val="00A62E38"/>
    <w:rsid w:val="00A64266"/>
    <w:rsid w:val="00A64798"/>
    <w:rsid w:val="00A65814"/>
    <w:rsid w:val="00A66D6A"/>
    <w:rsid w:val="00A678E1"/>
    <w:rsid w:val="00A67AC2"/>
    <w:rsid w:val="00A70130"/>
    <w:rsid w:val="00A70233"/>
    <w:rsid w:val="00A70901"/>
    <w:rsid w:val="00A726B8"/>
    <w:rsid w:val="00A74072"/>
    <w:rsid w:val="00A743B7"/>
    <w:rsid w:val="00A74F58"/>
    <w:rsid w:val="00A764E6"/>
    <w:rsid w:val="00A76B1A"/>
    <w:rsid w:val="00A77A27"/>
    <w:rsid w:val="00A80713"/>
    <w:rsid w:val="00A80B8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77E"/>
    <w:rsid w:val="00A93AD4"/>
    <w:rsid w:val="00A9460F"/>
    <w:rsid w:val="00A94738"/>
    <w:rsid w:val="00A94884"/>
    <w:rsid w:val="00A958AB"/>
    <w:rsid w:val="00A9592A"/>
    <w:rsid w:val="00A96823"/>
    <w:rsid w:val="00A9682F"/>
    <w:rsid w:val="00AA0898"/>
    <w:rsid w:val="00AA115F"/>
    <w:rsid w:val="00AA121C"/>
    <w:rsid w:val="00AA13DA"/>
    <w:rsid w:val="00AA220F"/>
    <w:rsid w:val="00AA257D"/>
    <w:rsid w:val="00AA28E0"/>
    <w:rsid w:val="00AA39B0"/>
    <w:rsid w:val="00AA4034"/>
    <w:rsid w:val="00AA4118"/>
    <w:rsid w:val="00AA4ABF"/>
    <w:rsid w:val="00AA5100"/>
    <w:rsid w:val="00AA54C3"/>
    <w:rsid w:val="00AA5FC8"/>
    <w:rsid w:val="00AA60D3"/>
    <w:rsid w:val="00AA653A"/>
    <w:rsid w:val="00AA65D2"/>
    <w:rsid w:val="00AA7223"/>
    <w:rsid w:val="00AA75D0"/>
    <w:rsid w:val="00AA7F80"/>
    <w:rsid w:val="00AB1288"/>
    <w:rsid w:val="00AB21F6"/>
    <w:rsid w:val="00AB24E4"/>
    <w:rsid w:val="00AB2BD1"/>
    <w:rsid w:val="00AB5259"/>
    <w:rsid w:val="00AB58AE"/>
    <w:rsid w:val="00AB616C"/>
    <w:rsid w:val="00AB6638"/>
    <w:rsid w:val="00AB740A"/>
    <w:rsid w:val="00AB74F0"/>
    <w:rsid w:val="00AB75A1"/>
    <w:rsid w:val="00AB79AC"/>
    <w:rsid w:val="00AC0136"/>
    <w:rsid w:val="00AC1719"/>
    <w:rsid w:val="00AC1B89"/>
    <w:rsid w:val="00AC23B6"/>
    <w:rsid w:val="00AC2464"/>
    <w:rsid w:val="00AC2BAF"/>
    <w:rsid w:val="00AC2C36"/>
    <w:rsid w:val="00AC3E7F"/>
    <w:rsid w:val="00AC46E8"/>
    <w:rsid w:val="00AC6EAA"/>
    <w:rsid w:val="00AD057F"/>
    <w:rsid w:val="00AD1D69"/>
    <w:rsid w:val="00AD29F3"/>
    <w:rsid w:val="00AD2A3E"/>
    <w:rsid w:val="00AD2A7A"/>
    <w:rsid w:val="00AD43C9"/>
    <w:rsid w:val="00AD45F0"/>
    <w:rsid w:val="00AD4E13"/>
    <w:rsid w:val="00AD5505"/>
    <w:rsid w:val="00AD56A4"/>
    <w:rsid w:val="00AD5B31"/>
    <w:rsid w:val="00AD6A5C"/>
    <w:rsid w:val="00AD6D2B"/>
    <w:rsid w:val="00AD6F11"/>
    <w:rsid w:val="00AD6F33"/>
    <w:rsid w:val="00AD7200"/>
    <w:rsid w:val="00AD73AB"/>
    <w:rsid w:val="00AD7E56"/>
    <w:rsid w:val="00AE107F"/>
    <w:rsid w:val="00AE1B6C"/>
    <w:rsid w:val="00AE1D96"/>
    <w:rsid w:val="00AE275C"/>
    <w:rsid w:val="00AE2B68"/>
    <w:rsid w:val="00AE2CEE"/>
    <w:rsid w:val="00AE3D84"/>
    <w:rsid w:val="00AE3D8E"/>
    <w:rsid w:val="00AE3FBD"/>
    <w:rsid w:val="00AE56D6"/>
    <w:rsid w:val="00AE6C4B"/>
    <w:rsid w:val="00AF0E37"/>
    <w:rsid w:val="00AF1946"/>
    <w:rsid w:val="00AF3C7A"/>
    <w:rsid w:val="00AF403A"/>
    <w:rsid w:val="00AF4288"/>
    <w:rsid w:val="00AF4B34"/>
    <w:rsid w:val="00AF58A0"/>
    <w:rsid w:val="00AF5B69"/>
    <w:rsid w:val="00AF66AD"/>
    <w:rsid w:val="00AF7C8A"/>
    <w:rsid w:val="00AF7EA3"/>
    <w:rsid w:val="00B00881"/>
    <w:rsid w:val="00B0151A"/>
    <w:rsid w:val="00B037B8"/>
    <w:rsid w:val="00B03C9E"/>
    <w:rsid w:val="00B042EE"/>
    <w:rsid w:val="00B048C8"/>
    <w:rsid w:val="00B0547E"/>
    <w:rsid w:val="00B05E21"/>
    <w:rsid w:val="00B05F52"/>
    <w:rsid w:val="00B0785E"/>
    <w:rsid w:val="00B1096C"/>
    <w:rsid w:val="00B11DF0"/>
    <w:rsid w:val="00B120A2"/>
    <w:rsid w:val="00B121CD"/>
    <w:rsid w:val="00B12390"/>
    <w:rsid w:val="00B14BFE"/>
    <w:rsid w:val="00B150ED"/>
    <w:rsid w:val="00B170E0"/>
    <w:rsid w:val="00B1749B"/>
    <w:rsid w:val="00B17960"/>
    <w:rsid w:val="00B2065E"/>
    <w:rsid w:val="00B210FD"/>
    <w:rsid w:val="00B212F7"/>
    <w:rsid w:val="00B213CA"/>
    <w:rsid w:val="00B21ED7"/>
    <w:rsid w:val="00B228CE"/>
    <w:rsid w:val="00B241F1"/>
    <w:rsid w:val="00B25171"/>
    <w:rsid w:val="00B26A77"/>
    <w:rsid w:val="00B27193"/>
    <w:rsid w:val="00B2768B"/>
    <w:rsid w:val="00B3067D"/>
    <w:rsid w:val="00B306CF"/>
    <w:rsid w:val="00B316C2"/>
    <w:rsid w:val="00B321F3"/>
    <w:rsid w:val="00B32510"/>
    <w:rsid w:val="00B333F3"/>
    <w:rsid w:val="00B3348A"/>
    <w:rsid w:val="00B34FDD"/>
    <w:rsid w:val="00B35634"/>
    <w:rsid w:val="00B367EE"/>
    <w:rsid w:val="00B4081F"/>
    <w:rsid w:val="00B4212D"/>
    <w:rsid w:val="00B42485"/>
    <w:rsid w:val="00B449B0"/>
    <w:rsid w:val="00B4564F"/>
    <w:rsid w:val="00B46087"/>
    <w:rsid w:val="00B46F8E"/>
    <w:rsid w:val="00B5093F"/>
    <w:rsid w:val="00B51AFD"/>
    <w:rsid w:val="00B5364D"/>
    <w:rsid w:val="00B53825"/>
    <w:rsid w:val="00B53F85"/>
    <w:rsid w:val="00B5529B"/>
    <w:rsid w:val="00B5558D"/>
    <w:rsid w:val="00B55F61"/>
    <w:rsid w:val="00B563AB"/>
    <w:rsid w:val="00B56BB6"/>
    <w:rsid w:val="00B57BB7"/>
    <w:rsid w:val="00B60B80"/>
    <w:rsid w:val="00B615C2"/>
    <w:rsid w:val="00B6190D"/>
    <w:rsid w:val="00B63A6A"/>
    <w:rsid w:val="00B63F22"/>
    <w:rsid w:val="00B64683"/>
    <w:rsid w:val="00B6468A"/>
    <w:rsid w:val="00B64D32"/>
    <w:rsid w:val="00B66660"/>
    <w:rsid w:val="00B674FB"/>
    <w:rsid w:val="00B67AAD"/>
    <w:rsid w:val="00B67F27"/>
    <w:rsid w:val="00B7136A"/>
    <w:rsid w:val="00B7248B"/>
    <w:rsid w:val="00B7260A"/>
    <w:rsid w:val="00B738FB"/>
    <w:rsid w:val="00B76371"/>
    <w:rsid w:val="00B76A91"/>
    <w:rsid w:val="00B76EA1"/>
    <w:rsid w:val="00B77612"/>
    <w:rsid w:val="00B77F91"/>
    <w:rsid w:val="00B800DA"/>
    <w:rsid w:val="00B81084"/>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24A2"/>
    <w:rsid w:val="00B94705"/>
    <w:rsid w:val="00B955C5"/>
    <w:rsid w:val="00B95B2C"/>
    <w:rsid w:val="00B96473"/>
    <w:rsid w:val="00B96E88"/>
    <w:rsid w:val="00B97349"/>
    <w:rsid w:val="00B97AE9"/>
    <w:rsid w:val="00B97FA0"/>
    <w:rsid w:val="00BA015D"/>
    <w:rsid w:val="00BA0404"/>
    <w:rsid w:val="00BA1D02"/>
    <w:rsid w:val="00BA37D9"/>
    <w:rsid w:val="00BA3D8E"/>
    <w:rsid w:val="00BA4737"/>
    <w:rsid w:val="00BA4F6F"/>
    <w:rsid w:val="00BA503E"/>
    <w:rsid w:val="00BA56AC"/>
    <w:rsid w:val="00BA5EE5"/>
    <w:rsid w:val="00BA618E"/>
    <w:rsid w:val="00BA73E5"/>
    <w:rsid w:val="00BA75F7"/>
    <w:rsid w:val="00BB1411"/>
    <w:rsid w:val="00BB1A47"/>
    <w:rsid w:val="00BB1D4C"/>
    <w:rsid w:val="00BB2B5C"/>
    <w:rsid w:val="00BB2F29"/>
    <w:rsid w:val="00BB39F1"/>
    <w:rsid w:val="00BB4C25"/>
    <w:rsid w:val="00BB6D9F"/>
    <w:rsid w:val="00BB7094"/>
    <w:rsid w:val="00BB772F"/>
    <w:rsid w:val="00BB7FAC"/>
    <w:rsid w:val="00BC07E8"/>
    <w:rsid w:val="00BC0E31"/>
    <w:rsid w:val="00BC0EC3"/>
    <w:rsid w:val="00BC1571"/>
    <w:rsid w:val="00BC1770"/>
    <w:rsid w:val="00BC2094"/>
    <w:rsid w:val="00BC2477"/>
    <w:rsid w:val="00BC2488"/>
    <w:rsid w:val="00BC2CE5"/>
    <w:rsid w:val="00BC320C"/>
    <w:rsid w:val="00BC48A4"/>
    <w:rsid w:val="00BC6282"/>
    <w:rsid w:val="00BC640A"/>
    <w:rsid w:val="00BC678C"/>
    <w:rsid w:val="00BC67F5"/>
    <w:rsid w:val="00BC6E8A"/>
    <w:rsid w:val="00BC7394"/>
    <w:rsid w:val="00BD0FCF"/>
    <w:rsid w:val="00BD118A"/>
    <w:rsid w:val="00BD16D0"/>
    <w:rsid w:val="00BD20CE"/>
    <w:rsid w:val="00BD27C9"/>
    <w:rsid w:val="00BD2E87"/>
    <w:rsid w:val="00BD380D"/>
    <w:rsid w:val="00BD49F0"/>
    <w:rsid w:val="00BD5606"/>
    <w:rsid w:val="00BD60CE"/>
    <w:rsid w:val="00BE09C5"/>
    <w:rsid w:val="00BE2078"/>
    <w:rsid w:val="00BE273B"/>
    <w:rsid w:val="00BE3520"/>
    <w:rsid w:val="00BE3BBD"/>
    <w:rsid w:val="00BE4197"/>
    <w:rsid w:val="00BE46C7"/>
    <w:rsid w:val="00BE4BBA"/>
    <w:rsid w:val="00BE7F44"/>
    <w:rsid w:val="00BF0159"/>
    <w:rsid w:val="00BF08A1"/>
    <w:rsid w:val="00BF09F5"/>
    <w:rsid w:val="00BF1355"/>
    <w:rsid w:val="00BF1C39"/>
    <w:rsid w:val="00BF2C00"/>
    <w:rsid w:val="00BF2CD6"/>
    <w:rsid w:val="00BF3508"/>
    <w:rsid w:val="00BF367E"/>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437F"/>
    <w:rsid w:val="00C05791"/>
    <w:rsid w:val="00C05A84"/>
    <w:rsid w:val="00C07102"/>
    <w:rsid w:val="00C073B6"/>
    <w:rsid w:val="00C0743E"/>
    <w:rsid w:val="00C0758C"/>
    <w:rsid w:val="00C0794E"/>
    <w:rsid w:val="00C10FFF"/>
    <w:rsid w:val="00C1195F"/>
    <w:rsid w:val="00C121A7"/>
    <w:rsid w:val="00C12684"/>
    <w:rsid w:val="00C12945"/>
    <w:rsid w:val="00C14751"/>
    <w:rsid w:val="00C15298"/>
    <w:rsid w:val="00C154DB"/>
    <w:rsid w:val="00C1636B"/>
    <w:rsid w:val="00C164A8"/>
    <w:rsid w:val="00C16A54"/>
    <w:rsid w:val="00C1761E"/>
    <w:rsid w:val="00C178DC"/>
    <w:rsid w:val="00C17DF8"/>
    <w:rsid w:val="00C217CF"/>
    <w:rsid w:val="00C21C17"/>
    <w:rsid w:val="00C21C8D"/>
    <w:rsid w:val="00C21DF5"/>
    <w:rsid w:val="00C22606"/>
    <w:rsid w:val="00C230B5"/>
    <w:rsid w:val="00C2366A"/>
    <w:rsid w:val="00C2404E"/>
    <w:rsid w:val="00C2592D"/>
    <w:rsid w:val="00C25D7C"/>
    <w:rsid w:val="00C26311"/>
    <w:rsid w:val="00C274EF"/>
    <w:rsid w:val="00C30F5B"/>
    <w:rsid w:val="00C310E2"/>
    <w:rsid w:val="00C31131"/>
    <w:rsid w:val="00C312E8"/>
    <w:rsid w:val="00C31684"/>
    <w:rsid w:val="00C32A69"/>
    <w:rsid w:val="00C33613"/>
    <w:rsid w:val="00C33B05"/>
    <w:rsid w:val="00C33C72"/>
    <w:rsid w:val="00C34380"/>
    <w:rsid w:val="00C34915"/>
    <w:rsid w:val="00C34FE4"/>
    <w:rsid w:val="00C351E9"/>
    <w:rsid w:val="00C35841"/>
    <w:rsid w:val="00C35DDD"/>
    <w:rsid w:val="00C363AD"/>
    <w:rsid w:val="00C3646A"/>
    <w:rsid w:val="00C36C67"/>
    <w:rsid w:val="00C36F37"/>
    <w:rsid w:val="00C37119"/>
    <w:rsid w:val="00C40114"/>
    <w:rsid w:val="00C40FF6"/>
    <w:rsid w:val="00C4134D"/>
    <w:rsid w:val="00C41530"/>
    <w:rsid w:val="00C41E19"/>
    <w:rsid w:val="00C42128"/>
    <w:rsid w:val="00C42546"/>
    <w:rsid w:val="00C42AF8"/>
    <w:rsid w:val="00C42BC5"/>
    <w:rsid w:val="00C4443B"/>
    <w:rsid w:val="00C4448E"/>
    <w:rsid w:val="00C445C2"/>
    <w:rsid w:val="00C45713"/>
    <w:rsid w:val="00C45A11"/>
    <w:rsid w:val="00C4742F"/>
    <w:rsid w:val="00C47D54"/>
    <w:rsid w:val="00C47FF9"/>
    <w:rsid w:val="00C506E7"/>
    <w:rsid w:val="00C51063"/>
    <w:rsid w:val="00C524DA"/>
    <w:rsid w:val="00C529E8"/>
    <w:rsid w:val="00C534DB"/>
    <w:rsid w:val="00C543C6"/>
    <w:rsid w:val="00C54541"/>
    <w:rsid w:val="00C55101"/>
    <w:rsid w:val="00C55238"/>
    <w:rsid w:val="00C55CFF"/>
    <w:rsid w:val="00C5600A"/>
    <w:rsid w:val="00C5620B"/>
    <w:rsid w:val="00C573DC"/>
    <w:rsid w:val="00C6090D"/>
    <w:rsid w:val="00C615CD"/>
    <w:rsid w:val="00C622B2"/>
    <w:rsid w:val="00C62CC7"/>
    <w:rsid w:val="00C63D9D"/>
    <w:rsid w:val="00C64C27"/>
    <w:rsid w:val="00C64CDA"/>
    <w:rsid w:val="00C65893"/>
    <w:rsid w:val="00C6659E"/>
    <w:rsid w:val="00C666FA"/>
    <w:rsid w:val="00C671FE"/>
    <w:rsid w:val="00C67286"/>
    <w:rsid w:val="00C707FB"/>
    <w:rsid w:val="00C715D5"/>
    <w:rsid w:val="00C71688"/>
    <w:rsid w:val="00C7207E"/>
    <w:rsid w:val="00C72710"/>
    <w:rsid w:val="00C72DF3"/>
    <w:rsid w:val="00C737FA"/>
    <w:rsid w:val="00C74698"/>
    <w:rsid w:val="00C75428"/>
    <w:rsid w:val="00C75950"/>
    <w:rsid w:val="00C75C78"/>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AB3"/>
    <w:rsid w:val="00C92F6E"/>
    <w:rsid w:val="00C93403"/>
    <w:rsid w:val="00C94033"/>
    <w:rsid w:val="00C9433F"/>
    <w:rsid w:val="00C94D88"/>
    <w:rsid w:val="00C95EB9"/>
    <w:rsid w:val="00C961FC"/>
    <w:rsid w:val="00C96A62"/>
    <w:rsid w:val="00C97541"/>
    <w:rsid w:val="00C97CFE"/>
    <w:rsid w:val="00C97DA5"/>
    <w:rsid w:val="00CA1198"/>
    <w:rsid w:val="00CA2203"/>
    <w:rsid w:val="00CA59B1"/>
    <w:rsid w:val="00CA5A9A"/>
    <w:rsid w:val="00CA615B"/>
    <w:rsid w:val="00CA6D6A"/>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3C25"/>
    <w:rsid w:val="00CC559D"/>
    <w:rsid w:val="00CC562B"/>
    <w:rsid w:val="00CC62EE"/>
    <w:rsid w:val="00CC63C0"/>
    <w:rsid w:val="00CC6445"/>
    <w:rsid w:val="00CC686F"/>
    <w:rsid w:val="00CC7EBF"/>
    <w:rsid w:val="00CD027D"/>
    <w:rsid w:val="00CD0F4A"/>
    <w:rsid w:val="00CD14E9"/>
    <w:rsid w:val="00CD1BBA"/>
    <w:rsid w:val="00CD249D"/>
    <w:rsid w:val="00CD4702"/>
    <w:rsid w:val="00CD4CFA"/>
    <w:rsid w:val="00CD55D1"/>
    <w:rsid w:val="00CD59CD"/>
    <w:rsid w:val="00CE103C"/>
    <w:rsid w:val="00CE115A"/>
    <w:rsid w:val="00CE1917"/>
    <w:rsid w:val="00CE24E8"/>
    <w:rsid w:val="00CE2F8A"/>
    <w:rsid w:val="00CE3617"/>
    <w:rsid w:val="00CE3AE6"/>
    <w:rsid w:val="00CE4105"/>
    <w:rsid w:val="00CE49B6"/>
    <w:rsid w:val="00CE5446"/>
    <w:rsid w:val="00CE7118"/>
    <w:rsid w:val="00CE7CC2"/>
    <w:rsid w:val="00CE7FA8"/>
    <w:rsid w:val="00CF073F"/>
    <w:rsid w:val="00CF208B"/>
    <w:rsid w:val="00CF33A0"/>
    <w:rsid w:val="00CF3AE2"/>
    <w:rsid w:val="00CF3C99"/>
    <w:rsid w:val="00CF4A71"/>
    <w:rsid w:val="00CF4FA4"/>
    <w:rsid w:val="00CF5E16"/>
    <w:rsid w:val="00CF7066"/>
    <w:rsid w:val="00CF76D8"/>
    <w:rsid w:val="00D0152E"/>
    <w:rsid w:val="00D027C3"/>
    <w:rsid w:val="00D042B2"/>
    <w:rsid w:val="00D0508C"/>
    <w:rsid w:val="00D056C8"/>
    <w:rsid w:val="00D05912"/>
    <w:rsid w:val="00D10EBB"/>
    <w:rsid w:val="00D11096"/>
    <w:rsid w:val="00D11886"/>
    <w:rsid w:val="00D13611"/>
    <w:rsid w:val="00D13B36"/>
    <w:rsid w:val="00D13BDE"/>
    <w:rsid w:val="00D14C1A"/>
    <w:rsid w:val="00D15222"/>
    <w:rsid w:val="00D16869"/>
    <w:rsid w:val="00D20783"/>
    <w:rsid w:val="00D20C76"/>
    <w:rsid w:val="00D21EBE"/>
    <w:rsid w:val="00D24F68"/>
    <w:rsid w:val="00D2566D"/>
    <w:rsid w:val="00D259E5"/>
    <w:rsid w:val="00D261AC"/>
    <w:rsid w:val="00D3164C"/>
    <w:rsid w:val="00D31E5F"/>
    <w:rsid w:val="00D32D93"/>
    <w:rsid w:val="00D339E4"/>
    <w:rsid w:val="00D34444"/>
    <w:rsid w:val="00D3511D"/>
    <w:rsid w:val="00D35A76"/>
    <w:rsid w:val="00D35A78"/>
    <w:rsid w:val="00D35B72"/>
    <w:rsid w:val="00D3709B"/>
    <w:rsid w:val="00D3728E"/>
    <w:rsid w:val="00D40263"/>
    <w:rsid w:val="00D412B3"/>
    <w:rsid w:val="00D41BC2"/>
    <w:rsid w:val="00D42C4C"/>
    <w:rsid w:val="00D43473"/>
    <w:rsid w:val="00D439E0"/>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5972"/>
    <w:rsid w:val="00D560FA"/>
    <w:rsid w:val="00D565CF"/>
    <w:rsid w:val="00D56DAD"/>
    <w:rsid w:val="00D571D7"/>
    <w:rsid w:val="00D57C5B"/>
    <w:rsid w:val="00D57DF2"/>
    <w:rsid w:val="00D601DD"/>
    <w:rsid w:val="00D606ED"/>
    <w:rsid w:val="00D60FD6"/>
    <w:rsid w:val="00D63400"/>
    <w:rsid w:val="00D64AC9"/>
    <w:rsid w:val="00D64E30"/>
    <w:rsid w:val="00D65283"/>
    <w:rsid w:val="00D65DC9"/>
    <w:rsid w:val="00D66558"/>
    <w:rsid w:val="00D667F8"/>
    <w:rsid w:val="00D668FC"/>
    <w:rsid w:val="00D66B09"/>
    <w:rsid w:val="00D7008B"/>
    <w:rsid w:val="00D7083A"/>
    <w:rsid w:val="00D70889"/>
    <w:rsid w:val="00D70C8F"/>
    <w:rsid w:val="00D70F6E"/>
    <w:rsid w:val="00D714F6"/>
    <w:rsid w:val="00D7187E"/>
    <w:rsid w:val="00D7252C"/>
    <w:rsid w:val="00D74331"/>
    <w:rsid w:val="00D74D3A"/>
    <w:rsid w:val="00D7501D"/>
    <w:rsid w:val="00D77F54"/>
    <w:rsid w:val="00D8011C"/>
    <w:rsid w:val="00D80514"/>
    <w:rsid w:val="00D80AD3"/>
    <w:rsid w:val="00D80D62"/>
    <w:rsid w:val="00D83B0E"/>
    <w:rsid w:val="00D83BF3"/>
    <w:rsid w:val="00D85359"/>
    <w:rsid w:val="00D85444"/>
    <w:rsid w:val="00D86483"/>
    <w:rsid w:val="00D8654A"/>
    <w:rsid w:val="00D86E2F"/>
    <w:rsid w:val="00D8709C"/>
    <w:rsid w:val="00D871E6"/>
    <w:rsid w:val="00D90347"/>
    <w:rsid w:val="00D9088D"/>
    <w:rsid w:val="00D90D7B"/>
    <w:rsid w:val="00D90F8E"/>
    <w:rsid w:val="00D91991"/>
    <w:rsid w:val="00D91A3C"/>
    <w:rsid w:val="00D9288B"/>
    <w:rsid w:val="00D93784"/>
    <w:rsid w:val="00D93DD7"/>
    <w:rsid w:val="00D93EFD"/>
    <w:rsid w:val="00D940C3"/>
    <w:rsid w:val="00D9417B"/>
    <w:rsid w:val="00D94305"/>
    <w:rsid w:val="00D94432"/>
    <w:rsid w:val="00D9449F"/>
    <w:rsid w:val="00D94874"/>
    <w:rsid w:val="00D961BD"/>
    <w:rsid w:val="00DA0050"/>
    <w:rsid w:val="00DA00F7"/>
    <w:rsid w:val="00DA021D"/>
    <w:rsid w:val="00DA0618"/>
    <w:rsid w:val="00DA1350"/>
    <w:rsid w:val="00DA13DC"/>
    <w:rsid w:val="00DA182B"/>
    <w:rsid w:val="00DA2DB3"/>
    <w:rsid w:val="00DA304A"/>
    <w:rsid w:val="00DA5049"/>
    <w:rsid w:val="00DA63C0"/>
    <w:rsid w:val="00DB0491"/>
    <w:rsid w:val="00DB1684"/>
    <w:rsid w:val="00DB256D"/>
    <w:rsid w:val="00DB2684"/>
    <w:rsid w:val="00DB29D5"/>
    <w:rsid w:val="00DB2FD1"/>
    <w:rsid w:val="00DB3066"/>
    <w:rsid w:val="00DB4B8F"/>
    <w:rsid w:val="00DB52A1"/>
    <w:rsid w:val="00DB6B8D"/>
    <w:rsid w:val="00DB6DAC"/>
    <w:rsid w:val="00DB6F62"/>
    <w:rsid w:val="00DB7B14"/>
    <w:rsid w:val="00DB7B3E"/>
    <w:rsid w:val="00DC0B38"/>
    <w:rsid w:val="00DC1050"/>
    <w:rsid w:val="00DC1185"/>
    <w:rsid w:val="00DC1C67"/>
    <w:rsid w:val="00DC1E60"/>
    <w:rsid w:val="00DC2D34"/>
    <w:rsid w:val="00DC3922"/>
    <w:rsid w:val="00DC3D78"/>
    <w:rsid w:val="00DC5DF7"/>
    <w:rsid w:val="00DC6E61"/>
    <w:rsid w:val="00DC7E9B"/>
    <w:rsid w:val="00DD00D8"/>
    <w:rsid w:val="00DD1007"/>
    <w:rsid w:val="00DD1916"/>
    <w:rsid w:val="00DD19EC"/>
    <w:rsid w:val="00DD3261"/>
    <w:rsid w:val="00DD400E"/>
    <w:rsid w:val="00DD4B80"/>
    <w:rsid w:val="00DD57AA"/>
    <w:rsid w:val="00DE0629"/>
    <w:rsid w:val="00DE0D3C"/>
    <w:rsid w:val="00DE18AE"/>
    <w:rsid w:val="00DE3AA1"/>
    <w:rsid w:val="00DE3D97"/>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2B43"/>
    <w:rsid w:val="00E02F4B"/>
    <w:rsid w:val="00E03140"/>
    <w:rsid w:val="00E03855"/>
    <w:rsid w:val="00E03939"/>
    <w:rsid w:val="00E043F1"/>
    <w:rsid w:val="00E04728"/>
    <w:rsid w:val="00E04C25"/>
    <w:rsid w:val="00E05018"/>
    <w:rsid w:val="00E05297"/>
    <w:rsid w:val="00E0571B"/>
    <w:rsid w:val="00E07C60"/>
    <w:rsid w:val="00E11433"/>
    <w:rsid w:val="00E11EFA"/>
    <w:rsid w:val="00E1213C"/>
    <w:rsid w:val="00E1305A"/>
    <w:rsid w:val="00E130B0"/>
    <w:rsid w:val="00E13136"/>
    <w:rsid w:val="00E14ACB"/>
    <w:rsid w:val="00E16B7A"/>
    <w:rsid w:val="00E17CD6"/>
    <w:rsid w:val="00E20166"/>
    <w:rsid w:val="00E2020A"/>
    <w:rsid w:val="00E20363"/>
    <w:rsid w:val="00E2248A"/>
    <w:rsid w:val="00E228D2"/>
    <w:rsid w:val="00E229FF"/>
    <w:rsid w:val="00E23186"/>
    <w:rsid w:val="00E23267"/>
    <w:rsid w:val="00E23688"/>
    <w:rsid w:val="00E23BB5"/>
    <w:rsid w:val="00E243A0"/>
    <w:rsid w:val="00E2456B"/>
    <w:rsid w:val="00E24882"/>
    <w:rsid w:val="00E24B76"/>
    <w:rsid w:val="00E24D18"/>
    <w:rsid w:val="00E25984"/>
    <w:rsid w:val="00E259A8"/>
    <w:rsid w:val="00E26C8B"/>
    <w:rsid w:val="00E2783C"/>
    <w:rsid w:val="00E2791A"/>
    <w:rsid w:val="00E3074E"/>
    <w:rsid w:val="00E320CA"/>
    <w:rsid w:val="00E32130"/>
    <w:rsid w:val="00E32666"/>
    <w:rsid w:val="00E33D36"/>
    <w:rsid w:val="00E373B8"/>
    <w:rsid w:val="00E37676"/>
    <w:rsid w:val="00E37F02"/>
    <w:rsid w:val="00E40E7E"/>
    <w:rsid w:val="00E421B1"/>
    <w:rsid w:val="00E431B6"/>
    <w:rsid w:val="00E439BB"/>
    <w:rsid w:val="00E445C7"/>
    <w:rsid w:val="00E44974"/>
    <w:rsid w:val="00E4517F"/>
    <w:rsid w:val="00E453FC"/>
    <w:rsid w:val="00E465B5"/>
    <w:rsid w:val="00E4753A"/>
    <w:rsid w:val="00E478A6"/>
    <w:rsid w:val="00E52F11"/>
    <w:rsid w:val="00E536F5"/>
    <w:rsid w:val="00E53C5C"/>
    <w:rsid w:val="00E542FC"/>
    <w:rsid w:val="00E54ADA"/>
    <w:rsid w:val="00E54B09"/>
    <w:rsid w:val="00E55C97"/>
    <w:rsid w:val="00E57157"/>
    <w:rsid w:val="00E60C07"/>
    <w:rsid w:val="00E60DEE"/>
    <w:rsid w:val="00E621F6"/>
    <w:rsid w:val="00E6228A"/>
    <w:rsid w:val="00E635BB"/>
    <w:rsid w:val="00E639D0"/>
    <w:rsid w:val="00E66001"/>
    <w:rsid w:val="00E661E5"/>
    <w:rsid w:val="00E678B0"/>
    <w:rsid w:val="00E706FF"/>
    <w:rsid w:val="00E70901"/>
    <w:rsid w:val="00E71D3F"/>
    <w:rsid w:val="00E73315"/>
    <w:rsid w:val="00E73354"/>
    <w:rsid w:val="00E73457"/>
    <w:rsid w:val="00E7394B"/>
    <w:rsid w:val="00E73A20"/>
    <w:rsid w:val="00E73A57"/>
    <w:rsid w:val="00E73DDF"/>
    <w:rsid w:val="00E7417E"/>
    <w:rsid w:val="00E7456B"/>
    <w:rsid w:val="00E761BA"/>
    <w:rsid w:val="00E77A7C"/>
    <w:rsid w:val="00E810FF"/>
    <w:rsid w:val="00E812EE"/>
    <w:rsid w:val="00E82671"/>
    <w:rsid w:val="00E82777"/>
    <w:rsid w:val="00E829C0"/>
    <w:rsid w:val="00E83D71"/>
    <w:rsid w:val="00E845B5"/>
    <w:rsid w:val="00E84F54"/>
    <w:rsid w:val="00E87AD2"/>
    <w:rsid w:val="00E90388"/>
    <w:rsid w:val="00E90A73"/>
    <w:rsid w:val="00E91535"/>
    <w:rsid w:val="00E91D1E"/>
    <w:rsid w:val="00E91E80"/>
    <w:rsid w:val="00E92290"/>
    <w:rsid w:val="00E92BCA"/>
    <w:rsid w:val="00E93359"/>
    <w:rsid w:val="00E93F8E"/>
    <w:rsid w:val="00E942E5"/>
    <w:rsid w:val="00E96EA1"/>
    <w:rsid w:val="00E97966"/>
    <w:rsid w:val="00EA0AAA"/>
    <w:rsid w:val="00EA3019"/>
    <w:rsid w:val="00EA3357"/>
    <w:rsid w:val="00EA37A3"/>
    <w:rsid w:val="00EA4396"/>
    <w:rsid w:val="00EA4A43"/>
    <w:rsid w:val="00EB0887"/>
    <w:rsid w:val="00EB0914"/>
    <w:rsid w:val="00EB0F3C"/>
    <w:rsid w:val="00EB148A"/>
    <w:rsid w:val="00EB176D"/>
    <w:rsid w:val="00EB1A14"/>
    <w:rsid w:val="00EB357A"/>
    <w:rsid w:val="00EB4606"/>
    <w:rsid w:val="00EB47FB"/>
    <w:rsid w:val="00EB4E27"/>
    <w:rsid w:val="00EB52E9"/>
    <w:rsid w:val="00EB5378"/>
    <w:rsid w:val="00EB5385"/>
    <w:rsid w:val="00EB6AD9"/>
    <w:rsid w:val="00EB6DAA"/>
    <w:rsid w:val="00EB6EE4"/>
    <w:rsid w:val="00EB700F"/>
    <w:rsid w:val="00EB7526"/>
    <w:rsid w:val="00EC144C"/>
    <w:rsid w:val="00EC20FF"/>
    <w:rsid w:val="00EC28B9"/>
    <w:rsid w:val="00EC5D16"/>
    <w:rsid w:val="00EC5DE4"/>
    <w:rsid w:val="00EC6708"/>
    <w:rsid w:val="00EC6EE2"/>
    <w:rsid w:val="00EC6F70"/>
    <w:rsid w:val="00ED167D"/>
    <w:rsid w:val="00ED1DE6"/>
    <w:rsid w:val="00ED28D0"/>
    <w:rsid w:val="00ED37F0"/>
    <w:rsid w:val="00ED48CB"/>
    <w:rsid w:val="00ED4CCA"/>
    <w:rsid w:val="00ED55F0"/>
    <w:rsid w:val="00ED5AF3"/>
    <w:rsid w:val="00ED66A8"/>
    <w:rsid w:val="00ED6EA9"/>
    <w:rsid w:val="00ED71FA"/>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160"/>
    <w:rsid w:val="00EF12C4"/>
    <w:rsid w:val="00EF176F"/>
    <w:rsid w:val="00EF1A89"/>
    <w:rsid w:val="00EF2EA0"/>
    <w:rsid w:val="00EF3A83"/>
    <w:rsid w:val="00EF3ACD"/>
    <w:rsid w:val="00EF3DDC"/>
    <w:rsid w:val="00EF4093"/>
    <w:rsid w:val="00EF52B7"/>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691"/>
    <w:rsid w:val="00F11716"/>
    <w:rsid w:val="00F16488"/>
    <w:rsid w:val="00F2015E"/>
    <w:rsid w:val="00F20170"/>
    <w:rsid w:val="00F20527"/>
    <w:rsid w:val="00F2206F"/>
    <w:rsid w:val="00F23B1A"/>
    <w:rsid w:val="00F24356"/>
    <w:rsid w:val="00F24F51"/>
    <w:rsid w:val="00F24FA7"/>
    <w:rsid w:val="00F25BE9"/>
    <w:rsid w:val="00F27171"/>
    <w:rsid w:val="00F3002F"/>
    <w:rsid w:val="00F30933"/>
    <w:rsid w:val="00F30B16"/>
    <w:rsid w:val="00F30E5C"/>
    <w:rsid w:val="00F3106D"/>
    <w:rsid w:val="00F318F6"/>
    <w:rsid w:val="00F319DD"/>
    <w:rsid w:val="00F33B23"/>
    <w:rsid w:val="00F33DAA"/>
    <w:rsid w:val="00F3463B"/>
    <w:rsid w:val="00F349C4"/>
    <w:rsid w:val="00F34B45"/>
    <w:rsid w:val="00F37ABC"/>
    <w:rsid w:val="00F40377"/>
    <w:rsid w:val="00F40D3F"/>
    <w:rsid w:val="00F40DF1"/>
    <w:rsid w:val="00F41445"/>
    <w:rsid w:val="00F41C2D"/>
    <w:rsid w:val="00F4258E"/>
    <w:rsid w:val="00F4266F"/>
    <w:rsid w:val="00F42878"/>
    <w:rsid w:val="00F4389A"/>
    <w:rsid w:val="00F442FA"/>
    <w:rsid w:val="00F44FB0"/>
    <w:rsid w:val="00F45663"/>
    <w:rsid w:val="00F4603F"/>
    <w:rsid w:val="00F47C68"/>
    <w:rsid w:val="00F500F7"/>
    <w:rsid w:val="00F520C1"/>
    <w:rsid w:val="00F52E8B"/>
    <w:rsid w:val="00F537FC"/>
    <w:rsid w:val="00F538BB"/>
    <w:rsid w:val="00F549DA"/>
    <w:rsid w:val="00F55447"/>
    <w:rsid w:val="00F556BC"/>
    <w:rsid w:val="00F55AFE"/>
    <w:rsid w:val="00F57F63"/>
    <w:rsid w:val="00F616CC"/>
    <w:rsid w:val="00F61B14"/>
    <w:rsid w:val="00F61C16"/>
    <w:rsid w:val="00F62D38"/>
    <w:rsid w:val="00F63CDD"/>
    <w:rsid w:val="00F642C8"/>
    <w:rsid w:val="00F65545"/>
    <w:rsid w:val="00F66496"/>
    <w:rsid w:val="00F66F7F"/>
    <w:rsid w:val="00F670C7"/>
    <w:rsid w:val="00F67F02"/>
    <w:rsid w:val="00F703FF"/>
    <w:rsid w:val="00F704C2"/>
    <w:rsid w:val="00F70F98"/>
    <w:rsid w:val="00F7130C"/>
    <w:rsid w:val="00F71C92"/>
    <w:rsid w:val="00F72C6B"/>
    <w:rsid w:val="00F72D53"/>
    <w:rsid w:val="00F7331A"/>
    <w:rsid w:val="00F73BAC"/>
    <w:rsid w:val="00F740D6"/>
    <w:rsid w:val="00F74727"/>
    <w:rsid w:val="00F74845"/>
    <w:rsid w:val="00F74E90"/>
    <w:rsid w:val="00F74F1A"/>
    <w:rsid w:val="00F750EC"/>
    <w:rsid w:val="00F7530A"/>
    <w:rsid w:val="00F75EBA"/>
    <w:rsid w:val="00F76334"/>
    <w:rsid w:val="00F802FA"/>
    <w:rsid w:val="00F81633"/>
    <w:rsid w:val="00F824DC"/>
    <w:rsid w:val="00F836D3"/>
    <w:rsid w:val="00F84989"/>
    <w:rsid w:val="00F84A20"/>
    <w:rsid w:val="00F855FB"/>
    <w:rsid w:val="00F858A3"/>
    <w:rsid w:val="00F85E76"/>
    <w:rsid w:val="00F86017"/>
    <w:rsid w:val="00F8620C"/>
    <w:rsid w:val="00F872AA"/>
    <w:rsid w:val="00F9097F"/>
    <w:rsid w:val="00F90ACF"/>
    <w:rsid w:val="00F91595"/>
    <w:rsid w:val="00F9200B"/>
    <w:rsid w:val="00F93DD3"/>
    <w:rsid w:val="00F9669F"/>
    <w:rsid w:val="00F96E02"/>
    <w:rsid w:val="00F9708F"/>
    <w:rsid w:val="00F97A86"/>
    <w:rsid w:val="00FA016E"/>
    <w:rsid w:val="00FA0B1F"/>
    <w:rsid w:val="00FA1DE5"/>
    <w:rsid w:val="00FA25A5"/>
    <w:rsid w:val="00FA37D5"/>
    <w:rsid w:val="00FA3DA1"/>
    <w:rsid w:val="00FA5C63"/>
    <w:rsid w:val="00FA5F28"/>
    <w:rsid w:val="00FA6144"/>
    <w:rsid w:val="00FA6B17"/>
    <w:rsid w:val="00FA6D1D"/>
    <w:rsid w:val="00FA744A"/>
    <w:rsid w:val="00FA7692"/>
    <w:rsid w:val="00FA7C96"/>
    <w:rsid w:val="00FA7F43"/>
    <w:rsid w:val="00FB0B70"/>
    <w:rsid w:val="00FB1D62"/>
    <w:rsid w:val="00FB1E8B"/>
    <w:rsid w:val="00FB23A2"/>
    <w:rsid w:val="00FB287A"/>
    <w:rsid w:val="00FB3060"/>
    <w:rsid w:val="00FB34E6"/>
    <w:rsid w:val="00FB4F1E"/>
    <w:rsid w:val="00FB50C0"/>
    <w:rsid w:val="00FB73A9"/>
    <w:rsid w:val="00FB741A"/>
    <w:rsid w:val="00FB7857"/>
    <w:rsid w:val="00FC03A3"/>
    <w:rsid w:val="00FC268B"/>
    <w:rsid w:val="00FC2B92"/>
    <w:rsid w:val="00FC3093"/>
    <w:rsid w:val="00FC352D"/>
    <w:rsid w:val="00FC3E96"/>
    <w:rsid w:val="00FC5466"/>
    <w:rsid w:val="00FC586E"/>
    <w:rsid w:val="00FC734B"/>
    <w:rsid w:val="00FD04D5"/>
    <w:rsid w:val="00FD06BC"/>
    <w:rsid w:val="00FD1DE7"/>
    <w:rsid w:val="00FD3635"/>
    <w:rsid w:val="00FD401E"/>
    <w:rsid w:val="00FD408C"/>
    <w:rsid w:val="00FD446B"/>
    <w:rsid w:val="00FD54DE"/>
    <w:rsid w:val="00FD57E9"/>
    <w:rsid w:val="00FD5803"/>
    <w:rsid w:val="00FD7294"/>
    <w:rsid w:val="00FE08C1"/>
    <w:rsid w:val="00FE0C4F"/>
    <w:rsid w:val="00FE0E8C"/>
    <w:rsid w:val="00FE17FF"/>
    <w:rsid w:val="00FE241C"/>
    <w:rsid w:val="00FE288C"/>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A99"/>
    <w:rsid w:val="00FF4EAE"/>
    <w:rsid w:val="00FF6234"/>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3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C0758C"/>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C0758C"/>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theme" Target="theme/theme1.xml"/><Relationship Id="rId16" Type="http://schemas.openxmlformats.org/officeDocument/2006/relationships/header" Target="header6.xml"/><Relationship Id="rId11" Type="http://schemas.openxmlformats.org/officeDocument/2006/relationships/footer" Target="footer2.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jpe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hyperlink" Target="https://www.irjet.net" TargetMode="Externa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4.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0AC896-1D28-448D-BB66-02E6428E5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7</TotalTime>
  <Pages>65</Pages>
  <Words>4551</Words>
  <Characters>25943</Characters>
  <Application>Microsoft Office Word</Application>
  <DocSecurity>0</DocSecurity>
  <Lines>216</Lines>
  <Paragraphs>60</Paragraphs>
  <ScaleCrop>false</ScaleCrop>
  <Company/>
  <LinksUpToDate>false</LinksUpToDate>
  <CharactersWithSpaces>30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577</cp:revision>
  <cp:lastPrinted>2023-07-22T00:27:00Z</cp:lastPrinted>
  <dcterms:created xsi:type="dcterms:W3CDTF">2025-05-07T13:09:00Z</dcterms:created>
  <dcterms:modified xsi:type="dcterms:W3CDTF">2025-06-14T14:38:00Z</dcterms:modified>
</cp:coreProperties>
</file>